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09FDA" w14:textId="36D2F0BC" w:rsidR="00BF3775" w:rsidRDefault="00BF3775" w:rsidP="00BF3775">
      <w:pPr>
        <w:pStyle w:val="Heading1"/>
        <w:spacing w:line="360" w:lineRule="auto"/>
        <w:jc w:val="center"/>
        <w:rPr>
          <w:lang w:val="en-US"/>
        </w:rPr>
      </w:pPr>
      <w:r w:rsidRPr="004F6645">
        <w:rPr>
          <w:lang w:val="en-US"/>
        </w:rPr>
        <w:t>SEXTAMT:</w:t>
      </w:r>
      <w:r w:rsidRPr="004F6645">
        <w:rPr>
          <w:i/>
          <w:lang w:val="en-US"/>
        </w:rPr>
        <w:t xml:space="preserve"> </w:t>
      </w:r>
      <w:r w:rsidRPr="004F6645">
        <w:rPr>
          <w:lang w:val="en-US"/>
        </w:rPr>
        <w:t xml:space="preserve">A map to navigate the </w:t>
      </w:r>
      <w:r>
        <w:rPr>
          <w:lang w:val="en-US"/>
        </w:rPr>
        <w:t>land</w:t>
      </w:r>
      <w:r w:rsidR="00AC2392">
        <w:rPr>
          <w:lang w:val="en-US"/>
        </w:rPr>
        <w:t>s</w:t>
      </w:r>
      <w:r w:rsidRPr="004F6645">
        <w:rPr>
          <w:lang w:val="en-US"/>
        </w:rPr>
        <w:t xml:space="preserve"> of factors affecting expert</w:t>
      </w:r>
      <w:r w:rsidR="00321BFA">
        <w:rPr>
          <w:lang w:val="en-US"/>
        </w:rPr>
        <w:t xml:space="preserve"> </w:t>
      </w:r>
      <w:r w:rsidRPr="004F6645">
        <w:rPr>
          <w:lang w:val="en-US"/>
        </w:rPr>
        <w:t>judgment software estimates</w:t>
      </w:r>
    </w:p>
    <w:p w14:paraId="300E2758" w14:textId="2E8C3ADB" w:rsidR="00BF3775" w:rsidRPr="00CC1EE9" w:rsidRDefault="00D93705" w:rsidP="00BF3775">
      <w:pPr>
        <w:pStyle w:val="Heading2"/>
        <w:jc w:val="center"/>
        <w:rPr>
          <w:b/>
          <w:bCs/>
        </w:rPr>
      </w:pPr>
      <w:proofErr w:type="spellStart"/>
      <w:r w:rsidRPr="00CC1EE9">
        <w:rPr>
          <w:b/>
          <w:bCs/>
        </w:rPr>
        <w:t>Supplementary</w:t>
      </w:r>
      <w:proofErr w:type="spellEnd"/>
      <w:r w:rsidRPr="00CC1EE9">
        <w:rPr>
          <w:b/>
          <w:bCs/>
        </w:rPr>
        <w:t xml:space="preserve"> material</w:t>
      </w:r>
    </w:p>
    <w:p w14:paraId="2F9691FB" w14:textId="77777777" w:rsidR="00D93705" w:rsidRPr="00CC1EE9" w:rsidRDefault="00D93705" w:rsidP="00D93705"/>
    <w:p w14:paraId="6F31353A" w14:textId="77777777" w:rsidR="00BF3775" w:rsidRPr="00CC1EE9" w:rsidRDefault="00BF3775" w:rsidP="00BF3775">
      <w:pPr>
        <w:spacing w:line="360" w:lineRule="auto"/>
      </w:pPr>
      <w:r w:rsidRPr="00CC1EE9">
        <w:t xml:space="preserve">Patrícia Gomes Fernandes </w:t>
      </w:r>
      <w:proofErr w:type="spellStart"/>
      <w:r w:rsidRPr="00CC1EE9">
        <w:t>Matsubara</w:t>
      </w:r>
      <w:r w:rsidRPr="00CC1EE9">
        <w:rPr>
          <w:vertAlign w:val="superscript"/>
        </w:rPr>
        <w:t>a</w:t>
      </w:r>
      <w:proofErr w:type="spellEnd"/>
      <w:r w:rsidRPr="00CC1EE9">
        <w:rPr>
          <w:vertAlign w:val="superscript"/>
        </w:rPr>
        <w:t xml:space="preserve">, b, *, </w:t>
      </w:r>
      <w:r>
        <w:rPr>
          <w:vertAlign w:val="superscript"/>
        </w:rPr>
        <w:footnoteReference w:id="1"/>
      </w:r>
      <w:r w:rsidRPr="00CC1EE9">
        <w:t xml:space="preserve">, Bruno Freitas </w:t>
      </w:r>
      <w:proofErr w:type="spellStart"/>
      <w:r w:rsidRPr="00CC1EE9">
        <w:t>Gadelha</w:t>
      </w:r>
      <w:r w:rsidRPr="00CC1EE9">
        <w:rPr>
          <w:vertAlign w:val="superscript"/>
        </w:rPr>
        <w:t>a</w:t>
      </w:r>
      <w:proofErr w:type="spellEnd"/>
      <w:r w:rsidRPr="00CC1EE9">
        <w:t xml:space="preserve">, Igor </w:t>
      </w:r>
      <w:proofErr w:type="spellStart"/>
      <w:r w:rsidRPr="00CC1EE9">
        <w:t>Steinmacher</w:t>
      </w:r>
      <w:r w:rsidRPr="00CC1EE9">
        <w:rPr>
          <w:vertAlign w:val="superscript"/>
        </w:rPr>
        <w:t>c</w:t>
      </w:r>
      <w:proofErr w:type="spellEnd"/>
      <w:r w:rsidRPr="00CC1EE9">
        <w:t xml:space="preserve">, </w:t>
      </w:r>
      <w:proofErr w:type="spellStart"/>
      <w:r w:rsidRPr="00CC1EE9">
        <w:t>Tayana</w:t>
      </w:r>
      <w:proofErr w:type="spellEnd"/>
      <w:r w:rsidRPr="00CC1EE9">
        <w:t xml:space="preserve"> Uchôa </w:t>
      </w:r>
      <w:proofErr w:type="spellStart"/>
      <w:r w:rsidRPr="00CC1EE9">
        <w:t>Conte</w:t>
      </w:r>
      <w:r w:rsidRPr="00CC1EE9">
        <w:rPr>
          <w:vertAlign w:val="superscript"/>
        </w:rPr>
        <w:t>a</w:t>
      </w:r>
      <w:proofErr w:type="spellEnd"/>
    </w:p>
    <w:p w14:paraId="4DD3D367" w14:textId="77777777" w:rsidR="00BF3775" w:rsidRPr="00CC1EE9" w:rsidRDefault="00BF3775" w:rsidP="00BF3775">
      <w:pPr>
        <w:spacing w:line="360" w:lineRule="auto"/>
        <w:rPr>
          <w:vertAlign w:val="superscript"/>
        </w:rPr>
      </w:pPr>
    </w:p>
    <w:p w14:paraId="5261EE75" w14:textId="77777777" w:rsidR="00BF3775" w:rsidRPr="004F6645" w:rsidRDefault="00BF3775" w:rsidP="00BF3775">
      <w:pPr>
        <w:spacing w:line="360" w:lineRule="auto"/>
        <w:rPr>
          <w:lang w:val="en-US"/>
        </w:rPr>
      </w:pPr>
      <w:proofErr w:type="spellStart"/>
      <w:proofErr w:type="gramStart"/>
      <w:r w:rsidRPr="004F6645">
        <w:rPr>
          <w:vertAlign w:val="superscript"/>
          <w:lang w:val="en-US"/>
        </w:rPr>
        <w:t>a</w:t>
      </w:r>
      <w:proofErr w:type="spellEnd"/>
      <w:proofErr w:type="gramEnd"/>
      <w:r w:rsidRPr="004F6645">
        <w:rPr>
          <w:lang w:val="en-US"/>
        </w:rPr>
        <w:t xml:space="preserve"> Institute of Computing of the Federal University of Amazonas (UFAM) </w:t>
      </w:r>
    </w:p>
    <w:p w14:paraId="1205E8C1" w14:textId="77777777" w:rsidR="00BF3775" w:rsidRPr="004F6645" w:rsidRDefault="00BF3775" w:rsidP="00BF3775">
      <w:pPr>
        <w:spacing w:line="360" w:lineRule="auto"/>
        <w:rPr>
          <w:lang w:val="en-US"/>
        </w:rPr>
      </w:pPr>
      <w:r w:rsidRPr="004F6645">
        <w:rPr>
          <w:vertAlign w:val="superscript"/>
          <w:lang w:val="en-US"/>
        </w:rPr>
        <w:t>b</w:t>
      </w:r>
      <w:r w:rsidRPr="004F6645">
        <w:rPr>
          <w:lang w:val="en-US"/>
        </w:rPr>
        <w:t xml:space="preserve"> Faculty of Computing of the Federal University of Mato Grosso do Sul (UFMS)</w:t>
      </w:r>
    </w:p>
    <w:p w14:paraId="62DE9D85" w14:textId="2F5F0B73" w:rsidR="000D7B76" w:rsidRDefault="00BF3775" w:rsidP="00BF3775">
      <w:pPr>
        <w:rPr>
          <w:lang w:val="en-US"/>
        </w:rPr>
      </w:pPr>
      <w:r w:rsidRPr="004F6645">
        <w:rPr>
          <w:vertAlign w:val="superscript"/>
          <w:lang w:val="en-US"/>
        </w:rPr>
        <w:t>c</w:t>
      </w:r>
      <w:r w:rsidRPr="004F6645">
        <w:rPr>
          <w:lang w:val="en-US"/>
        </w:rPr>
        <w:t xml:space="preserve"> </w:t>
      </w:r>
      <w:hyperlink r:id="rId8">
        <w:r w:rsidRPr="004F6645">
          <w:rPr>
            <w:lang w:val="en-US"/>
          </w:rPr>
          <w:t>Federal University of Technology - Paraná (UTFPR)</w:t>
        </w:r>
      </w:hyperlink>
    </w:p>
    <w:p w14:paraId="6C4718CF" w14:textId="218CC0CF" w:rsidR="00BF3775" w:rsidRDefault="00BF3775" w:rsidP="00BF3775">
      <w:pPr>
        <w:rPr>
          <w:lang w:val="en-US"/>
        </w:rPr>
      </w:pPr>
    </w:p>
    <w:p w14:paraId="54E351CD" w14:textId="6E622BB2" w:rsidR="00D93705" w:rsidRDefault="00D93705" w:rsidP="00D93705">
      <w:pPr>
        <w:pStyle w:val="Heading3"/>
        <w:numPr>
          <w:ilvl w:val="0"/>
          <w:numId w:val="1"/>
        </w:numPr>
        <w:spacing w:before="320" w:after="80" w:line="360" w:lineRule="auto"/>
        <w:jc w:val="both"/>
        <w:rPr>
          <w:rFonts w:ascii="Arial" w:eastAsia="Arial" w:hAnsi="Arial" w:cs="Arial"/>
          <w:b/>
          <w:bCs/>
          <w:color w:val="000000"/>
          <w:sz w:val="28"/>
          <w:szCs w:val="28"/>
          <w:lang w:val="en-US"/>
        </w:rPr>
      </w:pPr>
      <w:r w:rsidRPr="00D93705">
        <w:rPr>
          <w:rFonts w:ascii="Arial" w:eastAsia="Arial" w:hAnsi="Arial" w:cs="Arial"/>
          <w:b/>
          <w:bCs/>
          <w:color w:val="000000"/>
          <w:sz w:val="28"/>
          <w:szCs w:val="28"/>
          <w:lang w:val="en-US"/>
        </w:rPr>
        <w:t>Definition of the known s</w:t>
      </w:r>
      <w:r>
        <w:rPr>
          <w:rFonts w:ascii="Arial" w:eastAsia="Arial" w:hAnsi="Arial" w:cs="Arial"/>
          <w:b/>
          <w:bCs/>
          <w:color w:val="000000"/>
          <w:sz w:val="28"/>
          <w:szCs w:val="28"/>
          <w:lang w:val="en-US"/>
        </w:rPr>
        <w:t>et of papers</w:t>
      </w:r>
    </w:p>
    <w:p w14:paraId="47334486" w14:textId="14D8A212" w:rsidR="00D93705" w:rsidRDefault="00D93705" w:rsidP="00D93705">
      <w:pPr>
        <w:rPr>
          <w:lang w:val="en-US"/>
        </w:rPr>
      </w:pPr>
    </w:p>
    <w:p w14:paraId="31EF7411" w14:textId="3662F7B8" w:rsidR="00D93705" w:rsidRDefault="00D93705" w:rsidP="00D93705">
      <w:pPr>
        <w:spacing w:line="360" w:lineRule="auto"/>
        <w:jc w:val="both"/>
        <w:rPr>
          <w:lang w:val="en-US"/>
        </w:rPr>
      </w:pPr>
      <w:r w:rsidRPr="004F6645">
        <w:rPr>
          <w:lang w:val="en-US"/>
        </w:rPr>
        <w:t xml:space="preserve">To choose </w:t>
      </w:r>
      <w:r>
        <w:rPr>
          <w:lang w:val="en-US"/>
        </w:rPr>
        <w:t>the oracle</w:t>
      </w:r>
      <w:r w:rsidRPr="004F6645">
        <w:rPr>
          <w:lang w:val="en-US"/>
        </w:rPr>
        <w:t>, we</w:t>
      </w:r>
      <w:r>
        <w:rPr>
          <w:lang w:val="en-US"/>
        </w:rPr>
        <w:t xml:space="preserve"> performed the following procedures, leading to</w:t>
      </w:r>
      <w:r w:rsidRPr="004F6645">
        <w:rPr>
          <w:lang w:val="en-US"/>
        </w:rPr>
        <w:t xml:space="preserve"> a </w:t>
      </w:r>
      <w:r>
        <w:rPr>
          <w:lang w:val="en-US"/>
        </w:rPr>
        <w:t>set</w:t>
      </w:r>
      <w:r w:rsidRPr="004F6645">
        <w:rPr>
          <w:lang w:val="en-US"/>
        </w:rPr>
        <w:t xml:space="preserve"> of 2</w:t>
      </w:r>
      <w:r>
        <w:rPr>
          <w:lang w:val="en-US"/>
        </w:rPr>
        <w:t>5</w:t>
      </w:r>
      <w:r w:rsidRPr="004F6645">
        <w:rPr>
          <w:lang w:val="en-US"/>
        </w:rPr>
        <w:t xml:space="preserve"> papers</w:t>
      </w:r>
      <w:r>
        <w:rPr>
          <w:lang w:val="en-US"/>
        </w:rPr>
        <w:t>:</w:t>
      </w:r>
    </w:p>
    <w:p w14:paraId="4A4484B2" w14:textId="64129C1A" w:rsidR="00D93705" w:rsidRPr="00D309A5" w:rsidRDefault="00D93705" w:rsidP="00D93705">
      <w:pPr>
        <w:pStyle w:val="NormalWeb"/>
        <w:numPr>
          <w:ilvl w:val="0"/>
          <w:numId w:val="3"/>
        </w:numPr>
        <w:spacing w:before="0" w:beforeAutospacing="0" w:after="0" w:afterAutospacing="0" w:line="360" w:lineRule="auto"/>
        <w:jc w:val="both"/>
        <w:textAlignment w:val="baseline"/>
        <w:rPr>
          <w:rFonts w:ascii="Arial" w:eastAsia="Arial" w:hAnsi="Arial" w:cs="Arial"/>
          <w:sz w:val="22"/>
          <w:szCs w:val="22"/>
        </w:rPr>
      </w:pPr>
      <w:r>
        <w:rPr>
          <w:rFonts w:ascii="Arial" w:eastAsia="Arial" w:hAnsi="Arial" w:cs="Arial"/>
          <w:sz w:val="22"/>
          <w:szCs w:val="22"/>
        </w:rPr>
        <w:t xml:space="preserve">We </w:t>
      </w:r>
      <w:r w:rsidRPr="00D309A5">
        <w:rPr>
          <w:rFonts w:ascii="Arial" w:eastAsia="Arial" w:hAnsi="Arial" w:cs="Arial"/>
          <w:sz w:val="22"/>
          <w:szCs w:val="22"/>
        </w:rPr>
        <w:t xml:space="preserve">evaluated the 32 selected papers in the SLM by </w:t>
      </w:r>
      <w:proofErr w:type="spellStart"/>
      <w:r w:rsidRPr="00D309A5">
        <w:rPr>
          <w:rFonts w:ascii="Arial" w:eastAsia="Arial" w:hAnsi="Arial" w:cs="Arial"/>
          <w:sz w:val="22"/>
          <w:szCs w:val="22"/>
        </w:rPr>
        <w:t>Basten</w:t>
      </w:r>
      <w:proofErr w:type="spellEnd"/>
      <w:r w:rsidRPr="00D309A5">
        <w:rPr>
          <w:rFonts w:ascii="Arial" w:eastAsia="Arial" w:hAnsi="Arial" w:cs="Arial"/>
          <w:sz w:val="22"/>
          <w:szCs w:val="22"/>
        </w:rPr>
        <w:t xml:space="preserve"> and </w:t>
      </w:r>
      <w:proofErr w:type="spellStart"/>
      <w:r w:rsidRPr="00D309A5">
        <w:rPr>
          <w:rFonts w:ascii="Arial" w:eastAsia="Arial" w:hAnsi="Arial" w:cs="Arial"/>
          <w:sz w:val="22"/>
          <w:szCs w:val="22"/>
        </w:rPr>
        <w:t>Sunyaev</w:t>
      </w:r>
      <w:proofErr w:type="spellEnd"/>
      <w:r w:rsidRPr="00D309A5">
        <w:rPr>
          <w:rFonts w:ascii="Arial" w:eastAsia="Arial" w:hAnsi="Arial" w:cs="Arial"/>
          <w:sz w:val="22"/>
          <w:szCs w:val="22"/>
        </w:rPr>
        <w:t xml:space="preserve"> </w:t>
      </w:r>
      <w:r w:rsidRPr="00D309A5">
        <w:rPr>
          <w:rFonts w:ascii="Arial" w:eastAsia="Arial" w:hAnsi="Arial" w:cs="Arial"/>
          <w:sz w:val="22"/>
          <w:szCs w:val="22"/>
        </w:rPr>
        <w:fldChar w:fldCharType="begin"/>
      </w:r>
      <w:r w:rsidR="00B03F24">
        <w:rPr>
          <w:rFonts w:ascii="Arial" w:eastAsia="Arial" w:hAnsi="Arial" w:cs="Arial"/>
          <w:sz w:val="22"/>
          <w:szCs w:val="22"/>
        </w:rPr>
        <w:instrText xml:space="preserve"> ADDIN ZOTERO_ITEM CSL_CITATION {"citationID":"HAxaHBKH","properties":{"formattedCitation":"[1]","plainCitation":"[1]","noteIndex":0},"citationItems":[{"id":61,"uris":["http://zotero.org/users/2275881/items/P8SWU36S"],"uri":["http://zotero.org/users/2275881/items/P8SWU36S"],"itemData":{"id":61,"type":"article-journal","abstract":"Software projects often do not meet their scheduling and budgeting targets. Inaccurate estimates are often responsible for this mismatch. This study investigates extant research on factors that affect accuracy of software development effort estimation. The purpose is to synthesize existing knowledge, propose directions for future research, and improve estimation accuracy in practice. A systematic mapping study (a comprehensive review of existing research) is conducted to identify such factors and their impact on estimation accuracy. Thirty-two factors assigned to four categories (estimation process, estimator’s characteristics, project to be estimated, and external context) are identified in a variety of research studies. Although the significant impact of several factors has been shown, results are limited by the lack of insight into the extent of these impacts. Our results imply a shift in research focus and design to gather more in-depth insights. Moreover, our results emphasize the need to argue for specific design decisions to enable a better understanding of possible influences of the study design on the credibility of the results. For software developers, our results provide a useful map to check the assumptions that undergird their estimates, to build comprehensive experience databases, and to adequately staff design projects.","container-title":"Communications of the Association for Information Systems","DOI":"10.17705/1CAIS.03404","ISSN":"15293181","language":"en","page":"4","source":"DOI.org (Crossref)","title":"A Systematic Mapping of Factors Affecting Accuracy of Software Development Effort Estimation","volume":"34","author":[{"family":"Basten","given":"Dirk"},{"family":"Sunyaev","given":"Ali"}],"issued":{"date-parts":[["2014"]]}}}],"schema":"https://github.com/citation-style-language/schema/raw/master/csl-citation.json"} </w:instrText>
      </w:r>
      <w:r w:rsidRPr="00D309A5">
        <w:rPr>
          <w:rFonts w:ascii="Arial" w:eastAsia="Arial" w:hAnsi="Arial" w:cs="Arial"/>
          <w:sz w:val="22"/>
          <w:szCs w:val="22"/>
        </w:rPr>
        <w:fldChar w:fldCharType="separate"/>
      </w:r>
      <w:r w:rsidRPr="00D93705">
        <w:rPr>
          <w:rFonts w:ascii="Arial" w:eastAsia="Arial" w:hAnsi="Arial" w:cs="Arial"/>
          <w:sz w:val="22"/>
        </w:rPr>
        <w:t>[1]</w:t>
      </w:r>
      <w:r w:rsidRPr="00D309A5">
        <w:rPr>
          <w:rFonts w:ascii="Arial" w:eastAsia="Arial" w:hAnsi="Arial" w:cs="Arial"/>
          <w:sz w:val="22"/>
          <w:szCs w:val="22"/>
        </w:rPr>
        <w:fldChar w:fldCharType="end"/>
      </w:r>
      <w:r w:rsidRPr="00D309A5">
        <w:rPr>
          <w:rFonts w:ascii="Arial" w:eastAsia="Arial" w:hAnsi="Arial" w:cs="Arial"/>
          <w:sz w:val="22"/>
          <w:szCs w:val="22"/>
        </w:rPr>
        <w:t xml:space="preserve"> </w:t>
      </w:r>
      <w:r>
        <w:rPr>
          <w:rFonts w:ascii="Arial" w:eastAsia="Arial" w:hAnsi="Arial" w:cs="Arial"/>
          <w:sz w:val="22"/>
          <w:szCs w:val="22"/>
        </w:rPr>
        <w:t>using</w:t>
      </w:r>
      <w:r w:rsidRPr="00D309A5">
        <w:rPr>
          <w:rFonts w:ascii="Arial" w:eastAsia="Arial" w:hAnsi="Arial" w:cs="Arial"/>
          <w:sz w:val="22"/>
          <w:szCs w:val="22"/>
        </w:rPr>
        <w:t xml:space="preserve"> our inclusion and exclusion criteria, selecting 23 papers. The papers we excluded </w:t>
      </w:r>
      <w:r>
        <w:rPr>
          <w:rFonts w:ascii="Arial" w:eastAsia="Arial" w:hAnsi="Arial" w:cs="Arial"/>
          <w:sz w:val="22"/>
          <w:szCs w:val="22"/>
        </w:rPr>
        <w:t xml:space="preserve">were </w:t>
      </w:r>
      <w:r w:rsidRPr="00D309A5">
        <w:rPr>
          <w:rFonts w:ascii="Arial" w:eastAsia="Arial" w:hAnsi="Arial" w:cs="Arial"/>
          <w:sz w:val="22"/>
          <w:szCs w:val="22"/>
        </w:rPr>
        <w:t>related to estimation methods outside the scope of expert</w:t>
      </w:r>
      <w:r w:rsidR="00321BFA">
        <w:rPr>
          <w:rFonts w:ascii="Arial" w:eastAsia="Arial" w:hAnsi="Arial" w:cs="Arial"/>
          <w:sz w:val="22"/>
          <w:szCs w:val="22"/>
        </w:rPr>
        <w:t xml:space="preserve"> </w:t>
      </w:r>
      <w:r w:rsidRPr="00D309A5">
        <w:rPr>
          <w:rFonts w:ascii="Arial" w:eastAsia="Arial" w:hAnsi="Arial" w:cs="Arial"/>
          <w:sz w:val="22"/>
          <w:szCs w:val="22"/>
        </w:rPr>
        <w:t>judgment</w:t>
      </w:r>
      <w:r>
        <w:rPr>
          <w:rFonts w:ascii="Arial" w:eastAsia="Arial" w:hAnsi="Arial" w:cs="Arial"/>
          <w:sz w:val="22"/>
          <w:szCs w:val="22"/>
        </w:rPr>
        <w:t xml:space="preserve"> (six),</w:t>
      </w:r>
      <w:r w:rsidRPr="00D309A5">
        <w:rPr>
          <w:rFonts w:ascii="Arial" w:eastAsia="Arial" w:hAnsi="Arial" w:cs="Arial"/>
          <w:sz w:val="22"/>
          <w:szCs w:val="22"/>
        </w:rPr>
        <w:t xml:space="preserve"> inaccessible to us</w:t>
      </w:r>
      <w:r>
        <w:rPr>
          <w:rFonts w:ascii="Arial" w:eastAsia="Arial" w:hAnsi="Arial" w:cs="Arial"/>
          <w:sz w:val="22"/>
          <w:szCs w:val="22"/>
        </w:rPr>
        <w:t xml:space="preserve"> (one), available in book or grey literature (one), or were a duplicate article (one).</w:t>
      </w:r>
    </w:p>
    <w:p w14:paraId="41A3764F" w14:textId="77777777" w:rsidR="00D93705" w:rsidRPr="00D309A5" w:rsidRDefault="00D93705" w:rsidP="00D93705">
      <w:pPr>
        <w:pStyle w:val="NormalWeb"/>
        <w:numPr>
          <w:ilvl w:val="0"/>
          <w:numId w:val="3"/>
        </w:numPr>
        <w:spacing w:before="0" w:beforeAutospacing="0" w:after="0" w:afterAutospacing="0" w:line="360" w:lineRule="auto"/>
        <w:jc w:val="both"/>
        <w:textAlignment w:val="baseline"/>
        <w:rPr>
          <w:rFonts w:ascii="Arial" w:eastAsia="Arial" w:hAnsi="Arial" w:cs="Arial"/>
          <w:sz w:val="22"/>
          <w:szCs w:val="22"/>
        </w:rPr>
      </w:pPr>
      <w:r>
        <w:rPr>
          <w:rFonts w:ascii="Arial" w:eastAsia="Arial" w:hAnsi="Arial" w:cs="Arial"/>
          <w:sz w:val="22"/>
          <w:szCs w:val="22"/>
        </w:rPr>
        <w:t>We added one</w:t>
      </w:r>
      <w:r w:rsidRPr="00D309A5">
        <w:rPr>
          <w:rFonts w:ascii="Arial" w:eastAsia="Arial" w:hAnsi="Arial" w:cs="Arial"/>
          <w:sz w:val="22"/>
          <w:szCs w:val="22"/>
        </w:rPr>
        <w:t xml:space="preserve"> paper that we knew </w:t>
      </w:r>
      <w:r>
        <w:rPr>
          <w:rFonts w:ascii="Arial" w:eastAsia="Arial" w:hAnsi="Arial" w:cs="Arial"/>
          <w:sz w:val="22"/>
          <w:szCs w:val="22"/>
        </w:rPr>
        <w:t>wa</w:t>
      </w:r>
      <w:r w:rsidRPr="00D309A5">
        <w:rPr>
          <w:rFonts w:ascii="Arial" w:eastAsia="Arial" w:hAnsi="Arial" w:cs="Arial"/>
          <w:sz w:val="22"/>
          <w:szCs w:val="22"/>
        </w:rPr>
        <w:t xml:space="preserve">s </w:t>
      </w:r>
      <w:r>
        <w:rPr>
          <w:rFonts w:ascii="Arial" w:eastAsia="Arial" w:hAnsi="Arial" w:cs="Arial"/>
          <w:sz w:val="22"/>
          <w:szCs w:val="22"/>
        </w:rPr>
        <w:t>relevant</w:t>
      </w:r>
      <w:r w:rsidRPr="00D309A5">
        <w:rPr>
          <w:rFonts w:ascii="Arial" w:eastAsia="Arial" w:hAnsi="Arial" w:cs="Arial"/>
          <w:sz w:val="22"/>
          <w:szCs w:val="22"/>
        </w:rPr>
        <w:t xml:space="preserve"> to the research topic</w:t>
      </w:r>
      <w:r>
        <w:rPr>
          <w:rFonts w:ascii="Arial" w:eastAsia="Arial" w:hAnsi="Arial" w:cs="Arial"/>
          <w:sz w:val="22"/>
          <w:szCs w:val="22"/>
        </w:rPr>
        <w:t xml:space="preserve"> from previous analysis about the topic</w:t>
      </w:r>
      <w:r w:rsidRPr="00D309A5">
        <w:rPr>
          <w:rFonts w:ascii="Arial" w:eastAsia="Arial" w:hAnsi="Arial" w:cs="Arial"/>
          <w:sz w:val="22"/>
          <w:szCs w:val="22"/>
        </w:rPr>
        <w:t>.</w:t>
      </w:r>
    </w:p>
    <w:p w14:paraId="36FE7FC7" w14:textId="77777777" w:rsidR="00D93705" w:rsidRPr="00D309A5" w:rsidRDefault="00D93705" w:rsidP="00D93705">
      <w:pPr>
        <w:pStyle w:val="NormalWeb"/>
        <w:numPr>
          <w:ilvl w:val="0"/>
          <w:numId w:val="3"/>
        </w:numPr>
        <w:spacing w:before="0" w:beforeAutospacing="0" w:after="0" w:afterAutospacing="0" w:line="360" w:lineRule="auto"/>
        <w:jc w:val="both"/>
        <w:textAlignment w:val="baseline"/>
        <w:rPr>
          <w:rFonts w:ascii="Arial" w:eastAsia="Arial" w:hAnsi="Arial" w:cs="Arial"/>
          <w:sz w:val="22"/>
          <w:szCs w:val="22"/>
        </w:rPr>
      </w:pPr>
      <w:r>
        <w:rPr>
          <w:rFonts w:ascii="Arial" w:eastAsia="Arial" w:hAnsi="Arial" w:cs="Arial"/>
          <w:sz w:val="22"/>
          <w:szCs w:val="22"/>
        </w:rPr>
        <w:t>We performed</w:t>
      </w:r>
      <w:r w:rsidRPr="00D309A5">
        <w:rPr>
          <w:rFonts w:ascii="Arial" w:eastAsia="Arial" w:hAnsi="Arial" w:cs="Arial"/>
          <w:sz w:val="22"/>
          <w:szCs w:val="22"/>
        </w:rPr>
        <w:t xml:space="preserve"> an automated broad search in three known venues in Software Engineering</w:t>
      </w:r>
      <w:r>
        <w:rPr>
          <w:rFonts w:ascii="Arial" w:eastAsia="Arial" w:hAnsi="Arial" w:cs="Arial"/>
          <w:sz w:val="22"/>
          <w:szCs w:val="22"/>
        </w:rPr>
        <w:t xml:space="preserve">: </w:t>
      </w:r>
      <w:r w:rsidRPr="00D309A5">
        <w:rPr>
          <w:rFonts w:ascii="Arial" w:eastAsia="Arial" w:hAnsi="Arial" w:cs="Arial"/>
          <w:sz w:val="22"/>
          <w:szCs w:val="22"/>
        </w:rPr>
        <w:t xml:space="preserve">The Journal of Systems and Software (JSS), Information and Software Technology (IST) and IEEE Transactions on Software Engineering (TSE). This search was restricted to the </w:t>
      </w:r>
      <w:r>
        <w:rPr>
          <w:rFonts w:ascii="Arial" w:eastAsia="Arial" w:hAnsi="Arial" w:cs="Arial"/>
          <w:sz w:val="22"/>
          <w:szCs w:val="22"/>
        </w:rPr>
        <w:t xml:space="preserve">period between </w:t>
      </w:r>
      <w:r w:rsidRPr="00D309A5">
        <w:rPr>
          <w:rFonts w:ascii="Arial" w:eastAsia="Arial" w:hAnsi="Arial" w:cs="Arial"/>
          <w:sz w:val="22"/>
          <w:szCs w:val="22"/>
        </w:rPr>
        <w:t xml:space="preserve">2015 and 2019. The search string </w:t>
      </w:r>
      <w:r>
        <w:rPr>
          <w:rFonts w:ascii="Arial" w:eastAsia="Arial" w:hAnsi="Arial" w:cs="Arial"/>
          <w:sz w:val="22"/>
          <w:szCs w:val="22"/>
        </w:rPr>
        <w:t>used</w:t>
      </w:r>
      <w:r w:rsidRPr="00D309A5">
        <w:rPr>
          <w:rFonts w:ascii="Arial" w:eastAsia="Arial" w:hAnsi="Arial" w:cs="Arial"/>
          <w:sz w:val="22"/>
          <w:szCs w:val="22"/>
        </w:rPr>
        <w:t xml:space="preserve"> “(estimate OR estimation) AND (effort OR cost OR duration OR schedule OR size)”.</w:t>
      </w:r>
      <w:r>
        <w:rPr>
          <w:rFonts w:ascii="Arial" w:eastAsia="Arial" w:hAnsi="Arial" w:cs="Arial"/>
          <w:sz w:val="22"/>
          <w:szCs w:val="22"/>
        </w:rPr>
        <w:t xml:space="preserve"> We added one additional paper to our resulting from this search.</w:t>
      </w:r>
    </w:p>
    <w:p w14:paraId="55CE5AC3" w14:textId="687CDCF4" w:rsidR="00D93705" w:rsidRDefault="00D93705" w:rsidP="00D93705">
      <w:pPr>
        <w:rPr>
          <w:lang w:val="en-US"/>
        </w:rPr>
      </w:pPr>
    </w:p>
    <w:p w14:paraId="291142B6" w14:textId="74204EC2" w:rsidR="00AC2392" w:rsidRDefault="00AC2392" w:rsidP="00AC2392">
      <w:pPr>
        <w:spacing w:line="360" w:lineRule="auto"/>
        <w:jc w:val="both"/>
        <w:rPr>
          <w:lang w:val="en-US"/>
        </w:rPr>
      </w:pPr>
      <w:r>
        <w:rPr>
          <w:lang w:val="en-US"/>
        </w:rPr>
        <w:t xml:space="preserve">The inclusion criterion </w:t>
      </w:r>
      <w:r w:rsidR="00025685">
        <w:rPr>
          <w:lang w:val="en-US"/>
        </w:rPr>
        <w:t xml:space="preserve">to select </w:t>
      </w:r>
      <w:r>
        <w:rPr>
          <w:lang w:val="en-US"/>
        </w:rPr>
        <w:t xml:space="preserve">the known set of papers was </w:t>
      </w:r>
      <w:r w:rsidRPr="004F6645">
        <w:rPr>
          <w:lang w:val="en-US"/>
        </w:rPr>
        <w:t xml:space="preserve">IC01 </w:t>
      </w:r>
      <w:r>
        <w:rPr>
          <w:lang w:val="en-US"/>
        </w:rPr>
        <w:t>–</w:t>
      </w:r>
      <w:r w:rsidRPr="004F6645">
        <w:rPr>
          <w:lang w:val="en-US"/>
        </w:rPr>
        <w:t xml:space="preserve"> The paper presents an empirical study that investigates factors that affect software project estimates related to expert</w:t>
      </w:r>
      <w:r w:rsidR="00321BFA">
        <w:rPr>
          <w:lang w:val="en-US"/>
        </w:rPr>
        <w:t xml:space="preserve"> </w:t>
      </w:r>
      <w:r w:rsidRPr="004F6645">
        <w:rPr>
          <w:lang w:val="en-US"/>
        </w:rPr>
        <w:t>judgment.</w:t>
      </w:r>
      <w:r>
        <w:rPr>
          <w:lang w:val="en-US"/>
        </w:rPr>
        <w:t xml:space="preserve"> The exclusion criteria w</w:t>
      </w:r>
      <w:r w:rsidR="00025685">
        <w:rPr>
          <w:lang w:val="en-US"/>
        </w:rPr>
        <w:t>ere</w:t>
      </w:r>
      <w:r>
        <w:rPr>
          <w:lang w:val="en-US"/>
        </w:rPr>
        <w:t xml:space="preserve">: </w:t>
      </w:r>
    </w:p>
    <w:p w14:paraId="40141A6C" w14:textId="72399F81" w:rsidR="00AC2392" w:rsidRPr="004F6645" w:rsidRDefault="00AC2392" w:rsidP="00AC2392">
      <w:pPr>
        <w:numPr>
          <w:ilvl w:val="0"/>
          <w:numId w:val="4"/>
        </w:numPr>
        <w:spacing w:line="360" w:lineRule="auto"/>
        <w:jc w:val="both"/>
        <w:rPr>
          <w:lang w:val="en-US"/>
        </w:rPr>
      </w:pPr>
      <w:r w:rsidRPr="004F6645">
        <w:rPr>
          <w:lang w:val="en-US"/>
        </w:rPr>
        <w:lastRenderedPageBreak/>
        <w:t xml:space="preserve">EC01 </w:t>
      </w:r>
      <w:r>
        <w:rPr>
          <w:lang w:val="en-US"/>
        </w:rPr>
        <w:t>–</w:t>
      </w:r>
      <w:r w:rsidRPr="004F6645">
        <w:rPr>
          <w:lang w:val="en-US"/>
        </w:rPr>
        <w:t xml:space="preserve"> The paper presents a systematic mapping/review, lessons learned, or opinion paper, rather than an empirical study on factors that affect software project estimates related to expert</w:t>
      </w:r>
      <w:r w:rsidR="00321BFA">
        <w:rPr>
          <w:lang w:val="en-US"/>
        </w:rPr>
        <w:t xml:space="preserve"> </w:t>
      </w:r>
      <w:proofErr w:type="gramStart"/>
      <w:r w:rsidRPr="004F6645">
        <w:rPr>
          <w:lang w:val="en-US"/>
        </w:rPr>
        <w:t>judgment;</w:t>
      </w:r>
      <w:proofErr w:type="gramEnd"/>
    </w:p>
    <w:p w14:paraId="5E467B12" w14:textId="1D0A3621" w:rsidR="00AC2392" w:rsidRPr="004F6645" w:rsidRDefault="00AC2392" w:rsidP="00AC2392">
      <w:pPr>
        <w:numPr>
          <w:ilvl w:val="0"/>
          <w:numId w:val="4"/>
        </w:numPr>
        <w:spacing w:line="360" w:lineRule="auto"/>
        <w:jc w:val="both"/>
        <w:rPr>
          <w:lang w:val="en-US"/>
        </w:rPr>
      </w:pPr>
      <w:r w:rsidRPr="004F6645">
        <w:rPr>
          <w:lang w:val="en-US"/>
        </w:rPr>
        <w:t xml:space="preserve">EC02 </w:t>
      </w:r>
      <w:r>
        <w:rPr>
          <w:lang w:val="en-US"/>
        </w:rPr>
        <w:t>–</w:t>
      </w:r>
      <w:r w:rsidRPr="004F6645">
        <w:rPr>
          <w:lang w:val="en-US"/>
        </w:rPr>
        <w:t xml:space="preserve"> The paper focus on factors affecting estimates related to estimation methods other than expert</w:t>
      </w:r>
      <w:r w:rsidR="00321BFA">
        <w:rPr>
          <w:lang w:val="en-US"/>
        </w:rPr>
        <w:t xml:space="preserve"> </w:t>
      </w:r>
      <w:proofErr w:type="gramStart"/>
      <w:r w:rsidRPr="004F6645">
        <w:rPr>
          <w:lang w:val="en-US"/>
        </w:rPr>
        <w:t>judgment;</w:t>
      </w:r>
      <w:proofErr w:type="gramEnd"/>
    </w:p>
    <w:p w14:paraId="50EC5993" w14:textId="77777777" w:rsidR="00AC2392" w:rsidRPr="004F6645" w:rsidRDefault="00AC2392" w:rsidP="00AC2392">
      <w:pPr>
        <w:numPr>
          <w:ilvl w:val="0"/>
          <w:numId w:val="4"/>
        </w:numPr>
        <w:spacing w:line="360" w:lineRule="auto"/>
        <w:jc w:val="both"/>
        <w:rPr>
          <w:lang w:val="en-US"/>
        </w:rPr>
      </w:pPr>
      <w:r w:rsidRPr="004F6645">
        <w:rPr>
          <w:lang w:val="en-US"/>
        </w:rPr>
        <w:t xml:space="preserve">EC03 </w:t>
      </w:r>
      <w:r>
        <w:rPr>
          <w:lang w:val="en-US"/>
        </w:rPr>
        <w:t>–</w:t>
      </w:r>
      <w:r w:rsidRPr="004F6645">
        <w:rPr>
          <w:lang w:val="en-US"/>
        </w:rPr>
        <w:t xml:space="preserve"> The paper presents non-peer-reviewed </w:t>
      </w:r>
      <w:proofErr w:type="gramStart"/>
      <w:r w:rsidRPr="004F6645">
        <w:rPr>
          <w:lang w:val="en-US"/>
        </w:rPr>
        <w:t>results;</w:t>
      </w:r>
      <w:proofErr w:type="gramEnd"/>
    </w:p>
    <w:p w14:paraId="163535CB" w14:textId="77777777" w:rsidR="00AC2392" w:rsidRPr="004F6645" w:rsidRDefault="00AC2392" w:rsidP="00AC2392">
      <w:pPr>
        <w:numPr>
          <w:ilvl w:val="0"/>
          <w:numId w:val="4"/>
        </w:numPr>
        <w:spacing w:line="360" w:lineRule="auto"/>
        <w:jc w:val="both"/>
        <w:rPr>
          <w:lang w:val="en-US"/>
        </w:rPr>
      </w:pPr>
      <w:r w:rsidRPr="004F6645">
        <w:rPr>
          <w:lang w:val="en-US"/>
        </w:rPr>
        <w:t xml:space="preserve">EC04 </w:t>
      </w:r>
      <w:r>
        <w:rPr>
          <w:lang w:val="en-US"/>
        </w:rPr>
        <w:t>–</w:t>
      </w:r>
      <w:r w:rsidRPr="004F6645">
        <w:rPr>
          <w:lang w:val="en-US"/>
        </w:rPr>
        <w:t xml:space="preserve"> The paper is not written in </w:t>
      </w:r>
      <w:proofErr w:type="gramStart"/>
      <w:r w:rsidRPr="004F6645">
        <w:rPr>
          <w:lang w:val="en-US"/>
        </w:rPr>
        <w:t>English;</w:t>
      </w:r>
      <w:proofErr w:type="gramEnd"/>
    </w:p>
    <w:p w14:paraId="125D7AF9" w14:textId="77777777" w:rsidR="00AC2392" w:rsidRPr="004F6645" w:rsidRDefault="00AC2392" w:rsidP="00AC2392">
      <w:pPr>
        <w:numPr>
          <w:ilvl w:val="0"/>
          <w:numId w:val="4"/>
        </w:numPr>
        <w:spacing w:line="360" w:lineRule="auto"/>
        <w:jc w:val="both"/>
        <w:rPr>
          <w:lang w:val="en-US"/>
        </w:rPr>
      </w:pPr>
      <w:r w:rsidRPr="004F6645">
        <w:rPr>
          <w:lang w:val="en-US"/>
        </w:rPr>
        <w:t xml:space="preserve">EC05 </w:t>
      </w:r>
      <w:r>
        <w:rPr>
          <w:lang w:val="en-US"/>
        </w:rPr>
        <w:t>–</w:t>
      </w:r>
      <w:r w:rsidRPr="004F6645">
        <w:rPr>
          <w:lang w:val="en-US"/>
        </w:rPr>
        <w:t xml:space="preserve"> The paper is not accessible in full-text </w:t>
      </w:r>
      <w:proofErr w:type="gramStart"/>
      <w:r w:rsidRPr="004F6645">
        <w:rPr>
          <w:lang w:val="en-US"/>
        </w:rPr>
        <w:t>online;</w:t>
      </w:r>
      <w:proofErr w:type="gramEnd"/>
    </w:p>
    <w:p w14:paraId="27436E36" w14:textId="77777777" w:rsidR="00AC2392" w:rsidRPr="004F6645" w:rsidRDefault="00AC2392" w:rsidP="00AC2392">
      <w:pPr>
        <w:numPr>
          <w:ilvl w:val="0"/>
          <w:numId w:val="4"/>
        </w:numPr>
        <w:spacing w:line="360" w:lineRule="auto"/>
        <w:jc w:val="both"/>
        <w:rPr>
          <w:lang w:val="en-US"/>
        </w:rPr>
      </w:pPr>
      <w:r w:rsidRPr="004F6645">
        <w:rPr>
          <w:lang w:val="en-US"/>
        </w:rPr>
        <w:t xml:space="preserve">EC06 </w:t>
      </w:r>
      <w:r>
        <w:rPr>
          <w:lang w:val="en-US"/>
        </w:rPr>
        <w:t>–</w:t>
      </w:r>
      <w:r w:rsidRPr="004F6645">
        <w:rPr>
          <w:lang w:val="en-US"/>
        </w:rPr>
        <w:t xml:space="preserve"> The study is published as a book or grey </w:t>
      </w:r>
      <w:proofErr w:type="gramStart"/>
      <w:r w:rsidRPr="004F6645">
        <w:rPr>
          <w:lang w:val="en-US"/>
        </w:rPr>
        <w:t>literature;</w:t>
      </w:r>
      <w:proofErr w:type="gramEnd"/>
    </w:p>
    <w:p w14:paraId="60E7D998" w14:textId="77777777" w:rsidR="00AC2392" w:rsidRPr="004F6645" w:rsidRDefault="00AC2392" w:rsidP="00AC2392">
      <w:pPr>
        <w:numPr>
          <w:ilvl w:val="0"/>
          <w:numId w:val="4"/>
        </w:numPr>
        <w:spacing w:line="360" w:lineRule="auto"/>
        <w:jc w:val="both"/>
        <w:rPr>
          <w:lang w:val="en-US"/>
        </w:rPr>
      </w:pPr>
      <w:r w:rsidRPr="004F6645">
        <w:rPr>
          <w:lang w:val="en-US"/>
        </w:rPr>
        <w:t xml:space="preserve">EC07 </w:t>
      </w:r>
      <w:r>
        <w:rPr>
          <w:lang w:val="en-US"/>
        </w:rPr>
        <w:t>–</w:t>
      </w:r>
      <w:r w:rsidRPr="004F6645">
        <w:rPr>
          <w:lang w:val="en-US"/>
        </w:rPr>
        <w:t xml:space="preserve"> The paper is a duplicate </w:t>
      </w:r>
      <w:r>
        <w:rPr>
          <w:lang w:val="en-US"/>
        </w:rPr>
        <w:t xml:space="preserve">or a previous version </w:t>
      </w:r>
      <w:r w:rsidRPr="004F6645">
        <w:rPr>
          <w:lang w:val="en-US"/>
        </w:rPr>
        <w:t xml:space="preserve">of another already selected </w:t>
      </w:r>
      <w:proofErr w:type="gramStart"/>
      <w:r w:rsidRPr="004F6645">
        <w:rPr>
          <w:lang w:val="en-US"/>
        </w:rPr>
        <w:t>paper;</w:t>
      </w:r>
      <w:proofErr w:type="gramEnd"/>
    </w:p>
    <w:p w14:paraId="39937D1A" w14:textId="77777777" w:rsidR="00AC2392" w:rsidRPr="004F6645" w:rsidRDefault="00AC2392" w:rsidP="00AC2392">
      <w:pPr>
        <w:numPr>
          <w:ilvl w:val="0"/>
          <w:numId w:val="4"/>
        </w:numPr>
        <w:spacing w:line="360" w:lineRule="auto"/>
        <w:jc w:val="both"/>
        <w:rPr>
          <w:lang w:val="en-US"/>
        </w:rPr>
      </w:pPr>
      <w:r w:rsidRPr="004F6645">
        <w:rPr>
          <w:lang w:val="en-US"/>
        </w:rPr>
        <w:t xml:space="preserve">EC08 </w:t>
      </w:r>
      <w:r>
        <w:rPr>
          <w:lang w:val="en-US"/>
        </w:rPr>
        <w:t>–</w:t>
      </w:r>
      <w:r w:rsidRPr="004F6645">
        <w:rPr>
          <w:lang w:val="en-US"/>
        </w:rPr>
        <w:t xml:space="preserve"> Th</w:t>
      </w:r>
      <w:r>
        <w:rPr>
          <w:lang w:val="en-US"/>
        </w:rPr>
        <w:t>e</w:t>
      </w:r>
      <w:r w:rsidRPr="004F6645">
        <w:rPr>
          <w:lang w:val="en-US"/>
        </w:rPr>
        <w:t xml:space="preserve"> paper does not describe the factors to allow for categorization.</w:t>
      </w:r>
    </w:p>
    <w:p w14:paraId="69D2C741" w14:textId="77777777" w:rsidR="00AC2392" w:rsidRPr="00AC2392" w:rsidRDefault="00AC2392" w:rsidP="00AC2392">
      <w:pPr>
        <w:rPr>
          <w:lang w:val="en-US"/>
        </w:rPr>
      </w:pPr>
    </w:p>
    <w:p w14:paraId="52E14DF0" w14:textId="39B0D129" w:rsidR="00F1090D" w:rsidRPr="00755A28" w:rsidRDefault="00755A28" w:rsidP="00F1090D">
      <w:pPr>
        <w:pStyle w:val="Heading3"/>
        <w:numPr>
          <w:ilvl w:val="0"/>
          <w:numId w:val="1"/>
        </w:numPr>
        <w:spacing w:before="320" w:after="80" w:line="360" w:lineRule="auto"/>
        <w:jc w:val="both"/>
        <w:rPr>
          <w:rFonts w:ascii="Arial" w:eastAsia="Arial" w:hAnsi="Arial" w:cs="Arial"/>
          <w:b/>
          <w:bCs/>
          <w:color w:val="000000"/>
          <w:sz w:val="28"/>
          <w:szCs w:val="28"/>
          <w:lang w:val="en-US"/>
        </w:rPr>
      </w:pPr>
      <w:r w:rsidRPr="00755A28">
        <w:rPr>
          <w:rFonts w:ascii="Arial" w:eastAsia="Arial" w:hAnsi="Arial" w:cs="Arial"/>
          <w:b/>
          <w:bCs/>
          <w:color w:val="000000"/>
          <w:sz w:val="28"/>
          <w:szCs w:val="28"/>
          <w:lang w:val="en-US"/>
        </w:rPr>
        <w:t>Know</w:t>
      </w:r>
      <w:r w:rsidR="00AC2392">
        <w:rPr>
          <w:rFonts w:ascii="Arial" w:eastAsia="Arial" w:hAnsi="Arial" w:cs="Arial"/>
          <w:b/>
          <w:bCs/>
          <w:color w:val="000000"/>
          <w:sz w:val="28"/>
          <w:szCs w:val="28"/>
          <w:lang w:val="en-US"/>
        </w:rPr>
        <w:t xml:space="preserve">n </w:t>
      </w:r>
      <w:r w:rsidRPr="00755A28">
        <w:rPr>
          <w:rFonts w:ascii="Arial" w:eastAsia="Arial" w:hAnsi="Arial" w:cs="Arial"/>
          <w:b/>
          <w:bCs/>
          <w:color w:val="000000"/>
          <w:sz w:val="28"/>
          <w:szCs w:val="28"/>
          <w:lang w:val="en-US"/>
        </w:rPr>
        <w:t>set of papers i</w:t>
      </w:r>
      <w:r>
        <w:rPr>
          <w:rFonts w:ascii="Arial" w:eastAsia="Arial" w:hAnsi="Arial" w:cs="Arial"/>
          <w:b/>
          <w:bCs/>
          <w:color w:val="000000"/>
          <w:sz w:val="28"/>
          <w:szCs w:val="28"/>
          <w:lang w:val="en-US"/>
        </w:rPr>
        <w:t>nclusion and exclusion</w:t>
      </w:r>
    </w:p>
    <w:p w14:paraId="354BEC21" w14:textId="74EFDD73" w:rsidR="00F1090D" w:rsidRDefault="00AC2392" w:rsidP="00AC2392">
      <w:pPr>
        <w:jc w:val="both"/>
        <w:rPr>
          <w:lang w:val="en-US"/>
        </w:rPr>
      </w:pPr>
      <w:r>
        <w:rPr>
          <w:lang w:val="en-US"/>
        </w:rPr>
        <w:t xml:space="preserve">In </w:t>
      </w:r>
      <w:r w:rsidR="00025685">
        <w:rPr>
          <w:lang w:val="en-US"/>
        </w:rPr>
        <w:fldChar w:fldCharType="begin"/>
      </w:r>
      <w:r w:rsidR="00025685">
        <w:rPr>
          <w:lang w:val="en-US"/>
        </w:rPr>
        <w:instrText xml:space="preserve"> REF _Ref70068068 \h </w:instrText>
      </w:r>
      <w:r w:rsidR="00025685">
        <w:rPr>
          <w:lang w:val="en-US"/>
        </w:rPr>
      </w:r>
      <w:r w:rsidR="00025685">
        <w:rPr>
          <w:lang w:val="en-US"/>
        </w:rPr>
        <w:fldChar w:fldCharType="separate"/>
      </w:r>
      <w:r w:rsidR="00025685" w:rsidRPr="00025685">
        <w:rPr>
          <w:b/>
          <w:bCs/>
          <w:lang w:val="en-US"/>
        </w:rPr>
        <w:t xml:space="preserve">Table </w:t>
      </w:r>
      <w:r w:rsidR="00025685">
        <w:rPr>
          <w:b/>
          <w:bCs/>
          <w:noProof/>
          <w:lang w:val="en-US"/>
        </w:rPr>
        <w:t>I</w:t>
      </w:r>
      <w:r w:rsidR="00025685">
        <w:rPr>
          <w:lang w:val="en-US"/>
        </w:rPr>
        <w:fldChar w:fldCharType="end"/>
      </w:r>
      <w:r>
        <w:rPr>
          <w:lang w:val="en-US"/>
        </w:rPr>
        <w:t xml:space="preserve"> we show all the articles we considered for inclusion in our known set of papers. It describes the origin of the article, the reference, and the exclusion criteria we applied in the case we excluded the article.</w:t>
      </w:r>
    </w:p>
    <w:p w14:paraId="52AE8950" w14:textId="77777777" w:rsidR="00AC2392" w:rsidRPr="00755A28" w:rsidRDefault="00AC2392" w:rsidP="00F1090D">
      <w:pPr>
        <w:rPr>
          <w:lang w:val="en-US"/>
        </w:rPr>
      </w:pPr>
    </w:p>
    <w:p w14:paraId="39ECA477" w14:textId="140AC0F0" w:rsidR="00025685" w:rsidRPr="00025685" w:rsidRDefault="00025685" w:rsidP="00025685">
      <w:pPr>
        <w:pStyle w:val="Caption"/>
        <w:keepNext/>
        <w:jc w:val="center"/>
        <w:rPr>
          <w:b/>
          <w:bCs/>
          <w:lang w:val="en-US"/>
        </w:rPr>
      </w:pPr>
      <w:bookmarkStart w:id="0" w:name="_Ref70068068"/>
      <w:r w:rsidRPr="00025685">
        <w:rPr>
          <w:b/>
          <w:bCs/>
          <w:lang w:val="en-US"/>
        </w:rPr>
        <w:t xml:space="preserve">Table </w:t>
      </w:r>
      <w:r w:rsidR="002B2241">
        <w:rPr>
          <w:b/>
          <w:bCs/>
          <w:lang w:val="en-US"/>
        </w:rPr>
        <w:fldChar w:fldCharType="begin"/>
      </w:r>
      <w:r w:rsidR="002B2241">
        <w:rPr>
          <w:b/>
          <w:bCs/>
          <w:lang w:val="en-US"/>
        </w:rPr>
        <w:instrText xml:space="preserve"> SEQ Table \* ROMAN </w:instrText>
      </w:r>
      <w:r w:rsidR="002B2241">
        <w:rPr>
          <w:b/>
          <w:bCs/>
          <w:lang w:val="en-US"/>
        </w:rPr>
        <w:fldChar w:fldCharType="separate"/>
      </w:r>
      <w:r w:rsidR="002B2241">
        <w:rPr>
          <w:b/>
          <w:bCs/>
          <w:noProof/>
          <w:lang w:val="en-US"/>
        </w:rPr>
        <w:t>I</w:t>
      </w:r>
      <w:r w:rsidR="002B2241">
        <w:rPr>
          <w:b/>
          <w:bCs/>
          <w:lang w:val="en-US"/>
        </w:rPr>
        <w:fldChar w:fldCharType="end"/>
      </w:r>
      <w:bookmarkEnd w:id="0"/>
      <w:r w:rsidRPr="00025685">
        <w:rPr>
          <w:b/>
          <w:bCs/>
          <w:lang w:val="en-US"/>
        </w:rPr>
        <w:t xml:space="preserve"> - Articles considered for the known set of papers</w:t>
      </w:r>
    </w:p>
    <w:tbl>
      <w:tblPr>
        <w:tblW w:w="9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80"/>
        <w:gridCol w:w="6926"/>
        <w:gridCol w:w="1300"/>
      </w:tblGrid>
      <w:tr w:rsidR="00755A28" w:rsidRPr="00755A28" w14:paraId="557D2713" w14:textId="77777777" w:rsidTr="005A4FD7">
        <w:trPr>
          <w:trHeight w:val="315"/>
          <w:tblHeader/>
        </w:trPr>
        <w:tc>
          <w:tcPr>
            <w:tcW w:w="0" w:type="auto"/>
            <w:shd w:val="clear" w:color="auto" w:fill="CCCCCC"/>
            <w:tcMar>
              <w:top w:w="30" w:type="dxa"/>
              <w:left w:w="45" w:type="dxa"/>
              <w:bottom w:w="30" w:type="dxa"/>
              <w:right w:w="45" w:type="dxa"/>
            </w:tcMar>
            <w:vAlign w:val="bottom"/>
            <w:hideMark/>
          </w:tcPr>
          <w:p w14:paraId="0F778658"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Origin</w:t>
            </w:r>
          </w:p>
        </w:tc>
        <w:tc>
          <w:tcPr>
            <w:tcW w:w="6926" w:type="dxa"/>
            <w:shd w:val="clear" w:color="auto" w:fill="CCCCCC"/>
            <w:tcMar>
              <w:top w:w="30" w:type="dxa"/>
              <w:left w:w="45" w:type="dxa"/>
              <w:bottom w:w="30" w:type="dxa"/>
              <w:right w:w="45" w:type="dxa"/>
            </w:tcMar>
            <w:vAlign w:val="bottom"/>
            <w:hideMark/>
          </w:tcPr>
          <w:p w14:paraId="7769A227"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Paper</w:t>
            </w:r>
          </w:p>
        </w:tc>
        <w:tc>
          <w:tcPr>
            <w:tcW w:w="1300" w:type="dxa"/>
            <w:shd w:val="clear" w:color="auto" w:fill="CCCCCC"/>
            <w:tcMar>
              <w:top w:w="30" w:type="dxa"/>
              <w:left w:w="45" w:type="dxa"/>
              <w:bottom w:w="30" w:type="dxa"/>
              <w:right w:w="45" w:type="dxa"/>
            </w:tcMar>
            <w:vAlign w:val="bottom"/>
            <w:hideMark/>
          </w:tcPr>
          <w:p w14:paraId="2A7E973F"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xclusion Criteria</w:t>
            </w:r>
          </w:p>
        </w:tc>
      </w:tr>
      <w:tr w:rsidR="00755A28" w:rsidRPr="00755A28" w14:paraId="413D1631" w14:textId="77777777" w:rsidTr="005A4FD7">
        <w:trPr>
          <w:trHeight w:val="315"/>
        </w:trPr>
        <w:tc>
          <w:tcPr>
            <w:tcW w:w="0" w:type="auto"/>
            <w:tcMar>
              <w:top w:w="30" w:type="dxa"/>
              <w:left w:w="45" w:type="dxa"/>
              <w:bottom w:w="30" w:type="dxa"/>
              <w:right w:w="45" w:type="dxa"/>
            </w:tcMar>
            <w:vAlign w:val="bottom"/>
            <w:hideMark/>
          </w:tcPr>
          <w:p w14:paraId="3D50DFEA"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62AAEFF1" w14:textId="5A29917F"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Aranda, J., and S. Easterbrook (2005) “Anchoring and Adjustment in</w:t>
            </w:r>
            <w:r>
              <w:rPr>
                <w:rFonts w:eastAsia="Times New Roman"/>
                <w:sz w:val="20"/>
                <w:szCs w:val="20"/>
                <w:lang w:val="en-US"/>
              </w:rPr>
              <w:t xml:space="preserve"> </w:t>
            </w:r>
            <w:r w:rsidRPr="00755A28">
              <w:rPr>
                <w:rFonts w:eastAsia="Times New Roman"/>
                <w:sz w:val="20"/>
                <w:szCs w:val="20"/>
                <w:lang w:val="en-US"/>
              </w:rPr>
              <w:t>Software Estimation”, ACM SIGSOFT Software</w:t>
            </w:r>
            <w:r>
              <w:rPr>
                <w:rFonts w:eastAsia="Times New Roman"/>
                <w:sz w:val="20"/>
                <w:szCs w:val="20"/>
                <w:lang w:val="en-US"/>
              </w:rPr>
              <w:t xml:space="preserve"> </w:t>
            </w:r>
            <w:r w:rsidRPr="00755A28">
              <w:rPr>
                <w:rFonts w:eastAsia="Times New Roman"/>
                <w:sz w:val="20"/>
                <w:szCs w:val="20"/>
                <w:lang w:val="en-US"/>
              </w:rPr>
              <w:t>Engineering Notes, (30)5, pp. 346–355.</w:t>
            </w:r>
          </w:p>
        </w:tc>
        <w:tc>
          <w:tcPr>
            <w:tcW w:w="1300" w:type="dxa"/>
            <w:tcMar>
              <w:top w:w="30" w:type="dxa"/>
              <w:left w:w="45" w:type="dxa"/>
              <w:bottom w:w="30" w:type="dxa"/>
              <w:right w:w="45" w:type="dxa"/>
            </w:tcMar>
            <w:vAlign w:val="bottom"/>
            <w:hideMark/>
          </w:tcPr>
          <w:p w14:paraId="52C3EBE2"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23C696C4" w14:textId="77777777" w:rsidTr="005A4FD7">
        <w:trPr>
          <w:trHeight w:val="315"/>
        </w:trPr>
        <w:tc>
          <w:tcPr>
            <w:tcW w:w="0" w:type="auto"/>
            <w:tcMar>
              <w:top w:w="30" w:type="dxa"/>
              <w:left w:w="45" w:type="dxa"/>
              <w:bottom w:w="30" w:type="dxa"/>
              <w:right w:w="45" w:type="dxa"/>
            </w:tcMar>
            <w:vAlign w:val="bottom"/>
            <w:hideMark/>
          </w:tcPr>
          <w:p w14:paraId="5F892E84"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2CCA5A31" w14:textId="7A5DCC58"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Connolly, T., and D. Dean (1997) “Decomposed versus Holistic</w:t>
            </w:r>
            <w:r>
              <w:rPr>
                <w:rFonts w:eastAsia="Times New Roman"/>
                <w:sz w:val="20"/>
                <w:szCs w:val="20"/>
                <w:lang w:val="en-US"/>
              </w:rPr>
              <w:t xml:space="preserve"> </w:t>
            </w:r>
            <w:r w:rsidRPr="00755A28">
              <w:rPr>
                <w:rFonts w:eastAsia="Times New Roman"/>
                <w:sz w:val="20"/>
                <w:szCs w:val="20"/>
                <w:lang w:val="en-US"/>
              </w:rPr>
              <w:t>Estimates of Effort Required for Software Writing</w:t>
            </w:r>
            <w:r>
              <w:rPr>
                <w:rFonts w:eastAsia="Times New Roman"/>
                <w:sz w:val="20"/>
                <w:szCs w:val="20"/>
                <w:lang w:val="en-US"/>
              </w:rPr>
              <w:t xml:space="preserve"> </w:t>
            </w:r>
            <w:r w:rsidRPr="00755A28">
              <w:rPr>
                <w:rFonts w:eastAsia="Times New Roman"/>
                <w:sz w:val="20"/>
                <w:szCs w:val="20"/>
                <w:lang w:val="en-US"/>
              </w:rPr>
              <w:t>Tasks”, Management Science, (43)7, pp. 1029–1045.</w:t>
            </w:r>
          </w:p>
        </w:tc>
        <w:tc>
          <w:tcPr>
            <w:tcW w:w="1300" w:type="dxa"/>
            <w:tcMar>
              <w:top w:w="30" w:type="dxa"/>
              <w:left w:w="45" w:type="dxa"/>
              <w:bottom w:w="30" w:type="dxa"/>
              <w:right w:w="45" w:type="dxa"/>
            </w:tcMar>
            <w:vAlign w:val="bottom"/>
            <w:hideMark/>
          </w:tcPr>
          <w:p w14:paraId="69F2D447"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5</w:t>
            </w:r>
          </w:p>
        </w:tc>
      </w:tr>
      <w:tr w:rsidR="00755A28" w:rsidRPr="00755A28" w14:paraId="35F99003" w14:textId="77777777" w:rsidTr="005A4FD7">
        <w:trPr>
          <w:trHeight w:val="315"/>
        </w:trPr>
        <w:tc>
          <w:tcPr>
            <w:tcW w:w="0" w:type="auto"/>
            <w:tcMar>
              <w:top w:w="30" w:type="dxa"/>
              <w:left w:w="45" w:type="dxa"/>
              <w:bottom w:w="30" w:type="dxa"/>
              <w:right w:w="45" w:type="dxa"/>
            </w:tcMar>
            <w:vAlign w:val="bottom"/>
            <w:hideMark/>
          </w:tcPr>
          <w:p w14:paraId="1492910E"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55D3943C" w14:textId="1D828DEC"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Furulund</w:t>
            </w:r>
            <w:proofErr w:type="spellEnd"/>
            <w:r w:rsidRPr="00755A28">
              <w:rPr>
                <w:rFonts w:eastAsia="Times New Roman"/>
                <w:sz w:val="20"/>
                <w:szCs w:val="20"/>
                <w:lang w:val="en-US"/>
              </w:rPr>
              <w:t xml:space="preserve">, K.M., and K. </w:t>
            </w:r>
            <w:proofErr w:type="spellStart"/>
            <w:r w:rsidRPr="00755A28">
              <w:rPr>
                <w:rFonts w:eastAsia="Times New Roman"/>
                <w:sz w:val="20"/>
                <w:szCs w:val="20"/>
                <w:lang w:val="en-US"/>
              </w:rPr>
              <w:t>Moløkken-Østvold</w:t>
            </w:r>
            <w:proofErr w:type="spellEnd"/>
            <w:r w:rsidRPr="00755A28">
              <w:rPr>
                <w:rFonts w:eastAsia="Times New Roman"/>
                <w:sz w:val="20"/>
                <w:szCs w:val="20"/>
                <w:lang w:val="en-US"/>
              </w:rPr>
              <w:t xml:space="preserve"> (2007) “Increasing Software Effort Estimation Accuracy―Using</w:t>
            </w:r>
            <w:r>
              <w:rPr>
                <w:rFonts w:eastAsia="Times New Roman"/>
                <w:sz w:val="20"/>
                <w:szCs w:val="20"/>
                <w:lang w:val="en-US"/>
              </w:rPr>
              <w:t xml:space="preserve"> </w:t>
            </w:r>
            <w:r w:rsidRPr="00755A28">
              <w:rPr>
                <w:rFonts w:eastAsia="Times New Roman"/>
                <w:sz w:val="20"/>
                <w:szCs w:val="20"/>
                <w:lang w:val="en-US"/>
              </w:rPr>
              <w:t>Experience Data, Estimation Models and Checklists” in IEEE Computer Society (ed.) Proceedings of the</w:t>
            </w:r>
            <w:r>
              <w:rPr>
                <w:rFonts w:eastAsia="Times New Roman"/>
                <w:sz w:val="20"/>
                <w:szCs w:val="20"/>
                <w:lang w:val="en-US"/>
              </w:rPr>
              <w:t xml:space="preserve"> </w:t>
            </w:r>
            <w:r w:rsidRPr="00755A28">
              <w:rPr>
                <w:rFonts w:eastAsia="Times New Roman"/>
                <w:sz w:val="20"/>
                <w:szCs w:val="20"/>
                <w:lang w:val="en-US"/>
              </w:rPr>
              <w:t>Seventh International Conference on Quality Software, New York: IEEE</w:t>
            </w:r>
            <w:r>
              <w:rPr>
                <w:rFonts w:eastAsia="Times New Roman"/>
                <w:sz w:val="20"/>
                <w:szCs w:val="20"/>
                <w:lang w:val="en-US"/>
              </w:rPr>
              <w:t xml:space="preserve"> </w:t>
            </w:r>
            <w:r w:rsidRPr="00755A28">
              <w:rPr>
                <w:rFonts w:eastAsia="Times New Roman"/>
                <w:sz w:val="20"/>
                <w:szCs w:val="20"/>
                <w:lang w:val="en-US"/>
              </w:rPr>
              <w:t>Computer Society Press, pp. 342–</w:t>
            </w:r>
            <w:r>
              <w:rPr>
                <w:rFonts w:eastAsia="Times New Roman"/>
                <w:sz w:val="20"/>
                <w:szCs w:val="20"/>
                <w:lang w:val="en-US"/>
              </w:rPr>
              <w:t xml:space="preserve"> </w:t>
            </w:r>
            <w:r w:rsidRPr="00755A28">
              <w:rPr>
                <w:rFonts w:eastAsia="Times New Roman"/>
                <w:sz w:val="20"/>
                <w:szCs w:val="20"/>
                <w:lang w:val="en-US"/>
              </w:rPr>
              <w:t>347.</w:t>
            </w:r>
          </w:p>
        </w:tc>
        <w:tc>
          <w:tcPr>
            <w:tcW w:w="1300" w:type="dxa"/>
            <w:tcMar>
              <w:top w:w="30" w:type="dxa"/>
              <w:left w:w="45" w:type="dxa"/>
              <w:bottom w:w="30" w:type="dxa"/>
              <w:right w:w="45" w:type="dxa"/>
            </w:tcMar>
            <w:vAlign w:val="bottom"/>
            <w:hideMark/>
          </w:tcPr>
          <w:p w14:paraId="30EAACF2"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70EA1E71" w14:textId="77777777" w:rsidTr="005A4FD7">
        <w:trPr>
          <w:trHeight w:val="315"/>
        </w:trPr>
        <w:tc>
          <w:tcPr>
            <w:tcW w:w="0" w:type="auto"/>
            <w:tcMar>
              <w:top w:w="30" w:type="dxa"/>
              <w:left w:w="45" w:type="dxa"/>
              <w:bottom w:w="30" w:type="dxa"/>
              <w:right w:w="45" w:type="dxa"/>
            </w:tcMar>
            <w:vAlign w:val="bottom"/>
            <w:hideMark/>
          </w:tcPr>
          <w:p w14:paraId="4216A399"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798EFC9F"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 xml:space="preserve">Glass, R.L., J. </w:t>
            </w:r>
            <w:proofErr w:type="spellStart"/>
            <w:r w:rsidRPr="00755A28">
              <w:rPr>
                <w:rFonts w:eastAsia="Times New Roman"/>
                <w:sz w:val="20"/>
                <w:szCs w:val="20"/>
                <w:lang w:val="en-US"/>
              </w:rPr>
              <w:t>Rost</w:t>
            </w:r>
            <w:proofErr w:type="spellEnd"/>
            <w:r w:rsidRPr="00755A28">
              <w:rPr>
                <w:rFonts w:eastAsia="Times New Roman"/>
                <w:sz w:val="20"/>
                <w:szCs w:val="20"/>
                <w:lang w:val="en-US"/>
              </w:rPr>
              <w:t xml:space="preserve">, and M.S. </w:t>
            </w:r>
            <w:proofErr w:type="spellStart"/>
            <w:r w:rsidRPr="00755A28">
              <w:rPr>
                <w:rFonts w:eastAsia="Times New Roman"/>
                <w:sz w:val="20"/>
                <w:szCs w:val="20"/>
                <w:lang w:val="en-US"/>
              </w:rPr>
              <w:t>Matook</w:t>
            </w:r>
            <w:proofErr w:type="spellEnd"/>
            <w:r w:rsidRPr="00755A28">
              <w:rPr>
                <w:rFonts w:eastAsia="Times New Roman"/>
                <w:sz w:val="20"/>
                <w:szCs w:val="20"/>
                <w:lang w:val="en-US"/>
              </w:rPr>
              <w:t xml:space="preserve"> (2008) “Lying on Software Projects”, IEEE Software, (25)6, pp. 90–95.</w:t>
            </w:r>
          </w:p>
        </w:tc>
        <w:tc>
          <w:tcPr>
            <w:tcW w:w="1300" w:type="dxa"/>
            <w:tcMar>
              <w:top w:w="30" w:type="dxa"/>
              <w:left w:w="45" w:type="dxa"/>
              <w:bottom w:w="30" w:type="dxa"/>
              <w:right w:w="45" w:type="dxa"/>
            </w:tcMar>
            <w:vAlign w:val="bottom"/>
            <w:hideMark/>
          </w:tcPr>
          <w:p w14:paraId="7D7E4A02"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6C8005EA" w14:textId="77777777" w:rsidTr="005A4FD7">
        <w:trPr>
          <w:trHeight w:val="315"/>
        </w:trPr>
        <w:tc>
          <w:tcPr>
            <w:tcW w:w="0" w:type="auto"/>
            <w:tcMar>
              <w:top w:w="30" w:type="dxa"/>
              <w:left w:w="45" w:type="dxa"/>
              <w:bottom w:w="30" w:type="dxa"/>
              <w:right w:w="45" w:type="dxa"/>
            </w:tcMar>
            <w:vAlign w:val="bottom"/>
            <w:hideMark/>
          </w:tcPr>
          <w:p w14:paraId="609ECEA8"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476AFBBE" w14:textId="08E72DA9"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 xml:space="preserve">Gray, A.R., S.G. </w:t>
            </w:r>
            <w:proofErr w:type="spellStart"/>
            <w:r w:rsidRPr="00755A28">
              <w:rPr>
                <w:rFonts w:eastAsia="Times New Roman"/>
                <w:sz w:val="20"/>
                <w:szCs w:val="20"/>
                <w:lang w:val="en-US"/>
              </w:rPr>
              <w:t>MacDonell</w:t>
            </w:r>
            <w:proofErr w:type="spellEnd"/>
            <w:r w:rsidRPr="00755A28">
              <w:rPr>
                <w:rFonts w:eastAsia="Times New Roman"/>
                <w:sz w:val="20"/>
                <w:szCs w:val="20"/>
                <w:lang w:val="en-US"/>
              </w:rPr>
              <w:t>, and M. Shepperd (1999) “Factors Systematically Associated with Errors in Subjective</w:t>
            </w:r>
            <w:r>
              <w:rPr>
                <w:rFonts w:eastAsia="Times New Roman"/>
                <w:sz w:val="20"/>
                <w:szCs w:val="20"/>
                <w:lang w:val="en-US"/>
              </w:rPr>
              <w:t xml:space="preserve"> </w:t>
            </w:r>
            <w:r w:rsidRPr="00755A28">
              <w:rPr>
                <w:rFonts w:eastAsia="Times New Roman"/>
                <w:sz w:val="20"/>
                <w:szCs w:val="20"/>
                <w:lang w:val="en-US"/>
              </w:rPr>
              <w:t>Estimates of Software Development Effort: The Stability of Expert Judgment” in IEEE Computer Society (ed.)</w:t>
            </w:r>
            <w:r>
              <w:rPr>
                <w:rFonts w:eastAsia="Times New Roman"/>
                <w:sz w:val="20"/>
                <w:szCs w:val="20"/>
                <w:lang w:val="en-US"/>
              </w:rPr>
              <w:t xml:space="preserve"> </w:t>
            </w:r>
            <w:r w:rsidRPr="00755A28">
              <w:rPr>
                <w:rFonts w:eastAsia="Times New Roman"/>
                <w:sz w:val="20"/>
                <w:szCs w:val="20"/>
                <w:lang w:val="en-US"/>
              </w:rPr>
              <w:t>Proceedings of the Sixth International Software Metrics Symposium, New York: IEEE Computer Society</w:t>
            </w:r>
            <w:r w:rsidRPr="00755A28">
              <w:rPr>
                <w:rFonts w:eastAsia="Times New Roman"/>
                <w:sz w:val="20"/>
                <w:szCs w:val="20"/>
                <w:lang w:val="en-US"/>
              </w:rPr>
              <w:br/>
              <w:t>Press, pp. 216–227.</w:t>
            </w:r>
          </w:p>
        </w:tc>
        <w:tc>
          <w:tcPr>
            <w:tcW w:w="1300" w:type="dxa"/>
            <w:tcMar>
              <w:top w:w="30" w:type="dxa"/>
              <w:left w:w="45" w:type="dxa"/>
              <w:bottom w:w="30" w:type="dxa"/>
              <w:right w:w="45" w:type="dxa"/>
            </w:tcMar>
            <w:vAlign w:val="bottom"/>
            <w:hideMark/>
          </w:tcPr>
          <w:p w14:paraId="6E487366"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738AC3C0" w14:textId="77777777" w:rsidTr="005A4FD7">
        <w:trPr>
          <w:trHeight w:val="315"/>
        </w:trPr>
        <w:tc>
          <w:tcPr>
            <w:tcW w:w="0" w:type="auto"/>
            <w:tcMar>
              <w:top w:w="30" w:type="dxa"/>
              <w:left w:w="45" w:type="dxa"/>
              <w:bottom w:w="30" w:type="dxa"/>
              <w:right w:w="45" w:type="dxa"/>
            </w:tcMar>
            <w:vAlign w:val="bottom"/>
            <w:hideMark/>
          </w:tcPr>
          <w:p w14:paraId="066FD793"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0BADD5BB" w14:textId="575919CE"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Grimstad</w:t>
            </w:r>
            <w:proofErr w:type="spellEnd"/>
            <w:r w:rsidRPr="00755A28">
              <w:rPr>
                <w:rFonts w:eastAsia="Times New Roman"/>
                <w:sz w:val="20"/>
                <w:szCs w:val="20"/>
                <w:lang w:val="en-US"/>
              </w:rPr>
              <w:t xml:space="preserve">, S., and M. </w:t>
            </w: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2007) “Inconsistency of Expert Judgment-based Estimates of Software</w:t>
            </w:r>
            <w:r>
              <w:rPr>
                <w:rFonts w:eastAsia="Times New Roman"/>
                <w:sz w:val="20"/>
                <w:szCs w:val="20"/>
                <w:lang w:val="en-US"/>
              </w:rPr>
              <w:t xml:space="preserve"> </w:t>
            </w:r>
            <w:r w:rsidRPr="00755A28">
              <w:rPr>
                <w:rFonts w:eastAsia="Times New Roman"/>
                <w:sz w:val="20"/>
                <w:szCs w:val="20"/>
                <w:lang w:val="en-US"/>
              </w:rPr>
              <w:t>Development Effort”, Journal of Systems and Software, (80)11, pp. 1770–1777.</w:t>
            </w:r>
          </w:p>
        </w:tc>
        <w:tc>
          <w:tcPr>
            <w:tcW w:w="1300" w:type="dxa"/>
            <w:tcMar>
              <w:top w:w="30" w:type="dxa"/>
              <w:left w:w="45" w:type="dxa"/>
              <w:bottom w:w="30" w:type="dxa"/>
              <w:right w:w="45" w:type="dxa"/>
            </w:tcMar>
            <w:vAlign w:val="bottom"/>
            <w:hideMark/>
          </w:tcPr>
          <w:p w14:paraId="26ED2AAC"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5DDC0EB0" w14:textId="77777777" w:rsidTr="005A4FD7">
        <w:trPr>
          <w:trHeight w:val="315"/>
        </w:trPr>
        <w:tc>
          <w:tcPr>
            <w:tcW w:w="0" w:type="auto"/>
            <w:tcMar>
              <w:top w:w="30" w:type="dxa"/>
              <w:left w:w="45" w:type="dxa"/>
              <w:bottom w:w="30" w:type="dxa"/>
              <w:right w:w="45" w:type="dxa"/>
            </w:tcMar>
            <w:vAlign w:val="bottom"/>
            <w:hideMark/>
          </w:tcPr>
          <w:p w14:paraId="2D849097"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51ABC3CD" w14:textId="76F0D31F"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Grimstad</w:t>
            </w:r>
            <w:proofErr w:type="spellEnd"/>
            <w:r w:rsidRPr="00755A28">
              <w:rPr>
                <w:rFonts w:eastAsia="Times New Roman"/>
                <w:sz w:val="20"/>
                <w:szCs w:val="20"/>
                <w:lang w:val="en-US"/>
              </w:rPr>
              <w:t xml:space="preserve">, S., M. </w:t>
            </w: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and K. </w:t>
            </w:r>
            <w:proofErr w:type="spellStart"/>
            <w:r w:rsidRPr="00755A28">
              <w:rPr>
                <w:rFonts w:eastAsia="Times New Roman"/>
                <w:sz w:val="20"/>
                <w:szCs w:val="20"/>
                <w:lang w:val="en-US"/>
              </w:rPr>
              <w:t>Moløkken-Østvold</w:t>
            </w:r>
            <w:proofErr w:type="spellEnd"/>
            <w:r w:rsidRPr="00755A28">
              <w:rPr>
                <w:rFonts w:eastAsia="Times New Roman"/>
                <w:sz w:val="20"/>
                <w:szCs w:val="20"/>
                <w:lang w:val="en-US"/>
              </w:rPr>
              <w:t xml:space="preserve"> (2005) “The Clients’ Impact on Effort Estimation Accuracy in</w:t>
            </w:r>
            <w:r>
              <w:rPr>
                <w:rFonts w:eastAsia="Times New Roman"/>
                <w:sz w:val="20"/>
                <w:szCs w:val="20"/>
                <w:lang w:val="en-US"/>
              </w:rPr>
              <w:t xml:space="preserve"> </w:t>
            </w:r>
            <w:r w:rsidRPr="00755A28">
              <w:rPr>
                <w:rFonts w:eastAsia="Times New Roman"/>
                <w:sz w:val="20"/>
                <w:szCs w:val="20"/>
                <w:lang w:val="en-US"/>
              </w:rPr>
              <w:t xml:space="preserve">Software Development Projects” in </w:t>
            </w:r>
            <w:r w:rsidRPr="00755A28">
              <w:rPr>
                <w:rFonts w:eastAsia="Times New Roman"/>
                <w:sz w:val="20"/>
                <w:szCs w:val="20"/>
                <w:lang w:val="en-US"/>
              </w:rPr>
              <w:lastRenderedPageBreak/>
              <w:t>IEEE Computer Society (ed.) Proceedings of the 11th IEEE International</w:t>
            </w:r>
            <w:r>
              <w:rPr>
                <w:rFonts w:eastAsia="Times New Roman"/>
                <w:sz w:val="20"/>
                <w:szCs w:val="20"/>
                <w:lang w:val="en-US"/>
              </w:rPr>
              <w:t xml:space="preserve"> S</w:t>
            </w:r>
            <w:r w:rsidRPr="00755A28">
              <w:rPr>
                <w:rFonts w:eastAsia="Times New Roman"/>
                <w:sz w:val="20"/>
                <w:szCs w:val="20"/>
                <w:lang w:val="en-US"/>
              </w:rPr>
              <w:t>oftware Metrics Symposium, New York: IEEE Computer Society Press, pp. 4–13.</w:t>
            </w:r>
          </w:p>
        </w:tc>
        <w:tc>
          <w:tcPr>
            <w:tcW w:w="1300" w:type="dxa"/>
            <w:tcMar>
              <w:top w:w="30" w:type="dxa"/>
              <w:left w:w="45" w:type="dxa"/>
              <w:bottom w:w="30" w:type="dxa"/>
              <w:right w:w="45" w:type="dxa"/>
            </w:tcMar>
            <w:vAlign w:val="bottom"/>
            <w:hideMark/>
          </w:tcPr>
          <w:p w14:paraId="45836C3C"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lastRenderedPageBreak/>
              <w:t>-</w:t>
            </w:r>
          </w:p>
        </w:tc>
      </w:tr>
      <w:tr w:rsidR="00755A28" w:rsidRPr="00755A28" w14:paraId="254F656C" w14:textId="77777777" w:rsidTr="005A4FD7">
        <w:trPr>
          <w:trHeight w:val="315"/>
        </w:trPr>
        <w:tc>
          <w:tcPr>
            <w:tcW w:w="0" w:type="auto"/>
            <w:tcMar>
              <w:top w:w="30" w:type="dxa"/>
              <w:left w:w="45" w:type="dxa"/>
              <w:bottom w:w="30" w:type="dxa"/>
              <w:right w:w="45" w:type="dxa"/>
            </w:tcMar>
            <w:vAlign w:val="bottom"/>
            <w:hideMark/>
          </w:tcPr>
          <w:p w14:paraId="5E2C6E6C"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69950211" w14:textId="2755EBD9"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M. (2004b) “Regression Models of Software Development Effort Estimation Accuracy and Bias”,</w:t>
            </w:r>
            <w:r>
              <w:rPr>
                <w:rFonts w:eastAsia="Times New Roman"/>
                <w:sz w:val="20"/>
                <w:szCs w:val="20"/>
                <w:lang w:val="en-US"/>
              </w:rPr>
              <w:t xml:space="preserve"> </w:t>
            </w:r>
            <w:r w:rsidRPr="00755A28">
              <w:rPr>
                <w:rFonts w:eastAsia="Times New Roman"/>
                <w:sz w:val="20"/>
                <w:szCs w:val="20"/>
                <w:lang w:val="en-US"/>
              </w:rPr>
              <w:t>Empirical Software Engineering, (9)4, pp. 297–314.</w:t>
            </w:r>
          </w:p>
        </w:tc>
        <w:tc>
          <w:tcPr>
            <w:tcW w:w="1300" w:type="dxa"/>
            <w:tcMar>
              <w:top w:w="30" w:type="dxa"/>
              <w:left w:w="45" w:type="dxa"/>
              <w:bottom w:w="30" w:type="dxa"/>
              <w:right w:w="45" w:type="dxa"/>
            </w:tcMar>
            <w:vAlign w:val="bottom"/>
            <w:hideMark/>
          </w:tcPr>
          <w:p w14:paraId="147D4867"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7</w:t>
            </w:r>
          </w:p>
        </w:tc>
      </w:tr>
      <w:tr w:rsidR="00755A28" w:rsidRPr="00755A28" w14:paraId="6EBF4726" w14:textId="77777777" w:rsidTr="005A4FD7">
        <w:trPr>
          <w:trHeight w:val="315"/>
        </w:trPr>
        <w:tc>
          <w:tcPr>
            <w:tcW w:w="0" w:type="auto"/>
            <w:tcMar>
              <w:top w:w="30" w:type="dxa"/>
              <w:left w:w="45" w:type="dxa"/>
              <w:bottom w:w="30" w:type="dxa"/>
              <w:right w:w="45" w:type="dxa"/>
            </w:tcMar>
            <w:vAlign w:val="bottom"/>
            <w:hideMark/>
          </w:tcPr>
          <w:p w14:paraId="71F29714"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029AD8F9" w14:textId="57741BBD"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M. (2004c) “Top-down and Bottom-up Expert Estimation of Software Development Effort”, Information</w:t>
            </w:r>
            <w:r>
              <w:rPr>
                <w:rFonts w:eastAsia="Times New Roman"/>
                <w:sz w:val="20"/>
                <w:szCs w:val="20"/>
                <w:lang w:val="en-US"/>
              </w:rPr>
              <w:t xml:space="preserve"> </w:t>
            </w:r>
            <w:r w:rsidRPr="00755A28">
              <w:rPr>
                <w:rFonts w:eastAsia="Times New Roman"/>
                <w:sz w:val="20"/>
                <w:szCs w:val="20"/>
                <w:lang w:val="en-US"/>
              </w:rPr>
              <w:t>and Software Technology, (46)1, pp. 3–16.</w:t>
            </w:r>
          </w:p>
        </w:tc>
        <w:tc>
          <w:tcPr>
            <w:tcW w:w="1300" w:type="dxa"/>
            <w:tcMar>
              <w:top w:w="30" w:type="dxa"/>
              <w:left w:w="45" w:type="dxa"/>
              <w:bottom w:w="30" w:type="dxa"/>
              <w:right w:w="45" w:type="dxa"/>
            </w:tcMar>
            <w:vAlign w:val="bottom"/>
            <w:hideMark/>
          </w:tcPr>
          <w:p w14:paraId="098281EE"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2</w:t>
            </w:r>
          </w:p>
        </w:tc>
      </w:tr>
      <w:tr w:rsidR="00755A28" w:rsidRPr="00755A28" w14:paraId="60E02E14" w14:textId="77777777" w:rsidTr="005A4FD7">
        <w:trPr>
          <w:trHeight w:val="315"/>
        </w:trPr>
        <w:tc>
          <w:tcPr>
            <w:tcW w:w="0" w:type="auto"/>
            <w:tcMar>
              <w:top w:w="30" w:type="dxa"/>
              <w:left w:w="45" w:type="dxa"/>
              <w:bottom w:w="30" w:type="dxa"/>
              <w:right w:w="45" w:type="dxa"/>
            </w:tcMar>
            <w:vAlign w:val="bottom"/>
            <w:hideMark/>
          </w:tcPr>
          <w:p w14:paraId="3B197CC6"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5BD48BEC" w14:textId="2072641C"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M. (2010) “Identification of More Risks Can Lead to Increased Over-optimism of and Over-confidence in</w:t>
            </w:r>
            <w:r>
              <w:rPr>
                <w:rFonts w:eastAsia="Times New Roman"/>
                <w:sz w:val="20"/>
                <w:szCs w:val="20"/>
                <w:lang w:val="en-US"/>
              </w:rPr>
              <w:t xml:space="preserve"> </w:t>
            </w:r>
            <w:r w:rsidRPr="00755A28">
              <w:rPr>
                <w:rFonts w:eastAsia="Times New Roman"/>
                <w:sz w:val="20"/>
                <w:szCs w:val="20"/>
                <w:lang w:val="en-US"/>
              </w:rPr>
              <w:t>Software Development Effort Estimates”, Information and Software Technology, (52)5, pp. 506–516.</w:t>
            </w:r>
          </w:p>
        </w:tc>
        <w:tc>
          <w:tcPr>
            <w:tcW w:w="1300" w:type="dxa"/>
            <w:tcMar>
              <w:top w:w="30" w:type="dxa"/>
              <w:left w:w="45" w:type="dxa"/>
              <w:bottom w:w="30" w:type="dxa"/>
              <w:right w:w="45" w:type="dxa"/>
            </w:tcMar>
            <w:vAlign w:val="bottom"/>
            <w:hideMark/>
          </w:tcPr>
          <w:p w14:paraId="0408CE54"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110BC870" w14:textId="77777777" w:rsidTr="005A4FD7">
        <w:trPr>
          <w:trHeight w:val="315"/>
        </w:trPr>
        <w:tc>
          <w:tcPr>
            <w:tcW w:w="0" w:type="auto"/>
            <w:tcMar>
              <w:top w:w="30" w:type="dxa"/>
              <w:left w:w="45" w:type="dxa"/>
              <w:bottom w:w="30" w:type="dxa"/>
              <w:right w:w="45" w:type="dxa"/>
            </w:tcMar>
            <w:vAlign w:val="bottom"/>
            <w:hideMark/>
          </w:tcPr>
          <w:p w14:paraId="13548CA3"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2DA3F4C0" w14:textId="7D2A789E"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B. </w:t>
            </w:r>
            <w:proofErr w:type="spellStart"/>
            <w:r w:rsidRPr="00755A28">
              <w:rPr>
                <w:rFonts w:eastAsia="Times New Roman"/>
                <w:sz w:val="20"/>
                <w:szCs w:val="20"/>
                <w:lang w:val="en-US"/>
              </w:rPr>
              <w:t>Faugli</w:t>
            </w:r>
            <w:proofErr w:type="spellEnd"/>
            <w:r w:rsidRPr="00755A28">
              <w:rPr>
                <w:rFonts w:eastAsia="Times New Roman"/>
                <w:sz w:val="20"/>
                <w:szCs w:val="20"/>
                <w:lang w:val="en-US"/>
              </w:rPr>
              <w:t xml:space="preserve">, and T.M. </w:t>
            </w:r>
            <w:proofErr w:type="spellStart"/>
            <w:r w:rsidRPr="00755A28">
              <w:rPr>
                <w:rFonts w:eastAsia="Times New Roman"/>
                <w:sz w:val="20"/>
                <w:szCs w:val="20"/>
                <w:lang w:val="en-US"/>
              </w:rPr>
              <w:t>Gruschke</w:t>
            </w:r>
            <w:proofErr w:type="spellEnd"/>
            <w:r w:rsidRPr="00755A28">
              <w:rPr>
                <w:rFonts w:eastAsia="Times New Roman"/>
                <w:sz w:val="20"/>
                <w:szCs w:val="20"/>
                <w:lang w:val="en-US"/>
              </w:rPr>
              <w:t xml:space="preserve"> (2007) “Characteristics of Software Engineers with Optimistic</w:t>
            </w:r>
            <w:r>
              <w:rPr>
                <w:rFonts w:eastAsia="Times New Roman"/>
                <w:sz w:val="20"/>
                <w:szCs w:val="20"/>
                <w:lang w:val="en-US"/>
              </w:rPr>
              <w:t xml:space="preserve"> </w:t>
            </w:r>
            <w:r w:rsidRPr="00755A28">
              <w:rPr>
                <w:rFonts w:eastAsia="Times New Roman"/>
                <w:sz w:val="20"/>
                <w:szCs w:val="20"/>
                <w:lang w:val="en-US"/>
              </w:rPr>
              <w:t>Predictions”, Journal of Systems and Software, (80)9, pp. 1472–1482.</w:t>
            </w:r>
          </w:p>
        </w:tc>
        <w:tc>
          <w:tcPr>
            <w:tcW w:w="1300" w:type="dxa"/>
            <w:tcMar>
              <w:top w:w="30" w:type="dxa"/>
              <w:left w:w="45" w:type="dxa"/>
              <w:bottom w:w="30" w:type="dxa"/>
              <w:right w:w="45" w:type="dxa"/>
            </w:tcMar>
            <w:vAlign w:val="bottom"/>
            <w:hideMark/>
          </w:tcPr>
          <w:p w14:paraId="05F131AF"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3B83F529" w14:textId="77777777" w:rsidTr="005A4FD7">
        <w:trPr>
          <w:trHeight w:val="315"/>
        </w:trPr>
        <w:tc>
          <w:tcPr>
            <w:tcW w:w="0" w:type="auto"/>
            <w:tcMar>
              <w:top w:w="30" w:type="dxa"/>
              <w:left w:w="45" w:type="dxa"/>
              <w:bottom w:w="30" w:type="dxa"/>
              <w:right w:w="45" w:type="dxa"/>
            </w:tcMar>
            <w:vAlign w:val="bottom"/>
            <w:hideMark/>
          </w:tcPr>
          <w:p w14:paraId="0C153D91"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25E7A517" w14:textId="1273D25A"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and S. </w:t>
            </w:r>
            <w:proofErr w:type="spellStart"/>
            <w:r w:rsidRPr="00755A28">
              <w:rPr>
                <w:rFonts w:eastAsia="Times New Roman"/>
                <w:sz w:val="20"/>
                <w:szCs w:val="20"/>
                <w:lang w:val="en-US"/>
              </w:rPr>
              <w:t>Grimstad</w:t>
            </w:r>
            <w:proofErr w:type="spellEnd"/>
            <w:r w:rsidRPr="00755A28">
              <w:rPr>
                <w:rFonts w:eastAsia="Times New Roman"/>
                <w:sz w:val="20"/>
                <w:szCs w:val="20"/>
                <w:lang w:val="en-US"/>
              </w:rPr>
              <w:t xml:space="preserve"> (2008) “Avoiding Irrelevant and Misleading Information When Estimating</w:t>
            </w:r>
            <w:r>
              <w:rPr>
                <w:rFonts w:eastAsia="Times New Roman"/>
                <w:sz w:val="20"/>
                <w:szCs w:val="20"/>
                <w:lang w:val="en-US"/>
              </w:rPr>
              <w:t xml:space="preserve"> </w:t>
            </w:r>
            <w:r w:rsidRPr="00755A28">
              <w:rPr>
                <w:rFonts w:eastAsia="Times New Roman"/>
                <w:sz w:val="20"/>
                <w:szCs w:val="20"/>
                <w:lang w:val="en-US"/>
              </w:rPr>
              <w:t>Development Effort”, IEEE Software, (25)3, pp. 78–83.</w:t>
            </w:r>
          </w:p>
        </w:tc>
        <w:tc>
          <w:tcPr>
            <w:tcW w:w="1300" w:type="dxa"/>
            <w:tcMar>
              <w:top w:w="30" w:type="dxa"/>
              <w:left w:w="45" w:type="dxa"/>
              <w:bottom w:w="30" w:type="dxa"/>
              <w:right w:w="45" w:type="dxa"/>
            </w:tcMar>
            <w:vAlign w:val="bottom"/>
            <w:hideMark/>
          </w:tcPr>
          <w:p w14:paraId="42B52CC9"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129717C9" w14:textId="77777777" w:rsidTr="005A4FD7">
        <w:trPr>
          <w:trHeight w:val="315"/>
        </w:trPr>
        <w:tc>
          <w:tcPr>
            <w:tcW w:w="0" w:type="auto"/>
            <w:tcMar>
              <w:top w:w="30" w:type="dxa"/>
              <w:left w:w="45" w:type="dxa"/>
              <w:bottom w:w="30" w:type="dxa"/>
              <w:right w:w="45" w:type="dxa"/>
            </w:tcMar>
            <w:vAlign w:val="bottom"/>
            <w:hideMark/>
          </w:tcPr>
          <w:p w14:paraId="5060ED13"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3173E12C" w14:textId="063D3E4E"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and T.M. </w:t>
            </w:r>
            <w:proofErr w:type="spellStart"/>
            <w:r w:rsidRPr="00755A28">
              <w:rPr>
                <w:rFonts w:eastAsia="Times New Roman"/>
                <w:sz w:val="20"/>
                <w:szCs w:val="20"/>
                <w:lang w:val="en-US"/>
              </w:rPr>
              <w:t>Gruschke</w:t>
            </w:r>
            <w:proofErr w:type="spellEnd"/>
            <w:r w:rsidRPr="00755A28">
              <w:rPr>
                <w:rFonts w:eastAsia="Times New Roman"/>
                <w:sz w:val="20"/>
                <w:szCs w:val="20"/>
                <w:lang w:val="en-US"/>
              </w:rPr>
              <w:t xml:space="preserve"> (2009) “The Impact of Lessons-learned Sessions on Effort Estimation and</w:t>
            </w:r>
            <w:r>
              <w:rPr>
                <w:rFonts w:eastAsia="Times New Roman"/>
                <w:sz w:val="20"/>
                <w:szCs w:val="20"/>
                <w:lang w:val="en-US"/>
              </w:rPr>
              <w:t xml:space="preserve"> </w:t>
            </w:r>
            <w:r w:rsidRPr="00755A28">
              <w:rPr>
                <w:rFonts w:eastAsia="Times New Roman"/>
                <w:sz w:val="20"/>
                <w:szCs w:val="20"/>
                <w:lang w:val="en-US"/>
              </w:rPr>
              <w:t>Uncertainty Assessments", IEEE Transactions on Software Engineering, (35)3, pp. 368–383.</w:t>
            </w:r>
          </w:p>
        </w:tc>
        <w:tc>
          <w:tcPr>
            <w:tcW w:w="1300" w:type="dxa"/>
            <w:tcMar>
              <w:top w:w="30" w:type="dxa"/>
              <w:left w:w="45" w:type="dxa"/>
              <w:bottom w:w="30" w:type="dxa"/>
              <w:right w:w="45" w:type="dxa"/>
            </w:tcMar>
            <w:vAlign w:val="bottom"/>
            <w:hideMark/>
          </w:tcPr>
          <w:p w14:paraId="459224B5"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5890F9F9" w14:textId="77777777" w:rsidTr="005A4FD7">
        <w:trPr>
          <w:trHeight w:val="315"/>
        </w:trPr>
        <w:tc>
          <w:tcPr>
            <w:tcW w:w="0" w:type="auto"/>
            <w:tcMar>
              <w:top w:w="30" w:type="dxa"/>
              <w:left w:w="45" w:type="dxa"/>
              <w:bottom w:w="30" w:type="dxa"/>
              <w:right w:w="45" w:type="dxa"/>
            </w:tcMar>
            <w:vAlign w:val="bottom"/>
            <w:hideMark/>
          </w:tcPr>
          <w:p w14:paraId="4978404D"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2547B25A" w14:textId="6E4E2ADB"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and T. </w:t>
            </w:r>
            <w:proofErr w:type="spellStart"/>
            <w:r w:rsidRPr="00755A28">
              <w:rPr>
                <w:rFonts w:eastAsia="Times New Roman"/>
                <w:sz w:val="20"/>
                <w:szCs w:val="20"/>
                <w:lang w:val="en-US"/>
              </w:rPr>
              <w:t>Halkjelsvik</w:t>
            </w:r>
            <w:proofErr w:type="spellEnd"/>
            <w:r w:rsidRPr="00755A28">
              <w:rPr>
                <w:rFonts w:eastAsia="Times New Roman"/>
                <w:sz w:val="20"/>
                <w:szCs w:val="20"/>
                <w:lang w:val="en-US"/>
              </w:rPr>
              <w:t xml:space="preserve"> (2010) “The Effects of Request Formats on Judgment-based Effort Estimation”,</w:t>
            </w:r>
            <w:r>
              <w:rPr>
                <w:rFonts w:eastAsia="Times New Roman"/>
                <w:sz w:val="20"/>
                <w:szCs w:val="20"/>
                <w:lang w:val="en-US"/>
              </w:rPr>
              <w:t xml:space="preserve"> </w:t>
            </w:r>
            <w:r w:rsidRPr="00755A28">
              <w:rPr>
                <w:rFonts w:eastAsia="Times New Roman"/>
                <w:sz w:val="20"/>
                <w:szCs w:val="20"/>
                <w:lang w:val="en-US"/>
              </w:rPr>
              <w:t>Journal of Systems and Software, (83)1, pp. 29–36.</w:t>
            </w:r>
          </w:p>
        </w:tc>
        <w:tc>
          <w:tcPr>
            <w:tcW w:w="1300" w:type="dxa"/>
            <w:tcMar>
              <w:top w:w="30" w:type="dxa"/>
              <w:left w:w="45" w:type="dxa"/>
              <w:bottom w:w="30" w:type="dxa"/>
              <w:right w:w="45" w:type="dxa"/>
            </w:tcMar>
            <w:vAlign w:val="bottom"/>
            <w:hideMark/>
          </w:tcPr>
          <w:p w14:paraId="4A91DB25"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25B4A586" w14:textId="77777777" w:rsidTr="005A4FD7">
        <w:trPr>
          <w:trHeight w:val="315"/>
        </w:trPr>
        <w:tc>
          <w:tcPr>
            <w:tcW w:w="0" w:type="auto"/>
            <w:tcMar>
              <w:top w:w="30" w:type="dxa"/>
              <w:left w:w="45" w:type="dxa"/>
              <w:bottom w:w="30" w:type="dxa"/>
              <w:right w:w="45" w:type="dxa"/>
            </w:tcMar>
            <w:vAlign w:val="bottom"/>
            <w:hideMark/>
          </w:tcPr>
          <w:p w14:paraId="4CD2B600"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4A9CF118" w14:textId="21ED3A59"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and K. </w:t>
            </w:r>
            <w:proofErr w:type="spellStart"/>
            <w:r w:rsidRPr="00755A28">
              <w:rPr>
                <w:rFonts w:eastAsia="Times New Roman"/>
                <w:sz w:val="20"/>
                <w:szCs w:val="20"/>
                <w:lang w:val="en-US"/>
              </w:rPr>
              <w:t>Moløkken</w:t>
            </w:r>
            <w:proofErr w:type="spellEnd"/>
            <w:r w:rsidRPr="00755A28">
              <w:rPr>
                <w:rFonts w:eastAsia="Times New Roman"/>
                <w:sz w:val="20"/>
                <w:szCs w:val="20"/>
                <w:lang w:val="en-US"/>
              </w:rPr>
              <w:t xml:space="preserve"> (2003) “Situational and Task Characteristics Systematically Associated with</w:t>
            </w:r>
            <w:r>
              <w:rPr>
                <w:rFonts w:eastAsia="Times New Roman"/>
                <w:sz w:val="20"/>
                <w:szCs w:val="20"/>
                <w:lang w:val="en-US"/>
              </w:rPr>
              <w:t xml:space="preserve"> </w:t>
            </w:r>
            <w:r w:rsidRPr="00755A28">
              <w:rPr>
                <w:rFonts w:eastAsia="Times New Roman"/>
                <w:sz w:val="20"/>
                <w:szCs w:val="20"/>
                <w:lang w:val="en-US"/>
              </w:rPr>
              <w:t>Accuracy of Software Development Effort Estimates” in Information Resources Management Association (ed.)</w:t>
            </w:r>
            <w:r>
              <w:rPr>
                <w:rFonts w:eastAsia="Times New Roman"/>
                <w:sz w:val="20"/>
                <w:szCs w:val="20"/>
                <w:lang w:val="en-US"/>
              </w:rPr>
              <w:t xml:space="preserve"> </w:t>
            </w:r>
            <w:r w:rsidRPr="00755A28">
              <w:rPr>
                <w:rFonts w:eastAsia="Times New Roman"/>
                <w:sz w:val="20"/>
                <w:szCs w:val="20"/>
                <w:lang w:val="en-US"/>
              </w:rPr>
              <w:t>Proceedings of the Information Resources Management Association Conference, Hershey, PA: Information</w:t>
            </w:r>
            <w:r>
              <w:rPr>
                <w:rFonts w:eastAsia="Times New Roman"/>
                <w:sz w:val="20"/>
                <w:szCs w:val="20"/>
                <w:lang w:val="en-US"/>
              </w:rPr>
              <w:t xml:space="preserve"> </w:t>
            </w:r>
            <w:r w:rsidRPr="00755A28">
              <w:rPr>
                <w:rFonts w:eastAsia="Times New Roman"/>
                <w:sz w:val="20"/>
                <w:szCs w:val="20"/>
                <w:lang w:val="en-US"/>
              </w:rPr>
              <w:t>Resources Management Association, pp. 824–826.</w:t>
            </w:r>
          </w:p>
        </w:tc>
        <w:tc>
          <w:tcPr>
            <w:tcW w:w="1300" w:type="dxa"/>
            <w:tcMar>
              <w:top w:w="30" w:type="dxa"/>
              <w:left w:w="45" w:type="dxa"/>
              <w:bottom w:w="30" w:type="dxa"/>
              <w:right w:w="45" w:type="dxa"/>
            </w:tcMar>
            <w:vAlign w:val="bottom"/>
            <w:hideMark/>
          </w:tcPr>
          <w:p w14:paraId="01DA106C"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06</w:t>
            </w:r>
          </w:p>
        </w:tc>
      </w:tr>
      <w:tr w:rsidR="00755A28" w:rsidRPr="00755A28" w14:paraId="0E5E5ADA" w14:textId="77777777" w:rsidTr="005A4FD7">
        <w:trPr>
          <w:trHeight w:val="315"/>
        </w:trPr>
        <w:tc>
          <w:tcPr>
            <w:tcW w:w="0" w:type="auto"/>
            <w:tcMar>
              <w:top w:w="30" w:type="dxa"/>
              <w:left w:w="45" w:type="dxa"/>
              <w:bottom w:w="30" w:type="dxa"/>
              <w:right w:w="45" w:type="dxa"/>
            </w:tcMar>
            <w:vAlign w:val="bottom"/>
            <w:hideMark/>
          </w:tcPr>
          <w:p w14:paraId="1E3ED88E"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6C068604" w14:textId="339502C1"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and K. </w:t>
            </w:r>
            <w:proofErr w:type="spellStart"/>
            <w:r w:rsidRPr="00755A28">
              <w:rPr>
                <w:rFonts w:eastAsia="Times New Roman"/>
                <w:sz w:val="20"/>
                <w:szCs w:val="20"/>
                <w:lang w:val="en-US"/>
              </w:rPr>
              <w:t>Moløkken-Østvold</w:t>
            </w:r>
            <w:proofErr w:type="spellEnd"/>
            <w:r w:rsidRPr="00755A28">
              <w:rPr>
                <w:rFonts w:eastAsia="Times New Roman"/>
                <w:sz w:val="20"/>
                <w:szCs w:val="20"/>
                <w:lang w:val="en-US"/>
              </w:rPr>
              <w:t xml:space="preserve"> (2004) “Reasons for Software Effort Estimation Error: Impact of</w:t>
            </w:r>
            <w:r>
              <w:rPr>
                <w:rFonts w:eastAsia="Times New Roman"/>
                <w:sz w:val="20"/>
                <w:szCs w:val="20"/>
                <w:lang w:val="en-US"/>
              </w:rPr>
              <w:t xml:space="preserve"> </w:t>
            </w:r>
            <w:r w:rsidRPr="00755A28">
              <w:rPr>
                <w:rFonts w:eastAsia="Times New Roman"/>
                <w:sz w:val="20"/>
                <w:szCs w:val="20"/>
                <w:lang w:val="en-US"/>
              </w:rPr>
              <w:t>Respondent Role, Information Collection Approach, and Data Analysis Method”, IEEE Transactions on</w:t>
            </w:r>
            <w:r>
              <w:rPr>
                <w:rFonts w:eastAsia="Times New Roman"/>
                <w:sz w:val="20"/>
                <w:szCs w:val="20"/>
                <w:lang w:val="en-US"/>
              </w:rPr>
              <w:t xml:space="preserve"> </w:t>
            </w:r>
            <w:r w:rsidRPr="00755A28">
              <w:rPr>
                <w:rFonts w:eastAsia="Times New Roman"/>
                <w:sz w:val="20"/>
                <w:szCs w:val="20"/>
                <w:lang w:val="en-US"/>
              </w:rPr>
              <w:t>Software Engineering, (30)12, pp. 993–1007.</w:t>
            </w:r>
          </w:p>
        </w:tc>
        <w:tc>
          <w:tcPr>
            <w:tcW w:w="1300" w:type="dxa"/>
            <w:tcMar>
              <w:top w:w="30" w:type="dxa"/>
              <w:left w:w="45" w:type="dxa"/>
              <w:bottom w:w="30" w:type="dxa"/>
              <w:right w:w="45" w:type="dxa"/>
            </w:tcMar>
            <w:vAlign w:val="bottom"/>
            <w:hideMark/>
          </w:tcPr>
          <w:p w14:paraId="51503DC4"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27640342" w14:textId="77777777" w:rsidTr="005A4FD7">
        <w:trPr>
          <w:trHeight w:val="315"/>
        </w:trPr>
        <w:tc>
          <w:tcPr>
            <w:tcW w:w="0" w:type="auto"/>
            <w:tcMar>
              <w:top w:w="30" w:type="dxa"/>
              <w:left w:w="45" w:type="dxa"/>
              <w:bottom w:w="30" w:type="dxa"/>
              <w:right w:w="45" w:type="dxa"/>
            </w:tcMar>
            <w:vAlign w:val="bottom"/>
            <w:hideMark/>
          </w:tcPr>
          <w:p w14:paraId="54D01E15"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4F1EF102" w14:textId="2D50E299"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and D.I.K. </w:t>
            </w:r>
            <w:proofErr w:type="spellStart"/>
            <w:r w:rsidRPr="00755A28">
              <w:rPr>
                <w:rFonts w:eastAsia="Times New Roman"/>
                <w:sz w:val="20"/>
                <w:szCs w:val="20"/>
                <w:lang w:val="en-US"/>
              </w:rPr>
              <w:t>Sjøberg</w:t>
            </w:r>
            <w:proofErr w:type="spellEnd"/>
            <w:r w:rsidRPr="00755A28">
              <w:rPr>
                <w:rFonts w:eastAsia="Times New Roman"/>
                <w:sz w:val="20"/>
                <w:szCs w:val="20"/>
                <w:lang w:val="en-US"/>
              </w:rPr>
              <w:t xml:space="preserve"> (2001) “Impact of Effort Estimates on Software Project Work”, Information and</w:t>
            </w:r>
            <w:r>
              <w:rPr>
                <w:rFonts w:eastAsia="Times New Roman"/>
                <w:sz w:val="20"/>
                <w:szCs w:val="20"/>
                <w:lang w:val="en-US"/>
              </w:rPr>
              <w:t xml:space="preserve"> </w:t>
            </w:r>
            <w:r w:rsidRPr="00755A28">
              <w:rPr>
                <w:rFonts w:eastAsia="Times New Roman"/>
                <w:sz w:val="20"/>
                <w:szCs w:val="20"/>
                <w:lang w:val="en-US"/>
              </w:rPr>
              <w:t>Software Technology, (43)16, pp. 939–948.</w:t>
            </w:r>
          </w:p>
        </w:tc>
        <w:tc>
          <w:tcPr>
            <w:tcW w:w="1300" w:type="dxa"/>
            <w:tcMar>
              <w:top w:w="30" w:type="dxa"/>
              <w:left w:w="45" w:type="dxa"/>
              <w:bottom w:w="30" w:type="dxa"/>
              <w:right w:w="45" w:type="dxa"/>
            </w:tcMar>
            <w:vAlign w:val="bottom"/>
            <w:hideMark/>
          </w:tcPr>
          <w:p w14:paraId="7110AA59"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6568D8F4" w14:textId="77777777" w:rsidTr="005A4FD7">
        <w:trPr>
          <w:trHeight w:val="315"/>
        </w:trPr>
        <w:tc>
          <w:tcPr>
            <w:tcW w:w="0" w:type="auto"/>
            <w:tcMar>
              <w:top w:w="30" w:type="dxa"/>
              <w:left w:w="45" w:type="dxa"/>
              <w:bottom w:w="30" w:type="dxa"/>
              <w:right w:w="45" w:type="dxa"/>
            </w:tcMar>
            <w:vAlign w:val="bottom"/>
            <w:hideMark/>
          </w:tcPr>
          <w:p w14:paraId="42DDB63F"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4EA55C5D" w14:textId="2E7ACF7F"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M., and D.I.K. </w:t>
            </w:r>
            <w:proofErr w:type="spellStart"/>
            <w:r w:rsidRPr="00755A28">
              <w:rPr>
                <w:rFonts w:eastAsia="Times New Roman"/>
                <w:sz w:val="20"/>
                <w:szCs w:val="20"/>
                <w:lang w:val="en-US"/>
              </w:rPr>
              <w:t>Sjøberg</w:t>
            </w:r>
            <w:proofErr w:type="spellEnd"/>
            <w:r w:rsidRPr="00755A28">
              <w:rPr>
                <w:rFonts w:eastAsia="Times New Roman"/>
                <w:sz w:val="20"/>
                <w:szCs w:val="20"/>
                <w:lang w:val="en-US"/>
              </w:rPr>
              <w:t xml:space="preserve"> (2004) “The Impact of Customer Expectation on Software Development Effort</w:t>
            </w:r>
            <w:r>
              <w:rPr>
                <w:rFonts w:eastAsia="Times New Roman"/>
                <w:sz w:val="20"/>
                <w:szCs w:val="20"/>
                <w:lang w:val="en-US"/>
              </w:rPr>
              <w:t xml:space="preserve"> </w:t>
            </w:r>
            <w:r w:rsidRPr="00755A28">
              <w:rPr>
                <w:rFonts w:eastAsia="Times New Roman"/>
                <w:sz w:val="20"/>
                <w:szCs w:val="20"/>
                <w:lang w:val="en-US"/>
              </w:rPr>
              <w:t>Estimates”, International Journal of Project Management, (22)4, pp. 317–325.</w:t>
            </w:r>
          </w:p>
        </w:tc>
        <w:tc>
          <w:tcPr>
            <w:tcW w:w="1300" w:type="dxa"/>
            <w:tcMar>
              <w:top w:w="30" w:type="dxa"/>
              <w:left w:w="45" w:type="dxa"/>
              <w:bottom w:w="30" w:type="dxa"/>
              <w:right w:w="45" w:type="dxa"/>
            </w:tcMar>
            <w:vAlign w:val="bottom"/>
            <w:hideMark/>
          </w:tcPr>
          <w:p w14:paraId="38D52E95"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0B539FED" w14:textId="77777777" w:rsidTr="005A4FD7">
        <w:trPr>
          <w:trHeight w:val="315"/>
        </w:trPr>
        <w:tc>
          <w:tcPr>
            <w:tcW w:w="0" w:type="auto"/>
            <w:tcMar>
              <w:top w:w="30" w:type="dxa"/>
              <w:left w:w="45" w:type="dxa"/>
              <w:bottom w:w="30" w:type="dxa"/>
              <w:right w:w="45" w:type="dxa"/>
            </w:tcMar>
            <w:vAlign w:val="bottom"/>
            <w:hideMark/>
          </w:tcPr>
          <w:p w14:paraId="0257E5C8"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0116D4AB" w14:textId="491C6722"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Lederer, A.L., R. Mirani, B.S. Neo, C. Pollard, J. Prasad, and K. Ramamurthy (1990) “Information System Cost</w:t>
            </w:r>
            <w:r>
              <w:rPr>
                <w:rFonts w:eastAsia="Times New Roman"/>
                <w:sz w:val="20"/>
                <w:szCs w:val="20"/>
                <w:lang w:val="en-US"/>
              </w:rPr>
              <w:t xml:space="preserve"> </w:t>
            </w:r>
            <w:r w:rsidRPr="00755A28">
              <w:rPr>
                <w:rFonts w:eastAsia="Times New Roman"/>
                <w:sz w:val="20"/>
                <w:szCs w:val="20"/>
                <w:lang w:val="en-US"/>
              </w:rPr>
              <w:t>Estimating: A Management Perspective”, MIS Quarterly, (14)2, pp. 159–176.</w:t>
            </w:r>
          </w:p>
        </w:tc>
        <w:tc>
          <w:tcPr>
            <w:tcW w:w="1300" w:type="dxa"/>
            <w:tcMar>
              <w:top w:w="30" w:type="dxa"/>
              <w:left w:w="45" w:type="dxa"/>
              <w:bottom w:w="30" w:type="dxa"/>
              <w:right w:w="45" w:type="dxa"/>
            </w:tcMar>
            <w:vAlign w:val="bottom"/>
            <w:hideMark/>
          </w:tcPr>
          <w:p w14:paraId="63E961A3"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127969E0" w14:textId="77777777" w:rsidTr="005A4FD7">
        <w:trPr>
          <w:trHeight w:val="315"/>
        </w:trPr>
        <w:tc>
          <w:tcPr>
            <w:tcW w:w="0" w:type="auto"/>
            <w:tcMar>
              <w:top w:w="30" w:type="dxa"/>
              <w:left w:w="45" w:type="dxa"/>
              <w:bottom w:w="30" w:type="dxa"/>
              <w:right w:w="45" w:type="dxa"/>
            </w:tcMar>
            <w:vAlign w:val="bottom"/>
            <w:hideMark/>
          </w:tcPr>
          <w:p w14:paraId="222AF52E"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650CB462" w14:textId="53896AB6"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Lederer, A.L., and J. Prasad (1995) “Causes of Inaccurate Software Development Cost Estimates”, Journal of</w:t>
            </w:r>
            <w:r>
              <w:rPr>
                <w:rFonts w:eastAsia="Times New Roman"/>
                <w:sz w:val="20"/>
                <w:szCs w:val="20"/>
                <w:lang w:val="en-US"/>
              </w:rPr>
              <w:t xml:space="preserve"> </w:t>
            </w:r>
            <w:r w:rsidRPr="00755A28">
              <w:rPr>
                <w:rFonts w:eastAsia="Times New Roman"/>
                <w:sz w:val="20"/>
                <w:szCs w:val="20"/>
                <w:lang w:val="en-US"/>
              </w:rPr>
              <w:t>Systems and Software, (31)2, pp. 125–134.</w:t>
            </w:r>
          </w:p>
        </w:tc>
        <w:tc>
          <w:tcPr>
            <w:tcW w:w="1300" w:type="dxa"/>
            <w:tcMar>
              <w:top w:w="30" w:type="dxa"/>
              <w:left w:w="45" w:type="dxa"/>
              <w:bottom w:w="30" w:type="dxa"/>
              <w:right w:w="45" w:type="dxa"/>
            </w:tcMar>
            <w:vAlign w:val="bottom"/>
            <w:hideMark/>
          </w:tcPr>
          <w:p w14:paraId="3371092A"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22E17601" w14:textId="77777777" w:rsidTr="005A4FD7">
        <w:trPr>
          <w:trHeight w:val="315"/>
        </w:trPr>
        <w:tc>
          <w:tcPr>
            <w:tcW w:w="0" w:type="auto"/>
            <w:tcMar>
              <w:top w:w="30" w:type="dxa"/>
              <w:left w:w="45" w:type="dxa"/>
              <w:bottom w:w="30" w:type="dxa"/>
              <w:right w:w="45" w:type="dxa"/>
            </w:tcMar>
            <w:vAlign w:val="bottom"/>
            <w:hideMark/>
          </w:tcPr>
          <w:p w14:paraId="56DF7324"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555111D4" w14:textId="10A421BA"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Lederer, A.L., and J. Prasad (2000) “Software Management and Cost Estimating Error”, Journal of Systems and</w:t>
            </w:r>
            <w:r>
              <w:rPr>
                <w:rFonts w:eastAsia="Times New Roman"/>
                <w:sz w:val="20"/>
                <w:szCs w:val="20"/>
                <w:lang w:val="en-US"/>
              </w:rPr>
              <w:t xml:space="preserve"> </w:t>
            </w:r>
            <w:r w:rsidRPr="00755A28">
              <w:rPr>
                <w:rFonts w:eastAsia="Times New Roman"/>
                <w:sz w:val="20"/>
                <w:szCs w:val="20"/>
                <w:lang w:val="en-US"/>
              </w:rPr>
              <w:t>Software, (50)1, pp. 33–42.</w:t>
            </w:r>
          </w:p>
        </w:tc>
        <w:tc>
          <w:tcPr>
            <w:tcW w:w="1300" w:type="dxa"/>
            <w:tcMar>
              <w:top w:w="30" w:type="dxa"/>
              <w:left w:w="45" w:type="dxa"/>
              <w:bottom w:w="30" w:type="dxa"/>
              <w:right w:w="45" w:type="dxa"/>
            </w:tcMar>
            <w:vAlign w:val="bottom"/>
            <w:hideMark/>
          </w:tcPr>
          <w:p w14:paraId="2225E57B"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1E85E4C1" w14:textId="77777777" w:rsidTr="005A4FD7">
        <w:trPr>
          <w:trHeight w:val="315"/>
        </w:trPr>
        <w:tc>
          <w:tcPr>
            <w:tcW w:w="0" w:type="auto"/>
            <w:tcMar>
              <w:top w:w="30" w:type="dxa"/>
              <w:left w:w="45" w:type="dxa"/>
              <w:bottom w:w="30" w:type="dxa"/>
              <w:right w:w="45" w:type="dxa"/>
            </w:tcMar>
            <w:vAlign w:val="bottom"/>
            <w:hideMark/>
          </w:tcPr>
          <w:p w14:paraId="3E78C16E"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39A17439" w14:textId="661778CF"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Magazinović</w:t>
            </w:r>
            <w:proofErr w:type="spellEnd"/>
            <w:r w:rsidRPr="00755A28">
              <w:rPr>
                <w:rFonts w:eastAsia="Times New Roman"/>
                <w:sz w:val="20"/>
                <w:szCs w:val="20"/>
                <w:lang w:val="en-US"/>
              </w:rPr>
              <w:t xml:space="preserve">, A., and J. </w:t>
            </w:r>
            <w:proofErr w:type="spellStart"/>
            <w:r w:rsidRPr="00755A28">
              <w:rPr>
                <w:rFonts w:eastAsia="Times New Roman"/>
                <w:sz w:val="20"/>
                <w:szCs w:val="20"/>
                <w:lang w:val="en-US"/>
              </w:rPr>
              <w:t>Pernstål</w:t>
            </w:r>
            <w:proofErr w:type="spellEnd"/>
            <w:r w:rsidRPr="00755A28">
              <w:rPr>
                <w:rFonts w:eastAsia="Times New Roman"/>
                <w:sz w:val="20"/>
                <w:szCs w:val="20"/>
                <w:lang w:val="en-US"/>
              </w:rPr>
              <w:t xml:space="preserve"> (2008) “Any Other Cost Estimation Inhibitors?” in ACM (ed.) Proceedings of the</w:t>
            </w:r>
            <w:r>
              <w:rPr>
                <w:rFonts w:eastAsia="Times New Roman"/>
                <w:sz w:val="20"/>
                <w:szCs w:val="20"/>
                <w:lang w:val="en-US"/>
              </w:rPr>
              <w:t xml:space="preserve"> </w:t>
            </w:r>
            <w:r w:rsidRPr="00755A28">
              <w:rPr>
                <w:rFonts w:eastAsia="Times New Roman"/>
                <w:sz w:val="20"/>
                <w:szCs w:val="20"/>
                <w:lang w:val="en-US"/>
              </w:rPr>
              <w:t>Second ACM-IEEE International Symposium on Empirical Software Engineering and Measurement, New</w:t>
            </w:r>
            <w:r>
              <w:rPr>
                <w:rFonts w:eastAsia="Times New Roman"/>
                <w:sz w:val="20"/>
                <w:szCs w:val="20"/>
                <w:lang w:val="en-US"/>
              </w:rPr>
              <w:t xml:space="preserve"> </w:t>
            </w:r>
            <w:r w:rsidRPr="00755A28">
              <w:rPr>
                <w:rFonts w:eastAsia="Times New Roman"/>
                <w:sz w:val="20"/>
                <w:szCs w:val="20"/>
                <w:lang w:val="en-US"/>
              </w:rPr>
              <w:t>York: ACM Press, pp. 233–242.</w:t>
            </w:r>
          </w:p>
        </w:tc>
        <w:tc>
          <w:tcPr>
            <w:tcW w:w="1300" w:type="dxa"/>
            <w:tcMar>
              <w:top w:w="30" w:type="dxa"/>
              <w:left w:w="45" w:type="dxa"/>
              <w:bottom w:w="30" w:type="dxa"/>
              <w:right w:w="45" w:type="dxa"/>
            </w:tcMar>
            <w:vAlign w:val="bottom"/>
            <w:hideMark/>
          </w:tcPr>
          <w:p w14:paraId="01F491B1"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5B5A0DA2" w14:textId="77777777" w:rsidTr="005A4FD7">
        <w:trPr>
          <w:trHeight w:val="315"/>
        </w:trPr>
        <w:tc>
          <w:tcPr>
            <w:tcW w:w="0" w:type="auto"/>
            <w:tcMar>
              <w:top w:w="30" w:type="dxa"/>
              <w:left w:w="45" w:type="dxa"/>
              <w:bottom w:w="30" w:type="dxa"/>
              <w:right w:w="45" w:type="dxa"/>
            </w:tcMar>
            <w:vAlign w:val="bottom"/>
            <w:hideMark/>
          </w:tcPr>
          <w:p w14:paraId="11A59576"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lastRenderedPageBreak/>
              <w:t>Previous SLM</w:t>
            </w:r>
          </w:p>
        </w:tc>
        <w:tc>
          <w:tcPr>
            <w:tcW w:w="6926" w:type="dxa"/>
            <w:shd w:val="clear" w:color="auto" w:fill="93C47D"/>
            <w:tcMar>
              <w:top w:w="30" w:type="dxa"/>
              <w:left w:w="45" w:type="dxa"/>
              <w:bottom w:w="30" w:type="dxa"/>
              <w:right w:w="45" w:type="dxa"/>
            </w:tcMar>
            <w:vAlign w:val="bottom"/>
            <w:hideMark/>
          </w:tcPr>
          <w:p w14:paraId="18639614" w14:textId="0578DA21"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McDonald, J. (2005) “The Impact of Project Planning Team Experience on Software Project Cost Estimates”,</w:t>
            </w:r>
            <w:r>
              <w:rPr>
                <w:rFonts w:eastAsia="Times New Roman"/>
                <w:sz w:val="20"/>
                <w:szCs w:val="20"/>
                <w:lang w:val="en-US"/>
              </w:rPr>
              <w:t xml:space="preserve"> </w:t>
            </w:r>
            <w:r w:rsidRPr="00755A28">
              <w:rPr>
                <w:rFonts w:eastAsia="Times New Roman"/>
                <w:sz w:val="20"/>
                <w:szCs w:val="20"/>
                <w:lang w:val="en-US"/>
              </w:rPr>
              <w:t>Empirical Software Engineering, (10)2, pp. 219–234.</w:t>
            </w:r>
          </w:p>
        </w:tc>
        <w:tc>
          <w:tcPr>
            <w:tcW w:w="1300" w:type="dxa"/>
            <w:tcMar>
              <w:top w:w="30" w:type="dxa"/>
              <w:left w:w="45" w:type="dxa"/>
              <w:bottom w:w="30" w:type="dxa"/>
              <w:right w:w="45" w:type="dxa"/>
            </w:tcMar>
            <w:vAlign w:val="bottom"/>
            <w:hideMark/>
          </w:tcPr>
          <w:p w14:paraId="3F81384F"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773E0273" w14:textId="77777777" w:rsidTr="005A4FD7">
        <w:trPr>
          <w:trHeight w:val="315"/>
        </w:trPr>
        <w:tc>
          <w:tcPr>
            <w:tcW w:w="0" w:type="auto"/>
            <w:tcMar>
              <w:top w:w="30" w:type="dxa"/>
              <w:left w:w="45" w:type="dxa"/>
              <w:bottom w:w="30" w:type="dxa"/>
              <w:right w:w="45" w:type="dxa"/>
            </w:tcMar>
            <w:vAlign w:val="bottom"/>
            <w:hideMark/>
          </w:tcPr>
          <w:p w14:paraId="28C9DF03"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637D43CA" w14:textId="3BA0ED78"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Moløkken-Østvold</w:t>
            </w:r>
            <w:proofErr w:type="spellEnd"/>
            <w:r w:rsidRPr="00755A28">
              <w:rPr>
                <w:rFonts w:eastAsia="Times New Roman"/>
                <w:sz w:val="20"/>
                <w:szCs w:val="20"/>
                <w:lang w:val="en-US"/>
              </w:rPr>
              <w:t xml:space="preserve">, K., and K.M. </w:t>
            </w:r>
            <w:proofErr w:type="spellStart"/>
            <w:r w:rsidRPr="00755A28">
              <w:rPr>
                <w:rFonts w:eastAsia="Times New Roman"/>
                <w:sz w:val="20"/>
                <w:szCs w:val="20"/>
                <w:lang w:val="en-US"/>
              </w:rPr>
              <w:t>Furulund</w:t>
            </w:r>
            <w:proofErr w:type="spellEnd"/>
            <w:r w:rsidRPr="00755A28">
              <w:rPr>
                <w:rFonts w:eastAsia="Times New Roman"/>
                <w:sz w:val="20"/>
                <w:szCs w:val="20"/>
                <w:lang w:val="en-US"/>
              </w:rPr>
              <w:t xml:space="preserve"> (2007) “The Relationship Between Customer Collaboration and Software</w:t>
            </w:r>
            <w:r>
              <w:rPr>
                <w:rFonts w:eastAsia="Times New Roman"/>
                <w:sz w:val="20"/>
                <w:szCs w:val="20"/>
                <w:lang w:val="en-US"/>
              </w:rPr>
              <w:t xml:space="preserve"> </w:t>
            </w:r>
            <w:r w:rsidRPr="00755A28">
              <w:rPr>
                <w:rFonts w:eastAsia="Times New Roman"/>
                <w:sz w:val="20"/>
                <w:szCs w:val="20"/>
                <w:lang w:val="en-US"/>
              </w:rPr>
              <w:t>Project Overruns”, Proceedings of AGILE 2007 Conference, pp. 72–83.</w:t>
            </w:r>
          </w:p>
        </w:tc>
        <w:tc>
          <w:tcPr>
            <w:tcW w:w="1300" w:type="dxa"/>
            <w:tcMar>
              <w:top w:w="30" w:type="dxa"/>
              <w:left w:w="45" w:type="dxa"/>
              <w:bottom w:w="30" w:type="dxa"/>
              <w:right w:w="45" w:type="dxa"/>
            </w:tcMar>
            <w:vAlign w:val="bottom"/>
            <w:hideMark/>
          </w:tcPr>
          <w:p w14:paraId="579E8415"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5C12713F" w14:textId="77777777" w:rsidTr="005A4FD7">
        <w:trPr>
          <w:trHeight w:val="315"/>
        </w:trPr>
        <w:tc>
          <w:tcPr>
            <w:tcW w:w="0" w:type="auto"/>
            <w:tcMar>
              <w:top w:w="30" w:type="dxa"/>
              <w:left w:w="45" w:type="dxa"/>
              <w:bottom w:w="30" w:type="dxa"/>
              <w:right w:w="45" w:type="dxa"/>
            </w:tcMar>
            <w:vAlign w:val="bottom"/>
            <w:hideMark/>
          </w:tcPr>
          <w:p w14:paraId="20F0FA67"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57C30860" w14:textId="7C58E8F5"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Moløkken-Østvold</w:t>
            </w:r>
            <w:proofErr w:type="spellEnd"/>
            <w:r w:rsidRPr="00755A28">
              <w:rPr>
                <w:rFonts w:eastAsia="Times New Roman"/>
                <w:sz w:val="20"/>
                <w:szCs w:val="20"/>
                <w:lang w:val="en-US"/>
              </w:rPr>
              <w:t xml:space="preserve">, K., and M. </w:t>
            </w: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2005a) “A Comparison of Software Project Overruns―Flexible Versus</w:t>
            </w:r>
            <w:r>
              <w:rPr>
                <w:rFonts w:eastAsia="Times New Roman"/>
                <w:sz w:val="20"/>
                <w:szCs w:val="20"/>
                <w:lang w:val="en-US"/>
              </w:rPr>
              <w:t xml:space="preserve"> </w:t>
            </w:r>
            <w:r w:rsidRPr="00755A28">
              <w:rPr>
                <w:rFonts w:eastAsia="Times New Roman"/>
                <w:sz w:val="20"/>
                <w:szCs w:val="20"/>
                <w:lang w:val="en-US"/>
              </w:rPr>
              <w:t>Sequential Development Models”, IEEE Transactions on Software Engineering, (31)9, pp. 754–766.</w:t>
            </w:r>
          </w:p>
        </w:tc>
        <w:tc>
          <w:tcPr>
            <w:tcW w:w="1300" w:type="dxa"/>
            <w:tcMar>
              <w:top w:w="30" w:type="dxa"/>
              <w:left w:w="45" w:type="dxa"/>
              <w:bottom w:w="30" w:type="dxa"/>
              <w:right w:w="45" w:type="dxa"/>
            </w:tcMar>
            <w:vAlign w:val="bottom"/>
            <w:hideMark/>
          </w:tcPr>
          <w:p w14:paraId="7025253C"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602F7B0B" w14:textId="77777777" w:rsidTr="005A4FD7">
        <w:trPr>
          <w:trHeight w:val="315"/>
        </w:trPr>
        <w:tc>
          <w:tcPr>
            <w:tcW w:w="0" w:type="auto"/>
            <w:tcMar>
              <w:top w:w="30" w:type="dxa"/>
              <w:left w:w="45" w:type="dxa"/>
              <w:bottom w:w="30" w:type="dxa"/>
              <w:right w:w="45" w:type="dxa"/>
            </w:tcMar>
            <w:vAlign w:val="bottom"/>
            <w:hideMark/>
          </w:tcPr>
          <w:p w14:paraId="4A8F60DE"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7983FC76" w14:textId="43D996C8"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Moløkken-Østvold</w:t>
            </w:r>
            <w:proofErr w:type="spellEnd"/>
            <w:r w:rsidRPr="00755A28">
              <w:rPr>
                <w:rFonts w:eastAsia="Times New Roman"/>
                <w:sz w:val="20"/>
                <w:szCs w:val="20"/>
                <w:lang w:val="en-US"/>
              </w:rPr>
              <w:t xml:space="preserve">, K., and M. </w:t>
            </w:r>
            <w:proofErr w:type="spellStart"/>
            <w:r w:rsidRPr="00755A28">
              <w:rPr>
                <w:rFonts w:eastAsia="Times New Roman"/>
                <w:sz w:val="20"/>
                <w:szCs w:val="20"/>
                <w:lang w:val="en-US"/>
              </w:rPr>
              <w:t>Jørgensen</w:t>
            </w:r>
            <w:proofErr w:type="spellEnd"/>
            <w:r w:rsidRPr="00755A28">
              <w:rPr>
                <w:rFonts w:eastAsia="Times New Roman"/>
                <w:sz w:val="20"/>
                <w:szCs w:val="20"/>
                <w:lang w:val="en-US"/>
              </w:rPr>
              <w:t xml:space="preserve"> (2005b) “Expert Estimation of Web-development Projects: Are Software</w:t>
            </w:r>
            <w:r>
              <w:rPr>
                <w:rFonts w:eastAsia="Times New Roman"/>
                <w:sz w:val="20"/>
                <w:szCs w:val="20"/>
                <w:lang w:val="en-US"/>
              </w:rPr>
              <w:t xml:space="preserve"> </w:t>
            </w:r>
            <w:r w:rsidRPr="00755A28">
              <w:rPr>
                <w:rFonts w:eastAsia="Times New Roman"/>
                <w:sz w:val="20"/>
                <w:szCs w:val="20"/>
                <w:lang w:val="en-US"/>
              </w:rPr>
              <w:t>Professionals in Technical Roles More Optimistic Than Those in Non-technical Roles?”, Empirical Software</w:t>
            </w:r>
            <w:r>
              <w:rPr>
                <w:rFonts w:eastAsia="Times New Roman"/>
                <w:sz w:val="20"/>
                <w:szCs w:val="20"/>
                <w:lang w:val="en-US"/>
              </w:rPr>
              <w:t xml:space="preserve"> </w:t>
            </w:r>
            <w:r w:rsidRPr="00755A28">
              <w:rPr>
                <w:rFonts w:eastAsia="Times New Roman"/>
                <w:sz w:val="20"/>
                <w:szCs w:val="20"/>
                <w:lang w:val="en-US"/>
              </w:rPr>
              <w:t>Engineering, (10)1, pp. 7–29.</w:t>
            </w:r>
          </w:p>
        </w:tc>
        <w:tc>
          <w:tcPr>
            <w:tcW w:w="1300" w:type="dxa"/>
            <w:tcMar>
              <w:top w:w="30" w:type="dxa"/>
              <w:left w:w="45" w:type="dxa"/>
              <w:bottom w:w="30" w:type="dxa"/>
              <w:right w:w="45" w:type="dxa"/>
            </w:tcMar>
            <w:vAlign w:val="bottom"/>
            <w:hideMark/>
          </w:tcPr>
          <w:p w14:paraId="57793693"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26DE05A7" w14:textId="77777777" w:rsidTr="005A4FD7">
        <w:trPr>
          <w:trHeight w:val="315"/>
        </w:trPr>
        <w:tc>
          <w:tcPr>
            <w:tcW w:w="0" w:type="auto"/>
            <w:tcMar>
              <w:top w:w="30" w:type="dxa"/>
              <w:left w:w="45" w:type="dxa"/>
              <w:bottom w:w="30" w:type="dxa"/>
              <w:right w:w="45" w:type="dxa"/>
            </w:tcMar>
            <w:vAlign w:val="bottom"/>
            <w:hideMark/>
          </w:tcPr>
          <w:p w14:paraId="18904671"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93C47D"/>
            <w:tcMar>
              <w:top w:w="30" w:type="dxa"/>
              <w:left w:w="45" w:type="dxa"/>
              <w:bottom w:w="30" w:type="dxa"/>
              <w:right w:w="45" w:type="dxa"/>
            </w:tcMar>
            <w:vAlign w:val="bottom"/>
            <w:hideMark/>
          </w:tcPr>
          <w:p w14:paraId="71EB10AC" w14:textId="256C8C78"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Morgenshtern</w:t>
            </w:r>
            <w:proofErr w:type="spellEnd"/>
            <w:r w:rsidRPr="00755A28">
              <w:rPr>
                <w:rFonts w:eastAsia="Times New Roman"/>
                <w:sz w:val="20"/>
                <w:szCs w:val="20"/>
                <w:lang w:val="en-US"/>
              </w:rPr>
              <w:t xml:space="preserve">, O., T. Raz, and D. </w:t>
            </w:r>
            <w:proofErr w:type="spellStart"/>
            <w:r w:rsidRPr="00755A28">
              <w:rPr>
                <w:rFonts w:eastAsia="Times New Roman"/>
                <w:sz w:val="20"/>
                <w:szCs w:val="20"/>
                <w:lang w:val="en-US"/>
              </w:rPr>
              <w:t>Dov</w:t>
            </w:r>
            <w:proofErr w:type="spellEnd"/>
            <w:r w:rsidRPr="00755A28">
              <w:rPr>
                <w:rFonts w:eastAsia="Times New Roman"/>
                <w:sz w:val="20"/>
                <w:szCs w:val="20"/>
                <w:lang w:val="en-US"/>
              </w:rPr>
              <w:t xml:space="preserve"> (2007) “Factors Affecting Duration and Effort Estimation Errors in Software</w:t>
            </w:r>
            <w:r>
              <w:rPr>
                <w:rFonts w:eastAsia="Times New Roman"/>
                <w:sz w:val="20"/>
                <w:szCs w:val="20"/>
                <w:lang w:val="en-US"/>
              </w:rPr>
              <w:t xml:space="preserve"> </w:t>
            </w:r>
            <w:r w:rsidRPr="00755A28">
              <w:rPr>
                <w:rFonts w:eastAsia="Times New Roman"/>
                <w:sz w:val="20"/>
                <w:szCs w:val="20"/>
                <w:lang w:val="en-US"/>
              </w:rPr>
              <w:t>Development Projects”, Information and Software Technology, (49)8, pp. 827–837.</w:t>
            </w:r>
          </w:p>
        </w:tc>
        <w:tc>
          <w:tcPr>
            <w:tcW w:w="1300" w:type="dxa"/>
            <w:tcMar>
              <w:top w:w="30" w:type="dxa"/>
              <w:left w:w="45" w:type="dxa"/>
              <w:bottom w:w="30" w:type="dxa"/>
              <w:right w:w="45" w:type="dxa"/>
            </w:tcMar>
            <w:vAlign w:val="bottom"/>
            <w:hideMark/>
          </w:tcPr>
          <w:p w14:paraId="61EB9C74"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6981D5BC" w14:textId="77777777" w:rsidTr="005A4FD7">
        <w:trPr>
          <w:trHeight w:val="315"/>
        </w:trPr>
        <w:tc>
          <w:tcPr>
            <w:tcW w:w="0" w:type="auto"/>
            <w:tcMar>
              <w:top w:w="30" w:type="dxa"/>
              <w:left w:w="45" w:type="dxa"/>
              <w:bottom w:w="30" w:type="dxa"/>
              <w:right w:w="45" w:type="dxa"/>
            </w:tcMar>
            <w:vAlign w:val="bottom"/>
            <w:hideMark/>
          </w:tcPr>
          <w:p w14:paraId="2E8BA6A5"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3E84CCA7" w14:textId="013D0FBE"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Prechelt</w:t>
            </w:r>
            <w:proofErr w:type="spellEnd"/>
            <w:r w:rsidRPr="00755A28">
              <w:rPr>
                <w:rFonts w:eastAsia="Times New Roman"/>
                <w:sz w:val="20"/>
                <w:szCs w:val="20"/>
                <w:lang w:val="en-US"/>
              </w:rPr>
              <w:t>, L., and B. Unger (2000) “An Experiment Measuring the Effects of Personal Software Process (PSP)</w:t>
            </w:r>
            <w:r>
              <w:rPr>
                <w:rFonts w:eastAsia="Times New Roman"/>
                <w:sz w:val="20"/>
                <w:szCs w:val="20"/>
                <w:lang w:val="en-US"/>
              </w:rPr>
              <w:t xml:space="preserve"> </w:t>
            </w:r>
            <w:r w:rsidRPr="00755A28">
              <w:rPr>
                <w:rFonts w:eastAsia="Times New Roman"/>
                <w:sz w:val="20"/>
                <w:szCs w:val="20"/>
                <w:lang w:val="en-US"/>
              </w:rPr>
              <w:t>Training”, IEEE Transactions on Software Engineering, (27)5, pp. 465–472.</w:t>
            </w:r>
          </w:p>
        </w:tc>
        <w:tc>
          <w:tcPr>
            <w:tcW w:w="1300" w:type="dxa"/>
            <w:tcMar>
              <w:top w:w="30" w:type="dxa"/>
              <w:left w:w="45" w:type="dxa"/>
              <w:bottom w:w="30" w:type="dxa"/>
              <w:right w:w="45" w:type="dxa"/>
            </w:tcMar>
            <w:vAlign w:val="bottom"/>
            <w:hideMark/>
          </w:tcPr>
          <w:p w14:paraId="07ABEBCD"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2</w:t>
            </w:r>
          </w:p>
        </w:tc>
      </w:tr>
      <w:tr w:rsidR="00755A28" w:rsidRPr="00755A28" w14:paraId="564BE938" w14:textId="77777777" w:rsidTr="005A4FD7">
        <w:trPr>
          <w:trHeight w:val="315"/>
        </w:trPr>
        <w:tc>
          <w:tcPr>
            <w:tcW w:w="0" w:type="auto"/>
            <w:tcMar>
              <w:top w:w="30" w:type="dxa"/>
              <w:left w:w="45" w:type="dxa"/>
              <w:bottom w:w="30" w:type="dxa"/>
              <w:right w:w="45" w:type="dxa"/>
            </w:tcMar>
            <w:vAlign w:val="bottom"/>
            <w:hideMark/>
          </w:tcPr>
          <w:p w14:paraId="34F18B54"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317ADCEC" w14:textId="54F9B3A7"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Rombach</w:t>
            </w:r>
            <w:proofErr w:type="spellEnd"/>
            <w:r w:rsidRPr="00755A28">
              <w:rPr>
                <w:rFonts w:eastAsia="Times New Roman"/>
                <w:sz w:val="20"/>
                <w:szCs w:val="20"/>
                <w:lang w:val="en-US"/>
              </w:rPr>
              <w:t xml:space="preserve">, D., J. </w:t>
            </w:r>
            <w:proofErr w:type="spellStart"/>
            <w:r w:rsidRPr="00755A28">
              <w:rPr>
                <w:rFonts w:eastAsia="Times New Roman"/>
                <w:sz w:val="20"/>
                <w:szCs w:val="20"/>
                <w:lang w:val="en-US"/>
              </w:rPr>
              <w:t>Münch</w:t>
            </w:r>
            <w:proofErr w:type="spellEnd"/>
            <w:r w:rsidRPr="00755A28">
              <w:rPr>
                <w:rFonts w:eastAsia="Times New Roman"/>
                <w:sz w:val="20"/>
                <w:szCs w:val="20"/>
                <w:lang w:val="en-US"/>
              </w:rPr>
              <w:t>, A. Ocampo, W.S. Humphrey, and D. Burton (2008) “Teaching Disciplined Software</w:t>
            </w:r>
            <w:r>
              <w:rPr>
                <w:rFonts w:eastAsia="Times New Roman"/>
                <w:sz w:val="20"/>
                <w:szCs w:val="20"/>
                <w:lang w:val="en-US"/>
              </w:rPr>
              <w:t xml:space="preserve"> </w:t>
            </w:r>
            <w:r w:rsidRPr="00755A28">
              <w:rPr>
                <w:rFonts w:eastAsia="Times New Roman"/>
                <w:sz w:val="20"/>
                <w:szCs w:val="20"/>
                <w:lang w:val="en-US"/>
              </w:rPr>
              <w:t>Development”, Journal of Systems and Software, (81)5, pp. 747–763.</w:t>
            </w:r>
          </w:p>
        </w:tc>
        <w:tc>
          <w:tcPr>
            <w:tcW w:w="1300" w:type="dxa"/>
            <w:tcMar>
              <w:top w:w="30" w:type="dxa"/>
              <w:left w:w="45" w:type="dxa"/>
              <w:bottom w:w="30" w:type="dxa"/>
              <w:right w:w="45" w:type="dxa"/>
            </w:tcMar>
            <w:vAlign w:val="bottom"/>
            <w:hideMark/>
          </w:tcPr>
          <w:p w14:paraId="517A278B"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2</w:t>
            </w:r>
          </w:p>
        </w:tc>
      </w:tr>
      <w:tr w:rsidR="00755A28" w:rsidRPr="00755A28" w14:paraId="7BA4B222" w14:textId="77777777" w:rsidTr="005A4FD7">
        <w:trPr>
          <w:trHeight w:val="315"/>
        </w:trPr>
        <w:tc>
          <w:tcPr>
            <w:tcW w:w="0" w:type="auto"/>
            <w:tcMar>
              <w:top w:w="30" w:type="dxa"/>
              <w:left w:w="45" w:type="dxa"/>
              <w:bottom w:w="30" w:type="dxa"/>
              <w:right w:w="45" w:type="dxa"/>
            </w:tcMar>
            <w:vAlign w:val="bottom"/>
            <w:hideMark/>
          </w:tcPr>
          <w:p w14:paraId="393EEE7F"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3E506038" w14:textId="37A02D9E"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 xml:space="preserve">Subramanian, G.H., and S. </w:t>
            </w:r>
            <w:proofErr w:type="spellStart"/>
            <w:r w:rsidRPr="00755A28">
              <w:rPr>
                <w:rFonts w:eastAsia="Times New Roman"/>
                <w:sz w:val="20"/>
                <w:szCs w:val="20"/>
                <w:lang w:val="en-US"/>
              </w:rPr>
              <w:t>Breslawski</w:t>
            </w:r>
            <w:proofErr w:type="spellEnd"/>
            <w:r w:rsidRPr="00755A28">
              <w:rPr>
                <w:rFonts w:eastAsia="Times New Roman"/>
                <w:sz w:val="20"/>
                <w:szCs w:val="20"/>
                <w:lang w:val="en-US"/>
              </w:rPr>
              <w:t xml:space="preserve"> (1995) “An Empirical Analysis of Software Effort Estimate Alterations”,</w:t>
            </w:r>
            <w:r>
              <w:rPr>
                <w:rFonts w:eastAsia="Times New Roman"/>
                <w:sz w:val="20"/>
                <w:szCs w:val="20"/>
                <w:lang w:val="en-US"/>
              </w:rPr>
              <w:t xml:space="preserve"> </w:t>
            </w:r>
            <w:r w:rsidRPr="00755A28">
              <w:rPr>
                <w:rFonts w:eastAsia="Times New Roman"/>
                <w:sz w:val="20"/>
                <w:szCs w:val="20"/>
                <w:lang w:val="en-US"/>
              </w:rPr>
              <w:t>Journal of Systems and Software, (31)2, pp. 135–141.</w:t>
            </w:r>
          </w:p>
        </w:tc>
        <w:tc>
          <w:tcPr>
            <w:tcW w:w="1300" w:type="dxa"/>
            <w:tcMar>
              <w:top w:w="30" w:type="dxa"/>
              <w:left w:w="45" w:type="dxa"/>
              <w:bottom w:w="30" w:type="dxa"/>
              <w:right w:w="45" w:type="dxa"/>
            </w:tcMar>
            <w:vAlign w:val="bottom"/>
            <w:hideMark/>
          </w:tcPr>
          <w:p w14:paraId="2C881545"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2</w:t>
            </w:r>
          </w:p>
        </w:tc>
      </w:tr>
      <w:tr w:rsidR="00755A28" w:rsidRPr="00755A28" w14:paraId="3583044E" w14:textId="77777777" w:rsidTr="005A4FD7">
        <w:trPr>
          <w:trHeight w:val="315"/>
        </w:trPr>
        <w:tc>
          <w:tcPr>
            <w:tcW w:w="0" w:type="auto"/>
            <w:tcMar>
              <w:top w:w="30" w:type="dxa"/>
              <w:left w:w="45" w:type="dxa"/>
              <w:bottom w:w="30" w:type="dxa"/>
              <w:right w:w="45" w:type="dxa"/>
            </w:tcMar>
            <w:vAlign w:val="bottom"/>
            <w:hideMark/>
          </w:tcPr>
          <w:p w14:paraId="7852B9C9"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18AE428B" w14:textId="65A34758"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 xml:space="preserve">van </w:t>
            </w:r>
            <w:proofErr w:type="spellStart"/>
            <w:r w:rsidRPr="00755A28">
              <w:rPr>
                <w:rFonts w:eastAsia="Times New Roman"/>
                <w:sz w:val="20"/>
                <w:szCs w:val="20"/>
                <w:lang w:val="en-US"/>
              </w:rPr>
              <w:t>Genuchten</w:t>
            </w:r>
            <w:proofErr w:type="spellEnd"/>
            <w:r w:rsidRPr="00755A28">
              <w:rPr>
                <w:rFonts w:eastAsia="Times New Roman"/>
                <w:sz w:val="20"/>
                <w:szCs w:val="20"/>
                <w:lang w:val="en-US"/>
              </w:rPr>
              <w:t>, M. (1991) “Why Is Software Late? An Empirical Study of Reasons for Delay in Software</w:t>
            </w:r>
            <w:r>
              <w:rPr>
                <w:rFonts w:eastAsia="Times New Roman"/>
                <w:sz w:val="20"/>
                <w:szCs w:val="20"/>
                <w:lang w:val="en-US"/>
              </w:rPr>
              <w:t xml:space="preserve"> </w:t>
            </w:r>
            <w:r w:rsidRPr="00755A28">
              <w:rPr>
                <w:rFonts w:eastAsia="Times New Roman"/>
                <w:sz w:val="20"/>
                <w:szCs w:val="20"/>
                <w:lang w:val="en-US"/>
              </w:rPr>
              <w:t>Development”, IEEE Transactions on Software Engineering, (17)6, pp. 582–590.</w:t>
            </w:r>
          </w:p>
        </w:tc>
        <w:tc>
          <w:tcPr>
            <w:tcW w:w="1300" w:type="dxa"/>
            <w:tcMar>
              <w:top w:w="30" w:type="dxa"/>
              <w:left w:w="45" w:type="dxa"/>
              <w:bottom w:w="30" w:type="dxa"/>
              <w:right w:w="45" w:type="dxa"/>
            </w:tcMar>
            <w:vAlign w:val="bottom"/>
            <w:hideMark/>
          </w:tcPr>
          <w:p w14:paraId="703B7EF9"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2</w:t>
            </w:r>
          </w:p>
        </w:tc>
      </w:tr>
      <w:tr w:rsidR="00755A28" w:rsidRPr="00755A28" w14:paraId="3EC8106A" w14:textId="77777777" w:rsidTr="005A4FD7">
        <w:trPr>
          <w:trHeight w:val="315"/>
        </w:trPr>
        <w:tc>
          <w:tcPr>
            <w:tcW w:w="0" w:type="auto"/>
            <w:tcMar>
              <w:top w:w="30" w:type="dxa"/>
              <w:left w:w="45" w:type="dxa"/>
              <w:bottom w:w="30" w:type="dxa"/>
              <w:right w:w="45" w:type="dxa"/>
            </w:tcMar>
            <w:vAlign w:val="bottom"/>
            <w:hideMark/>
          </w:tcPr>
          <w:p w14:paraId="7E48E2E6"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Previous SLM</w:t>
            </w:r>
          </w:p>
        </w:tc>
        <w:tc>
          <w:tcPr>
            <w:tcW w:w="6926" w:type="dxa"/>
            <w:shd w:val="clear" w:color="auto" w:fill="E06666"/>
            <w:tcMar>
              <w:top w:w="30" w:type="dxa"/>
              <w:left w:w="45" w:type="dxa"/>
              <w:bottom w:w="30" w:type="dxa"/>
              <w:right w:w="45" w:type="dxa"/>
            </w:tcMar>
            <w:vAlign w:val="bottom"/>
            <w:hideMark/>
          </w:tcPr>
          <w:p w14:paraId="4D358518" w14:textId="28155B81"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Wesslén</w:t>
            </w:r>
            <w:proofErr w:type="spellEnd"/>
            <w:r w:rsidRPr="00755A28">
              <w:rPr>
                <w:rFonts w:eastAsia="Times New Roman"/>
                <w:sz w:val="20"/>
                <w:szCs w:val="20"/>
                <w:lang w:val="en-US"/>
              </w:rPr>
              <w:t>, A. (2000) “A Replicated Empirical Study of the Impact of the Methods in the PSP on Individual Engineers”,</w:t>
            </w:r>
            <w:r>
              <w:rPr>
                <w:rFonts w:eastAsia="Times New Roman"/>
                <w:sz w:val="20"/>
                <w:szCs w:val="20"/>
                <w:lang w:val="en-US"/>
              </w:rPr>
              <w:t xml:space="preserve"> </w:t>
            </w:r>
            <w:r w:rsidRPr="00755A28">
              <w:rPr>
                <w:rFonts w:eastAsia="Times New Roman"/>
                <w:sz w:val="20"/>
                <w:szCs w:val="20"/>
                <w:lang w:val="en-US"/>
              </w:rPr>
              <w:t>Empirical Software Engineering, (5)2, pp. 93–123.</w:t>
            </w:r>
          </w:p>
        </w:tc>
        <w:tc>
          <w:tcPr>
            <w:tcW w:w="1300" w:type="dxa"/>
            <w:tcMar>
              <w:top w:w="30" w:type="dxa"/>
              <w:left w:w="45" w:type="dxa"/>
              <w:bottom w:w="30" w:type="dxa"/>
              <w:right w:w="45" w:type="dxa"/>
            </w:tcMar>
            <w:vAlign w:val="bottom"/>
            <w:hideMark/>
          </w:tcPr>
          <w:p w14:paraId="193FC728"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EC 02</w:t>
            </w:r>
          </w:p>
        </w:tc>
      </w:tr>
      <w:tr w:rsidR="00755A28" w:rsidRPr="00755A28" w14:paraId="5E5F8FE6" w14:textId="77777777" w:rsidTr="005A4FD7">
        <w:trPr>
          <w:trHeight w:val="315"/>
        </w:trPr>
        <w:tc>
          <w:tcPr>
            <w:tcW w:w="0" w:type="auto"/>
            <w:tcMar>
              <w:top w:w="30" w:type="dxa"/>
              <w:left w:w="45" w:type="dxa"/>
              <w:bottom w:w="30" w:type="dxa"/>
              <w:right w:w="45" w:type="dxa"/>
            </w:tcMar>
            <w:vAlign w:val="bottom"/>
            <w:hideMark/>
          </w:tcPr>
          <w:p w14:paraId="1C2A85E8"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Selected by us</w:t>
            </w:r>
          </w:p>
        </w:tc>
        <w:tc>
          <w:tcPr>
            <w:tcW w:w="6926" w:type="dxa"/>
            <w:shd w:val="clear" w:color="auto" w:fill="93C47D"/>
            <w:tcMar>
              <w:top w:w="30" w:type="dxa"/>
              <w:left w:w="45" w:type="dxa"/>
              <w:bottom w:w="30" w:type="dxa"/>
              <w:right w:w="45" w:type="dxa"/>
            </w:tcMar>
            <w:vAlign w:val="bottom"/>
            <w:hideMark/>
          </w:tcPr>
          <w:p w14:paraId="265FCF21" w14:textId="77777777" w:rsidR="00755A28" w:rsidRPr="00755A28" w:rsidRDefault="00755A28" w:rsidP="00755A28">
            <w:pPr>
              <w:spacing w:line="240" w:lineRule="auto"/>
              <w:rPr>
                <w:rFonts w:eastAsia="Times New Roman"/>
                <w:sz w:val="20"/>
                <w:szCs w:val="20"/>
                <w:lang w:val="en-US"/>
              </w:rPr>
            </w:pPr>
            <w:proofErr w:type="spellStart"/>
            <w:r w:rsidRPr="00755A28">
              <w:rPr>
                <w:rFonts w:eastAsia="Times New Roman"/>
                <w:sz w:val="20"/>
                <w:szCs w:val="20"/>
                <w:lang w:val="en-US"/>
              </w:rPr>
              <w:t>Magazinius</w:t>
            </w:r>
            <w:proofErr w:type="spellEnd"/>
            <w:r w:rsidRPr="00755A28">
              <w:rPr>
                <w:rFonts w:eastAsia="Times New Roman"/>
                <w:sz w:val="20"/>
                <w:szCs w:val="20"/>
                <w:lang w:val="en-US"/>
              </w:rPr>
              <w:t xml:space="preserve">, A., </w:t>
            </w:r>
            <w:proofErr w:type="spellStart"/>
            <w:r w:rsidRPr="00755A28">
              <w:rPr>
                <w:rFonts w:eastAsia="Times New Roman"/>
                <w:sz w:val="20"/>
                <w:szCs w:val="20"/>
                <w:lang w:val="en-US"/>
              </w:rPr>
              <w:t>Börjesson</w:t>
            </w:r>
            <w:proofErr w:type="spellEnd"/>
            <w:r w:rsidRPr="00755A28">
              <w:rPr>
                <w:rFonts w:eastAsia="Times New Roman"/>
                <w:sz w:val="20"/>
                <w:szCs w:val="20"/>
                <w:lang w:val="en-US"/>
              </w:rPr>
              <w:t>, S., and Feldt, R. (2012) "Investigating intentional distortions in software cost estimation - An exploratory study", Journal of Systems and Software, (85), pp. 1770-1781.</w:t>
            </w:r>
          </w:p>
        </w:tc>
        <w:tc>
          <w:tcPr>
            <w:tcW w:w="1300" w:type="dxa"/>
            <w:tcMar>
              <w:top w:w="30" w:type="dxa"/>
              <w:left w:w="45" w:type="dxa"/>
              <w:bottom w:w="30" w:type="dxa"/>
              <w:right w:w="45" w:type="dxa"/>
            </w:tcMar>
            <w:vAlign w:val="bottom"/>
            <w:hideMark/>
          </w:tcPr>
          <w:p w14:paraId="4499E128"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r w:rsidR="00755A28" w:rsidRPr="00755A28" w14:paraId="00F91053" w14:textId="77777777" w:rsidTr="005A4FD7">
        <w:trPr>
          <w:trHeight w:val="315"/>
        </w:trPr>
        <w:tc>
          <w:tcPr>
            <w:tcW w:w="0" w:type="auto"/>
            <w:tcMar>
              <w:top w:w="30" w:type="dxa"/>
              <w:left w:w="45" w:type="dxa"/>
              <w:bottom w:w="30" w:type="dxa"/>
              <w:right w:w="45" w:type="dxa"/>
            </w:tcMar>
            <w:vAlign w:val="bottom"/>
            <w:hideMark/>
          </w:tcPr>
          <w:p w14:paraId="132058A1"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Automatic broad search</w:t>
            </w:r>
          </w:p>
        </w:tc>
        <w:tc>
          <w:tcPr>
            <w:tcW w:w="6926" w:type="dxa"/>
            <w:shd w:val="clear" w:color="auto" w:fill="93C47D"/>
            <w:tcMar>
              <w:top w:w="30" w:type="dxa"/>
              <w:left w:w="45" w:type="dxa"/>
              <w:bottom w:w="30" w:type="dxa"/>
              <w:right w:w="45" w:type="dxa"/>
            </w:tcMar>
            <w:vAlign w:val="bottom"/>
            <w:hideMark/>
          </w:tcPr>
          <w:p w14:paraId="5AF4C572" w14:textId="77777777" w:rsidR="00755A28" w:rsidRPr="00755A28" w:rsidRDefault="00755A28" w:rsidP="00755A28">
            <w:pPr>
              <w:spacing w:line="240" w:lineRule="auto"/>
              <w:rPr>
                <w:rFonts w:eastAsia="Times New Roman"/>
                <w:sz w:val="20"/>
                <w:szCs w:val="20"/>
                <w:lang w:val="en-US"/>
              </w:rPr>
            </w:pPr>
            <w:r w:rsidRPr="00755A28">
              <w:rPr>
                <w:rFonts w:eastAsia="Times New Roman"/>
                <w:sz w:val="20"/>
                <w:szCs w:val="20"/>
                <w:lang w:val="en-US"/>
              </w:rPr>
              <w:t xml:space="preserve">Conoscenti, M., </w:t>
            </w:r>
            <w:proofErr w:type="spellStart"/>
            <w:r w:rsidRPr="00755A28">
              <w:rPr>
                <w:rFonts w:eastAsia="Times New Roman"/>
                <w:sz w:val="20"/>
                <w:szCs w:val="20"/>
                <w:lang w:val="en-US"/>
              </w:rPr>
              <w:t>Besner</w:t>
            </w:r>
            <w:proofErr w:type="spellEnd"/>
            <w:r w:rsidRPr="00755A28">
              <w:rPr>
                <w:rFonts w:eastAsia="Times New Roman"/>
                <w:sz w:val="20"/>
                <w:szCs w:val="20"/>
                <w:lang w:val="en-US"/>
              </w:rPr>
              <w:t xml:space="preserve">, V., </w:t>
            </w:r>
            <w:proofErr w:type="spellStart"/>
            <w:r w:rsidRPr="00755A28">
              <w:rPr>
                <w:rFonts w:eastAsia="Times New Roman"/>
                <w:sz w:val="20"/>
                <w:szCs w:val="20"/>
                <w:lang w:val="en-US"/>
              </w:rPr>
              <w:t>Vetrò</w:t>
            </w:r>
            <w:proofErr w:type="spellEnd"/>
            <w:r w:rsidRPr="00755A28">
              <w:rPr>
                <w:rFonts w:eastAsia="Times New Roman"/>
                <w:sz w:val="20"/>
                <w:szCs w:val="20"/>
                <w:lang w:val="en-US"/>
              </w:rPr>
              <w:t xml:space="preserve">, A., Fernández, D. M. (2019) "Combining data analytics and </w:t>
            </w:r>
            <w:proofErr w:type="gramStart"/>
            <w:r w:rsidRPr="00755A28">
              <w:rPr>
                <w:rFonts w:eastAsia="Times New Roman"/>
                <w:sz w:val="20"/>
                <w:szCs w:val="20"/>
                <w:lang w:val="en-US"/>
              </w:rPr>
              <w:t>developers</w:t>
            </w:r>
            <w:proofErr w:type="gramEnd"/>
            <w:r w:rsidRPr="00755A28">
              <w:rPr>
                <w:rFonts w:eastAsia="Times New Roman"/>
                <w:sz w:val="20"/>
                <w:szCs w:val="20"/>
                <w:lang w:val="en-US"/>
              </w:rPr>
              <w:t xml:space="preserve"> feedback for identifying reasons of inaccurate estimations in agile software development", Journal of Systems and Software,156, pp. 126-135.</w:t>
            </w:r>
          </w:p>
        </w:tc>
        <w:tc>
          <w:tcPr>
            <w:tcW w:w="1300" w:type="dxa"/>
            <w:tcMar>
              <w:top w:w="30" w:type="dxa"/>
              <w:left w:w="45" w:type="dxa"/>
              <w:bottom w:w="30" w:type="dxa"/>
              <w:right w:w="45" w:type="dxa"/>
            </w:tcMar>
            <w:vAlign w:val="bottom"/>
            <w:hideMark/>
          </w:tcPr>
          <w:p w14:paraId="7B477FA6" w14:textId="77777777" w:rsidR="00755A28" w:rsidRPr="00755A28" w:rsidRDefault="00755A28" w:rsidP="00755A28">
            <w:pPr>
              <w:spacing w:line="240" w:lineRule="auto"/>
              <w:jc w:val="center"/>
              <w:rPr>
                <w:rFonts w:eastAsia="Times New Roman"/>
                <w:b/>
                <w:bCs/>
                <w:sz w:val="20"/>
                <w:szCs w:val="20"/>
                <w:lang w:val="en-US"/>
              </w:rPr>
            </w:pPr>
            <w:r w:rsidRPr="00755A28">
              <w:rPr>
                <w:rFonts w:eastAsia="Times New Roman"/>
                <w:b/>
                <w:bCs/>
                <w:sz w:val="20"/>
                <w:szCs w:val="20"/>
                <w:lang w:val="en-US"/>
              </w:rPr>
              <w:t>-</w:t>
            </w:r>
          </w:p>
        </w:tc>
      </w:tr>
    </w:tbl>
    <w:p w14:paraId="0B730629" w14:textId="77777777" w:rsidR="00F1090D" w:rsidRPr="00F1090D" w:rsidRDefault="00F1090D" w:rsidP="00F1090D"/>
    <w:p w14:paraId="19A7D340" w14:textId="3B1F3380" w:rsidR="00EC028B" w:rsidRDefault="00EC028B" w:rsidP="00BF3775">
      <w:pPr>
        <w:pStyle w:val="Heading3"/>
        <w:numPr>
          <w:ilvl w:val="0"/>
          <w:numId w:val="1"/>
        </w:numPr>
        <w:spacing w:before="320" w:after="80" w:line="360" w:lineRule="auto"/>
        <w:jc w:val="both"/>
        <w:rPr>
          <w:rFonts w:ascii="Arial" w:eastAsia="Arial" w:hAnsi="Arial" w:cs="Arial"/>
          <w:b/>
          <w:bCs/>
          <w:color w:val="000000"/>
          <w:sz w:val="28"/>
          <w:szCs w:val="28"/>
          <w:lang w:val="en-US"/>
        </w:rPr>
      </w:pPr>
      <w:r>
        <w:rPr>
          <w:rFonts w:ascii="Arial" w:eastAsia="Arial" w:hAnsi="Arial" w:cs="Arial"/>
          <w:b/>
          <w:bCs/>
          <w:color w:val="000000"/>
          <w:sz w:val="28"/>
          <w:szCs w:val="28"/>
          <w:lang w:val="en-US"/>
        </w:rPr>
        <w:t>Extraction form and complete data extraction</w:t>
      </w:r>
    </w:p>
    <w:p w14:paraId="37079B1B" w14:textId="39D619F9" w:rsidR="006560A3" w:rsidRDefault="006560A3" w:rsidP="006560A3">
      <w:pPr>
        <w:rPr>
          <w:lang w:val="en-US"/>
        </w:rPr>
      </w:pPr>
    </w:p>
    <w:p w14:paraId="65AF4404" w14:textId="5DD5D8E1" w:rsidR="006560A3" w:rsidRPr="006560A3" w:rsidRDefault="006560A3" w:rsidP="006560A3">
      <w:pPr>
        <w:rPr>
          <w:lang w:val="en-US"/>
        </w:rPr>
      </w:pPr>
      <w:r>
        <w:rPr>
          <w:lang w:val="en-US"/>
        </w:rPr>
        <w:t xml:space="preserve">The extraction form and the complete data extraction is available </w:t>
      </w:r>
      <w:r w:rsidR="009D0457">
        <w:rPr>
          <w:lang w:val="en-US"/>
        </w:rPr>
        <w:t>on the file Data extraction forms.xlsx under the same DOI as the current document</w:t>
      </w:r>
      <w:r>
        <w:rPr>
          <w:lang w:val="en-US"/>
        </w:rPr>
        <w:t>.</w:t>
      </w:r>
    </w:p>
    <w:p w14:paraId="1BC30D6F" w14:textId="4049FEDB" w:rsidR="00EC028B" w:rsidRDefault="00EC028B" w:rsidP="00EC028B">
      <w:pPr>
        <w:pStyle w:val="Heading3"/>
        <w:numPr>
          <w:ilvl w:val="0"/>
          <w:numId w:val="1"/>
        </w:numPr>
        <w:spacing w:before="320" w:after="80" w:line="360" w:lineRule="auto"/>
        <w:jc w:val="both"/>
        <w:rPr>
          <w:rFonts w:ascii="Arial" w:eastAsia="Arial" w:hAnsi="Arial" w:cs="Arial"/>
          <w:b/>
          <w:bCs/>
          <w:color w:val="000000"/>
          <w:sz w:val="28"/>
          <w:szCs w:val="28"/>
          <w:lang w:val="en-US"/>
        </w:rPr>
      </w:pPr>
      <w:r>
        <w:rPr>
          <w:rFonts w:ascii="Arial" w:eastAsia="Arial" w:hAnsi="Arial" w:cs="Arial"/>
          <w:b/>
          <w:bCs/>
          <w:color w:val="000000"/>
          <w:sz w:val="28"/>
          <w:szCs w:val="28"/>
          <w:lang w:val="en-US"/>
        </w:rPr>
        <w:t>Codes</w:t>
      </w:r>
      <w:r w:rsidRPr="00643E13">
        <w:rPr>
          <w:rFonts w:ascii="Arial" w:eastAsia="Arial" w:hAnsi="Arial" w:cs="Arial"/>
          <w:b/>
          <w:bCs/>
          <w:color w:val="000000"/>
          <w:sz w:val="28"/>
          <w:szCs w:val="28"/>
          <w:lang w:val="en-US"/>
        </w:rPr>
        <w:t xml:space="preserve">, </w:t>
      </w:r>
      <w:r>
        <w:rPr>
          <w:rFonts w:ascii="Arial" w:eastAsia="Arial" w:hAnsi="Arial" w:cs="Arial"/>
          <w:b/>
          <w:bCs/>
          <w:color w:val="000000"/>
          <w:sz w:val="28"/>
          <w:szCs w:val="28"/>
          <w:lang w:val="en-US"/>
        </w:rPr>
        <w:t xml:space="preserve">intermediary </w:t>
      </w:r>
      <w:r w:rsidRPr="00643E13">
        <w:rPr>
          <w:rFonts w:ascii="Arial" w:eastAsia="Arial" w:hAnsi="Arial" w:cs="Arial"/>
          <w:b/>
          <w:bCs/>
          <w:color w:val="000000"/>
          <w:sz w:val="28"/>
          <w:szCs w:val="28"/>
          <w:lang w:val="en-US"/>
        </w:rPr>
        <w:t>factors,</w:t>
      </w:r>
      <w:r>
        <w:rPr>
          <w:rFonts w:ascii="Arial" w:eastAsia="Arial" w:hAnsi="Arial" w:cs="Arial"/>
          <w:b/>
          <w:bCs/>
          <w:color w:val="000000"/>
          <w:sz w:val="28"/>
          <w:szCs w:val="28"/>
          <w:lang w:val="en-US"/>
        </w:rPr>
        <w:t xml:space="preserve"> and factors</w:t>
      </w:r>
    </w:p>
    <w:p w14:paraId="4195DD06" w14:textId="2D4D0460" w:rsidR="00EC028B" w:rsidRDefault="00EC028B" w:rsidP="00EC028B">
      <w:pPr>
        <w:rPr>
          <w:lang w:val="en-US"/>
        </w:rPr>
      </w:pPr>
    </w:p>
    <w:p w14:paraId="29FC23B9" w14:textId="77777777" w:rsidR="00EC028B" w:rsidRPr="004F6645" w:rsidRDefault="00EC028B" w:rsidP="00EC028B">
      <w:pPr>
        <w:spacing w:line="360" w:lineRule="auto"/>
        <w:jc w:val="both"/>
        <w:rPr>
          <w:lang w:val="en-US"/>
        </w:rPr>
      </w:pPr>
      <w:r>
        <w:rPr>
          <w:lang w:val="en-US"/>
        </w:rPr>
        <w:lastRenderedPageBreak/>
        <w:fldChar w:fldCharType="begin"/>
      </w:r>
      <w:r>
        <w:rPr>
          <w:lang w:val="en-US"/>
        </w:rPr>
        <w:instrText xml:space="preserve"> REF _Ref70068079 \h </w:instrText>
      </w:r>
      <w:r>
        <w:rPr>
          <w:lang w:val="en-US"/>
        </w:rPr>
      </w:r>
      <w:r>
        <w:rPr>
          <w:lang w:val="en-US"/>
        </w:rPr>
        <w:fldChar w:fldCharType="separate"/>
      </w:r>
      <w:r w:rsidRPr="00025685">
        <w:rPr>
          <w:b/>
          <w:bCs/>
          <w:lang w:val="en-US"/>
        </w:rPr>
        <w:t xml:space="preserve">Table </w:t>
      </w:r>
      <w:r w:rsidRPr="00025685">
        <w:rPr>
          <w:b/>
          <w:bCs/>
          <w:noProof/>
          <w:lang w:val="en-US"/>
        </w:rPr>
        <w:t>II</w:t>
      </w:r>
      <w:r>
        <w:rPr>
          <w:lang w:val="en-US"/>
        </w:rPr>
        <w:fldChar w:fldCharType="end"/>
      </w:r>
      <w:r w:rsidRPr="004F6645">
        <w:rPr>
          <w:lang w:val="en-US"/>
        </w:rPr>
        <w:t xml:space="preserve"> exemplifies two factors, showing both the structure of the candidate factors’ code, the intermediary factor</w:t>
      </w:r>
      <w:r>
        <w:rPr>
          <w:lang w:val="en-US"/>
        </w:rPr>
        <w:t xml:space="preserve"> (when existent)</w:t>
      </w:r>
      <w:r w:rsidRPr="004F6645">
        <w:rPr>
          <w:lang w:val="en-US"/>
        </w:rPr>
        <w:t>, and the final factor label.</w:t>
      </w:r>
    </w:p>
    <w:p w14:paraId="48F34CAB" w14:textId="77777777" w:rsidR="00EC028B" w:rsidRPr="00025685" w:rsidRDefault="00EC028B" w:rsidP="00EC028B">
      <w:pPr>
        <w:pStyle w:val="Caption"/>
        <w:jc w:val="center"/>
        <w:rPr>
          <w:b/>
          <w:bCs/>
          <w:sz w:val="20"/>
          <w:szCs w:val="20"/>
          <w:lang w:val="en-US"/>
        </w:rPr>
      </w:pPr>
    </w:p>
    <w:p w14:paraId="38D11B81" w14:textId="5C908B51" w:rsidR="00EC028B" w:rsidRPr="002B2241" w:rsidRDefault="00EC028B" w:rsidP="00EC028B">
      <w:pPr>
        <w:pStyle w:val="Caption"/>
        <w:keepNext/>
        <w:jc w:val="center"/>
        <w:rPr>
          <w:b/>
          <w:bCs/>
          <w:lang w:val="en-US"/>
        </w:rPr>
      </w:pPr>
      <w:bookmarkStart w:id="1" w:name="_Ref70068079"/>
      <w:r w:rsidRPr="002B2241">
        <w:rPr>
          <w:b/>
          <w:bCs/>
          <w:lang w:val="en-US"/>
        </w:rPr>
        <w:t xml:space="preserve">Table </w:t>
      </w:r>
      <w:r w:rsidR="002B2241">
        <w:rPr>
          <w:b/>
          <w:bCs/>
        </w:rPr>
        <w:fldChar w:fldCharType="begin"/>
      </w:r>
      <w:r w:rsidR="002B2241" w:rsidRPr="002B2241">
        <w:rPr>
          <w:b/>
          <w:bCs/>
          <w:lang w:val="en-US"/>
        </w:rPr>
        <w:instrText xml:space="preserve"> SEQ Table \* ROMAN </w:instrText>
      </w:r>
      <w:r w:rsidR="002B2241">
        <w:rPr>
          <w:b/>
          <w:bCs/>
        </w:rPr>
        <w:fldChar w:fldCharType="separate"/>
      </w:r>
      <w:r w:rsidR="002B2241" w:rsidRPr="002B2241">
        <w:rPr>
          <w:b/>
          <w:bCs/>
          <w:noProof/>
          <w:lang w:val="en-US"/>
        </w:rPr>
        <w:t>II</w:t>
      </w:r>
      <w:r w:rsidR="002B2241">
        <w:rPr>
          <w:b/>
          <w:bCs/>
        </w:rPr>
        <w:fldChar w:fldCharType="end"/>
      </w:r>
      <w:bookmarkEnd w:id="1"/>
      <w:r w:rsidRPr="002B2241">
        <w:rPr>
          <w:b/>
          <w:bCs/>
          <w:lang w:val="en-US"/>
        </w:rPr>
        <w:t xml:space="preserve"> - Examples of factors</w:t>
      </w:r>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30"/>
        <w:gridCol w:w="2520"/>
        <w:gridCol w:w="5265"/>
      </w:tblGrid>
      <w:tr w:rsidR="00EC028B" w:rsidRPr="002B2241" w14:paraId="571B77D7" w14:textId="77777777" w:rsidTr="0073065F">
        <w:tc>
          <w:tcPr>
            <w:tcW w:w="1230" w:type="dxa"/>
            <w:shd w:val="clear" w:color="auto" w:fill="D9D9D9"/>
            <w:tcMar>
              <w:top w:w="100" w:type="dxa"/>
              <w:left w:w="100" w:type="dxa"/>
              <w:bottom w:w="100" w:type="dxa"/>
              <w:right w:w="100" w:type="dxa"/>
            </w:tcMar>
          </w:tcPr>
          <w:p w14:paraId="49190678" w14:textId="77777777" w:rsidR="00EC028B" w:rsidRPr="00C27300" w:rsidRDefault="00EC028B" w:rsidP="0073065F">
            <w:pPr>
              <w:widowControl w:val="0"/>
              <w:pBdr>
                <w:top w:val="nil"/>
                <w:left w:val="nil"/>
                <w:bottom w:val="nil"/>
                <w:right w:val="nil"/>
                <w:between w:val="nil"/>
              </w:pBdr>
              <w:spacing w:line="240" w:lineRule="auto"/>
              <w:jc w:val="center"/>
              <w:rPr>
                <w:b/>
                <w:sz w:val="20"/>
                <w:szCs w:val="20"/>
                <w:lang w:val="en-US"/>
              </w:rPr>
            </w:pPr>
            <w:r w:rsidRPr="00C27300">
              <w:rPr>
                <w:b/>
                <w:sz w:val="20"/>
                <w:szCs w:val="20"/>
                <w:lang w:val="en-US"/>
              </w:rPr>
              <w:t>Factor</w:t>
            </w:r>
          </w:p>
        </w:tc>
        <w:tc>
          <w:tcPr>
            <w:tcW w:w="2520" w:type="dxa"/>
            <w:shd w:val="clear" w:color="auto" w:fill="D9D9D9"/>
            <w:tcMar>
              <w:top w:w="100" w:type="dxa"/>
              <w:left w:w="100" w:type="dxa"/>
              <w:bottom w:w="100" w:type="dxa"/>
              <w:right w:w="100" w:type="dxa"/>
            </w:tcMar>
          </w:tcPr>
          <w:p w14:paraId="601A04EE" w14:textId="77777777" w:rsidR="00EC028B" w:rsidRPr="001D0AC8" w:rsidRDefault="00EC028B" w:rsidP="0073065F">
            <w:pPr>
              <w:widowControl w:val="0"/>
              <w:pBdr>
                <w:top w:val="nil"/>
                <w:left w:val="nil"/>
                <w:bottom w:val="nil"/>
                <w:right w:val="nil"/>
                <w:between w:val="nil"/>
              </w:pBdr>
              <w:spacing w:line="240" w:lineRule="auto"/>
              <w:jc w:val="center"/>
              <w:rPr>
                <w:b/>
                <w:sz w:val="20"/>
                <w:szCs w:val="20"/>
                <w:lang w:val="en-US"/>
              </w:rPr>
            </w:pPr>
            <w:r w:rsidRPr="001D0AC8">
              <w:rPr>
                <w:b/>
                <w:sz w:val="20"/>
                <w:szCs w:val="20"/>
                <w:lang w:val="en-US"/>
              </w:rPr>
              <w:t>Factor (intermediary)</w:t>
            </w:r>
          </w:p>
        </w:tc>
        <w:tc>
          <w:tcPr>
            <w:tcW w:w="5265" w:type="dxa"/>
            <w:shd w:val="clear" w:color="auto" w:fill="D9D9D9"/>
            <w:tcMar>
              <w:top w:w="100" w:type="dxa"/>
              <w:left w:w="100" w:type="dxa"/>
              <w:bottom w:w="100" w:type="dxa"/>
              <w:right w:w="100" w:type="dxa"/>
            </w:tcMar>
          </w:tcPr>
          <w:p w14:paraId="613C0868" w14:textId="77777777" w:rsidR="00EC028B" w:rsidRPr="001D0AC8" w:rsidRDefault="00EC028B" w:rsidP="0073065F">
            <w:pPr>
              <w:widowControl w:val="0"/>
              <w:pBdr>
                <w:top w:val="nil"/>
                <w:left w:val="nil"/>
                <w:bottom w:val="nil"/>
                <w:right w:val="nil"/>
                <w:between w:val="nil"/>
              </w:pBdr>
              <w:spacing w:line="240" w:lineRule="auto"/>
              <w:jc w:val="center"/>
              <w:rPr>
                <w:b/>
                <w:sz w:val="20"/>
                <w:szCs w:val="20"/>
                <w:lang w:val="en-US"/>
              </w:rPr>
            </w:pPr>
            <w:r w:rsidRPr="001D0AC8">
              <w:rPr>
                <w:b/>
                <w:sz w:val="20"/>
                <w:szCs w:val="20"/>
                <w:lang w:val="en-US"/>
              </w:rPr>
              <w:t>Example of code for the candidate factor</w:t>
            </w:r>
          </w:p>
        </w:tc>
      </w:tr>
      <w:tr w:rsidR="00EC028B" w:rsidRPr="002B2241" w14:paraId="0B71912E" w14:textId="77777777" w:rsidTr="0073065F">
        <w:trPr>
          <w:trHeight w:val="400"/>
        </w:trPr>
        <w:tc>
          <w:tcPr>
            <w:tcW w:w="1230" w:type="dxa"/>
            <w:vMerge w:val="restart"/>
            <w:shd w:val="clear" w:color="auto" w:fill="auto"/>
            <w:tcMar>
              <w:top w:w="100" w:type="dxa"/>
              <w:left w:w="100" w:type="dxa"/>
              <w:bottom w:w="100" w:type="dxa"/>
              <w:right w:w="100" w:type="dxa"/>
            </w:tcMar>
          </w:tcPr>
          <w:p w14:paraId="53D148D3" w14:textId="77777777" w:rsidR="00EC028B" w:rsidRPr="00C27300" w:rsidRDefault="00EC028B" w:rsidP="0073065F">
            <w:pPr>
              <w:widowControl w:val="0"/>
              <w:pBdr>
                <w:top w:val="nil"/>
                <w:left w:val="nil"/>
                <w:bottom w:val="nil"/>
                <w:right w:val="nil"/>
                <w:between w:val="nil"/>
              </w:pBdr>
              <w:spacing w:line="240" w:lineRule="auto"/>
              <w:rPr>
                <w:sz w:val="20"/>
                <w:szCs w:val="20"/>
              </w:rPr>
            </w:pPr>
            <w:proofErr w:type="spellStart"/>
            <w:r w:rsidRPr="00C27300">
              <w:rPr>
                <w:sz w:val="20"/>
                <w:szCs w:val="20"/>
              </w:rPr>
              <w:t>Pressure</w:t>
            </w:r>
            <w:proofErr w:type="spellEnd"/>
          </w:p>
        </w:tc>
        <w:tc>
          <w:tcPr>
            <w:tcW w:w="2520" w:type="dxa"/>
            <w:shd w:val="clear" w:color="auto" w:fill="auto"/>
            <w:tcMar>
              <w:top w:w="100" w:type="dxa"/>
              <w:left w:w="100" w:type="dxa"/>
              <w:bottom w:w="100" w:type="dxa"/>
              <w:right w:w="100" w:type="dxa"/>
            </w:tcMar>
          </w:tcPr>
          <w:p w14:paraId="1EE398B3" w14:textId="77777777" w:rsidR="00EC028B" w:rsidRPr="001D0AC8" w:rsidRDefault="00EC028B" w:rsidP="0073065F">
            <w:pPr>
              <w:widowControl w:val="0"/>
              <w:pBdr>
                <w:top w:val="nil"/>
                <w:left w:val="nil"/>
                <w:bottom w:val="nil"/>
                <w:right w:val="nil"/>
                <w:between w:val="nil"/>
              </w:pBdr>
              <w:spacing w:line="240" w:lineRule="auto"/>
              <w:rPr>
                <w:sz w:val="20"/>
                <w:szCs w:val="20"/>
              </w:rPr>
            </w:pPr>
            <w:r w:rsidRPr="001D0AC8">
              <w:rPr>
                <w:sz w:val="20"/>
                <w:szCs w:val="20"/>
              </w:rPr>
              <w:t xml:space="preserve">Overall </w:t>
            </w:r>
            <w:proofErr w:type="spellStart"/>
            <w:r w:rsidRPr="001D0AC8">
              <w:rPr>
                <w:sz w:val="20"/>
                <w:szCs w:val="20"/>
              </w:rPr>
              <w:t>pressure</w:t>
            </w:r>
            <w:proofErr w:type="spellEnd"/>
          </w:p>
        </w:tc>
        <w:tc>
          <w:tcPr>
            <w:tcW w:w="5265" w:type="dxa"/>
            <w:shd w:val="clear" w:color="auto" w:fill="auto"/>
            <w:tcMar>
              <w:top w:w="100" w:type="dxa"/>
              <w:left w:w="100" w:type="dxa"/>
              <w:bottom w:w="100" w:type="dxa"/>
              <w:right w:w="100" w:type="dxa"/>
            </w:tcMar>
          </w:tcPr>
          <w:p w14:paraId="1C65E0E6" w14:textId="77777777" w:rsidR="00EC028B" w:rsidRPr="00F474E1" w:rsidRDefault="00EC028B" w:rsidP="0073065F">
            <w:pPr>
              <w:widowControl w:val="0"/>
              <w:pBdr>
                <w:top w:val="nil"/>
                <w:left w:val="nil"/>
                <w:bottom w:val="nil"/>
                <w:right w:val="nil"/>
                <w:between w:val="nil"/>
              </w:pBdr>
              <w:spacing w:line="240" w:lineRule="auto"/>
              <w:rPr>
                <w:b/>
                <w:color w:val="980000"/>
                <w:sz w:val="20"/>
                <w:szCs w:val="20"/>
                <w:lang w:val="en-US"/>
              </w:rPr>
            </w:pPr>
            <w:r w:rsidRPr="001D0AC8">
              <w:rPr>
                <w:b/>
                <w:color w:val="0000FF"/>
                <w:sz w:val="20"/>
                <w:szCs w:val="20"/>
                <w:lang w:val="en-US"/>
              </w:rPr>
              <w:t>The survival pressure and business pattern of the company</w:t>
            </w:r>
            <w:r w:rsidRPr="001D0AC8">
              <w:rPr>
                <w:sz w:val="20"/>
                <w:szCs w:val="20"/>
                <w:lang w:val="en-US"/>
              </w:rPr>
              <w:t xml:space="preserve"> is a </w:t>
            </w:r>
            <w:r w:rsidRPr="001D0AC8">
              <w:rPr>
                <w:b/>
                <w:color w:val="CC4125"/>
                <w:sz w:val="20"/>
                <w:szCs w:val="20"/>
                <w:lang w:val="en-US"/>
              </w:rPr>
              <w:t>reason for inaccurate estimates.</w:t>
            </w:r>
          </w:p>
        </w:tc>
      </w:tr>
      <w:tr w:rsidR="00EC028B" w:rsidRPr="002B2241" w14:paraId="6B7C047C" w14:textId="77777777" w:rsidTr="0073065F">
        <w:trPr>
          <w:trHeight w:val="400"/>
        </w:trPr>
        <w:tc>
          <w:tcPr>
            <w:tcW w:w="1230" w:type="dxa"/>
            <w:vMerge/>
            <w:shd w:val="clear" w:color="auto" w:fill="auto"/>
            <w:tcMar>
              <w:top w:w="100" w:type="dxa"/>
              <w:left w:w="100" w:type="dxa"/>
              <w:bottom w:w="100" w:type="dxa"/>
              <w:right w:w="100" w:type="dxa"/>
            </w:tcMar>
          </w:tcPr>
          <w:p w14:paraId="1EDB38FA"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p>
        </w:tc>
        <w:tc>
          <w:tcPr>
            <w:tcW w:w="2520" w:type="dxa"/>
            <w:shd w:val="clear" w:color="auto" w:fill="auto"/>
            <w:tcMar>
              <w:top w:w="100" w:type="dxa"/>
              <w:left w:w="100" w:type="dxa"/>
              <w:bottom w:w="100" w:type="dxa"/>
              <w:right w:w="100" w:type="dxa"/>
            </w:tcMar>
          </w:tcPr>
          <w:p w14:paraId="5B258930" w14:textId="77777777" w:rsidR="00EC028B" w:rsidRPr="001D0AC8" w:rsidRDefault="00EC028B" w:rsidP="0073065F">
            <w:pPr>
              <w:widowControl w:val="0"/>
              <w:pBdr>
                <w:top w:val="nil"/>
                <w:left w:val="nil"/>
                <w:bottom w:val="nil"/>
                <w:right w:val="nil"/>
                <w:between w:val="nil"/>
              </w:pBdr>
              <w:spacing w:line="240" w:lineRule="auto"/>
              <w:rPr>
                <w:sz w:val="20"/>
                <w:szCs w:val="20"/>
              </w:rPr>
            </w:pPr>
            <w:proofErr w:type="spellStart"/>
            <w:r w:rsidRPr="001D0AC8">
              <w:rPr>
                <w:sz w:val="20"/>
                <w:szCs w:val="20"/>
              </w:rPr>
              <w:t>Customer</w:t>
            </w:r>
            <w:proofErr w:type="spellEnd"/>
            <w:r w:rsidRPr="001D0AC8">
              <w:rPr>
                <w:sz w:val="20"/>
                <w:szCs w:val="20"/>
              </w:rPr>
              <w:t xml:space="preserve"> </w:t>
            </w:r>
            <w:proofErr w:type="spellStart"/>
            <w:r w:rsidRPr="001D0AC8">
              <w:rPr>
                <w:sz w:val="20"/>
                <w:szCs w:val="20"/>
              </w:rPr>
              <w:t>pressure</w:t>
            </w:r>
            <w:proofErr w:type="spellEnd"/>
          </w:p>
        </w:tc>
        <w:tc>
          <w:tcPr>
            <w:tcW w:w="5265" w:type="dxa"/>
            <w:shd w:val="clear" w:color="auto" w:fill="auto"/>
            <w:tcMar>
              <w:top w:w="100" w:type="dxa"/>
              <w:left w:w="100" w:type="dxa"/>
              <w:bottom w:w="100" w:type="dxa"/>
              <w:right w:w="100" w:type="dxa"/>
            </w:tcMar>
          </w:tcPr>
          <w:p w14:paraId="4A0CE362"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r w:rsidRPr="001D0AC8">
              <w:rPr>
                <w:b/>
                <w:color w:val="0000FF"/>
                <w:sz w:val="20"/>
                <w:szCs w:val="20"/>
                <w:lang w:val="en-US"/>
              </w:rPr>
              <w:t>Pressure from senior manager</w:t>
            </w:r>
            <w:r w:rsidRPr="00C27300">
              <w:rPr>
                <w:rStyle w:val="FootnoteReference"/>
                <w:b/>
                <w:color w:val="0000FF"/>
                <w:sz w:val="20"/>
                <w:szCs w:val="20"/>
                <w:lang w:val="en-US"/>
              </w:rPr>
              <w:footnoteReference w:id="2"/>
            </w:r>
            <w:r w:rsidRPr="00C27300">
              <w:rPr>
                <w:b/>
                <w:color w:val="0000FF"/>
                <w:sz w:val="20"/>
                <w:szCs w:val="20"/>
                <w:lang w:val="en-US"/>
              </w:rPr>
              <w:t xml:space="preserve"> and the client to set or change the estimation results</w:t>
            </w:r>
            <w:r w:rsidRPr="00C27300">
              <w:rPr>
                <w:sz w:val="20"/>
                <w:szCs w:val="20"/>
                <w:lang w:val="en-US"/>
              </w:rPr>
              <w:t xml:space="preserve"> is a</w:t>
            </w:r>
            <w:r w:rsidRPr="001D0AC8">
              <w:rPr>
                <w:sz w:val="20"/>
                <w:szCs w:val="20"/>
                <w:lang w:val="en-US"/>
              </w:rPr>
              <w:t xml:space="preserve"> </w:t>
            </w:r>
            <w:r w:rsidRPr="001D0AC8">
              <w:rPr>
                <w:b/>
                <w:color w:val="CC4125"/>
                <w:sz w:val="20"/>
                <w:szCs w:val="20"/>
                <w:lang w:val="en-US"/>
              </w:rPr>
              <w:t>reason for inaccurate estimates.</w:t>
            </w:r>
          </w:p>
        </w:tc>
      </w:tr>
      <w:tr w:rsidR="00EC028B" w:rsidRPr="002B2241" w14:paraId="094B8FE2" w14:textId="77777777" w:rsidTr="0073065F">
        <w:trPr>
          <w:trHeight w:val="690"/>
        </w:trPr>
        <w:tc>
          <w:tcPr>
            <w:tcW w:w="1230" w:type="dxa"/>
            <w:vMerge/>
            <w:shd w:val="clear" w:color="auto" w:fill="auto"/>
            <w:tcMar>
              <w:top w:w="100" w:type="dxa"/>
              <w:left w:w="100" w:type="dxa"/>
              <w:bottom w:w="100" w:type="dxa"/>
              <w:right w:w="100" w:type="dxa"/>
            </w:tcMar>
          </w:tcPr>
          <w:p w14:paraId="0FC4F9BE"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p>
        </w:tc>
        <w:tc>
          <w:tcPr>
            <w:tcW w:w="2520" w:type="dxa"/>
            <w:shd w:val="clear" w:color="auto" w:fill="auto"/>
            <w:tcMar>
              <w:top w:w="100" w:type="dxa"/>
              <w:left w:w="100" w:type="dxa"/>
              <w:bottom w:w="100" w:type="dxa"/>
              <w:right w:w="100" w:type="dxa"/>
            </w:tcMar>
          </w:tcPr>
          <w:p w14:paraId="12ADA8B2" w14:textId="77777777" w:rsidR="00EC028B" w:rsidRPr="001D0AC8" w:rsidRDefault="00EC028B" w:rsidP="0073065F">
            <w:pPr>
              <w:widowControl w:val="0"/>
              <w:pBdr>
                <w:top w:val="nil"/>
                <w:left w:val="nil"/>
                <w:bottom w:val="nil"/>
                <w:right w:val="nil"/>
                <w:between w:val="nil"/>
              </w:pBdr>
              <w:spacing w:line="240" w:lineRule="auto"/>
              <w:rPr>
                <w:sz w:val="20"/>
                <w:szCs w:val="20"/>
              </w:rPr>
            </w:pPr>
            <w:r w:rsidRPr="001D0AC8">
              <w:rPr>
                <w:sz w:val="20"/>
                <w:szCs w:val="20"/>
              </w:rPr>
              <w:t xml:space="preserve">Management </w:t>
            </w:r>
            <w:proofErr w:type="spellStart"/>
            <w:r w:rsidRPr="001D0AC8">
              <w:rPr>
                <w:sz w:val="20"/>
                <w:szCs w:val="20"/>
              </w:rPr>
              <w:t>pressure</w:t>
            </w:r>
            <w:proofErr w:type="spellEnd"/>
          </w:p>
        </w:tc>
        <w:tc>
          <w:tcPr>
            <w:tcW w:w="5265" w:type="dxa"/>
            <w:shd w:val="clear" w:color="auto" w:fill="auto"/>
            <w:tcMar>
              <w:top w:w="100" w:type="dxa"/>
              <w:left w:w="100" w:type="dxa"/>
              <w:bottom w:w="100" w:type="dxa"/>
              <w:right w:w="100" w:type="dxa"/>
            </w:tcMar>
          </w:tcPr>
          <w:p w14:paraId="2B2D70C2" w14:textId="77777777" w:rsidR="00EC028B" w:rsidRPr="00C27300" w:rsidRDefault="00EC028B" w:rsidP="0073065F">
            <w:pPr>
              <w:widowControl w:val="0"/>
              <w:pBdr>
                <w:top w:val="nil"/>
                <w:left w:val="nil"/>
                <w:bottom w:val="nil"/>
                <w:right w:val="nil"/>
                <w:between w:val="nil"/>
              </w:pBdr>
              <w:spacing w:line="240" w:lineRule="auto"/>
              <w:rPr>
                <w:b/>
                <w:color w:val="0000FF"/>
                <w:sz w:val="20"/>
                <w:szCs w:val="20"/>
                <w:lang w:val="en-US"/>
              </w:rPr>
            </w:pPr>
            <w:r w:rsidRPr="001D0AC8">
              <w:rPr>
                <w:b/>
                <w:color w:val="CC4125"/>
                <w:sz w:val="20"/>
                <w:szCs w:val="20"/>
                <w:lang w:val="en-US"/>
              </w:rPr>
              <w:t>There are intentional decreases in software estimates</w:t>
            </w:r>
            <w:r w:rsidRPr="001D0AC8">
              <w:rPr>
                <w:sz w:val="20"/>
                <w:szCs w:val="20"/>
                <w:lang w:val="en-US"/>
              </w:rPr>
              <w:t xml:space="preserve"> due to</w:t>
            </w:r>
            <w:r w:rsidRPr="001D0AC8">
              <w:rPr>
                <w:b/>
                <w:color w:val="0000FF"/>
                <w:sz w:val="20"/>
                <w:szCs w:val="20"/>
                <w:lang w:val="en-US"/>
              </w:rPr>
              <w:t xml:space="preserve"> management pressures</w:t>
            </w:r>
            <w:r w:rsidRPr="00C27300">
              <w:rPr>
                <w:b/>
                <w:color w:val="0000FF"/>
                <w:sz w:val="20"/>
                <w:szCs w:val="20"/>
                <w:lang w:val="en-US"/>
              </w:rPr>
              <w:t>.</w:t>
            </w:r>
          </w:p>
        </w:tc>
      </w:tr>
      <w:tr w:rsidR="00EC028B" w:rsidRPr="002B2241" w14:paraId="2147DC93" w14:textId="77777777" w:rsidTr="0073065F">
        <w:trPr>
          <w:trHeight w:val="400"/>
        </w:trPr>
        <w:tc>
          <w:tcPr>
            <w:tcW w:w="1230" w:type="dxa"/>
            <w:vMerge/>
            <w:shd w:val="clear" w:color="auto" w:fill="auto"/>
            <w:tcMar>
              <w:top w:w="100" w:type="dxa"/>
              <w:left w:w="100" w:type="dxa"/>
              <w:bottom w:w="100" w:type="dxa"/>
              <w:right w:w="100" w:type="dxa"/>
            </w:tcMar>
          </w:tcPr>
          <w:p w14:paraId="32DB7691"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p>
        </w:tc>
        <w:tc>
          <w:tcPr>
            <w:tcW w:w="2520" w:type="dxa"/>
            <w:shd w:val="clear" w:color="auto" w:fill="auto"/>
            <w:tcMar>
              <w:top w:w="100" w:type="dxa"/>
              <w:left w:w="100" w:type="dxa"/>
              <w:bottom w:w="100" w:type="dxa"/>
              <w:right w:w="100" w:type="dxa"/>
            </w:tcMar>
          </w:tcPr>
          <w:p w14:paraId="28606BA0" w14:textId="77777777" w:rsidR="00EC028B" w:rsidRPr="001D0AC8" w:rsidRDefault="00EC028B" w:rsidP="0073065F">
            <w:pPr>
              <w:widowControl w:val="0"/>
              <w:pBdr>
                <w:top w:val="nil"/>
                <w:left w:val="nil"/>
                <w:bottom w:val="nil"/>
                <w:right w:val="nil"/>
                <w:between w:val="nil"/>
              </w:pBdr>
              <w:spacing w:line="240" w:lineRule="auto"/>
              <w:rPr>
                <w:sz w:val="20"/>
                <w:szCs w:val="20"/>
              </w:rPr>
            </w:pPr>
            <w:r w:rsidRPr="001D0AC8">
              <w:rPr>
                <w:sz w:val="20"/>
                <w:szCs w:val="20"/>
              </w:rPr>
              <w:t xml:space="preserve">Schedule </w:t>
            </w:r>
            <w:proofErr w:type="spellStart"/>
            <w:r w:rsidRPr="001D0AC8">
              <w:rPr>
                <w:sz w:val="20"/>
                <w:szCs w:val="20"/>
              </w:rPr>
              <w:t>pressure</w:t>
            </w:r>
            <w:proofErr w:type="spellEnd"/>
          </w:p>
        </w:tc>
        <w:tc>
          <w:tcPr>
            <w:tcW w:w="5265" w:type="dxa"/>
            <w:shd w:val="clear" w:color="auto" w:fill="auto"/>
            <w:tcMar>
              <w:top w:w="100" w:type="dxa"/>
              <w:left w:w="100" w:type="dxa"/>
              <w:bottom w:w="100" w:type="dxa"/>
              <w:right w:w="100" w:type="dxa"/>
            </w:tcMar>
          </w:tcPr>
          <w:p w14:paraId="160D8F87"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r w:rsidRPr="001D0AC8">
              <w:rPr>
                <w:b/>
                <w:color w:val="0000FF"/>
                <w:sz w:val="20"/>
                <w:szCs w:val="20"/>
                <w:lang w:val="en-US"/>
              </w:rPr>
              <w:t>Schedule pressure</w:t>
            </w:r>
            <w:r w:rsidRPr="001D0AC8">
              <w:rPr>
                <w:b/>
                <w:color w:val="CC4125"/>
                <w:sz w:val="20"/>
                <w:szCs w:val="20"/>
                <w:lang w:val="en-US"/>
              </w:rPr>
              <w:t xml:space="preserve"> leads to more effort.</w:t>
            </w:r>
          </w:p>
        </w:tc>
      </w:tr>
      <w:tr w:rsidR="00EC028B" w:rsidRPr="002B2241" w14:paraId="6D686913" w14:textId="77777777" w:rsidTr="0073065F">
        <w:trPr>
          <w:trHeight w:val="400"/>
        </w:trPr>
        <w:tc>
          <w:tcPr>
            <w:tcW w:w="1230" w:type="dxa"/>
            <w:vMerge/>
            <w:shd w:val="clear" w:color="auto" w:fill="auto"/>
            <w:tcMar>
              <w:top w:w="100" w:type="dxa"/>
              <w:left w:w="100" w:type="dxa"/>
              <w:bottom w:w="100" w:type="dxa"/>
              <w:right w:w="100" w:type="dxa"/>
            </w:tcMar>
          </w:tcPr>
          <w:p w14:paraId="5CE5C586"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p>
        </w:tc>
        <w:tc>
          <w:tcPr>
            <w:tcW w:w="2520" w:type="dxa"/>
            <w:shd w:val="clear" w:color="auto" w:fill="auto"/>
            <w:tcMar>
              <w:top w:w="100" w:type="dxa"/>
              <w:left w:w="100" w:type="dxa"/>
              <w:bottom w:w="100" w:type="dxa"/>
              <w:right w:w="100" w:type="dxa"/>
            </w:tcMar>
          </w:tcPr>
          <w:p w14:paraId="75D78283" w14:textId="77777777" w:rsidR="00EC028B" w:rsidRPr="001D0AC8" w:rsidRDefault="00EC028B" w:rsidP="0073065F">
            <w:pPr>
              <w:widowControl w:val="0"/>
              <w:pBdr>
                <w:top w:val="nil"/>
                <w:left w:val="nil"/>
                <w:bottom w:val="nil"/>
                <w:right w:val="nil"/>
                <w:between w:val="nil"/>
              </w:pBdr>
              <w:spacing w:line="240" w:lineRule="auto"/>
              <w:rPr>
                <w:sz w:val="20"/>
                <w:szCs w:val="20"/>
              </w:rPr>
            </w:pPr>
            <w:r w:rsidRPr="001D0AC8">
              <w:rPr>
                <w:sz w:val="20"/>
                <w:szCs w:val="20"/>
              </w:rPr>
              <w:t>-</w:t>
            </w:r>
          </w:p>
        </w:tc>
        <w:tc>
          <w:tcPr>
            <w:tcW w:w="5265" w:type="dxa"/>
            <w:shd w:val="clear" w:color="auto" w:fill="auto"/>
            <w:tcMar>
              <w:top w:w="100" w:type="dxa"/>
              <w:left w:w="100" w:type="dxa"/>
              <w:bottom w:w="100" w:type="dxa"/>
              <w:right w:w="100" w:type="dxa"/>
            </w:tcMar>
          </w:tcPr>
          <w:p w14:paraId="67B6DDD0"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r w:rsidRPr="001D0AC8">
              <w:rPr>
                <w:b/>
                <w:color w:val="0000FF"/>
                <w:sz w:val="20"/>
                <w:szCs w:val="20"/>
                <w:lang w:val="en-US"/>
              </w:rPr>
              <w:t>The sequence of the tasks to estimate</w:t>
            </w:r>
            <w:r w:rsidRPr="001D0AC8">
              <w:rPr>
                <w:sz w:val="20"/>
                <w:szCs w:val="20"/>
                <w:lang w:val="en-US"/>
              </w:rPr>
              <w:t xml:space="preserve"> </w:t>
            </w:r>
            <w:r w:rsidRPr="001D0AC8">
              <w:rPr>
                <w:b/>
                <w:color w:val="9900FF"/>
                <w:sz w:val="20"/>
                <w:szCs w:val="20"/>
                <w:lang w:val="en-US"/>
              </w:rPr>
              <w:t>have a statistically significant</w:t>
            </w:r>
            <w:r w:rsidRPr="001D0AC8">
              <w:rPr>
                <w:b/>
                <w:color w:val="CC4125"/>
                <w:sz w:val="20"/>
                <w:szCs w:val="20"/>
                <w:lang w:val="en-US"/>
              </w:rPr>
              <w:t xml:space="preserve"> effect on their estimated </w:t>
            </w:r>
            <w:proofErr w:type="gramStart"/>
            <w:r w:rsidRPr="001D0AC8">
              <w:rPr>
                <w:b/>
                <w:color w:val="CC4125"/>
                <w:sz w:val="20"/>
                <w:szCs w:val="20"/>
                <w:lang w:val="en-US"/>
              </w:rPr>
              <w:t>effort</w:t>
            </w:r>
            <w:r w:rsidRPr="001D0AC8">
              <w:rPr>
                <w:sz w:val="20"/>
                <w:szCs w:val="20"/>
                <w:lang w:val="en-US"/>
              </w:rPr>
              <w:t xml:space="preserve"> .</w:t>
            </w:r>
            <w:proofErr w:type="gramEnd"/>
          </w:p>
        </w:tc>
      </w:tr>
      <w:tr w:rsidR="00EC028B" w:rsidRPr="00CC1EE9" w14:paraId="26A014EF" w14:textId="77777777" w:rsidTr="0073065F">
        <w:tc>
          <w:tcPr>
            <w:tcW w:w="1230" w:type="dxa"/>
            <w:shd w:val="clear" w:color="auto" w:fill="auto"/>
            <w:tcMar>
              <w:top w:w="100" w:type="dxa"/>
              <w:left w:w="100" w:type="dxa"/>
              <w:bottom w:w="100" w:type="dxa"/>
              <w:right w:w="100" w:type="dxa"/>
            </w:tcMar>
          </w:tcPr>
          <w:p w14:paraId="5993E90C" w14:textId="77777777" w:rsidR="00EC028B" w:rsidRPr="00C27300" w:rsidRDefault="00EC028B" w:rsidP="0073065F">
            <w:pPr>
              <w:widowControl w:val="0"/>
              <w:pBdr>
                <w:top w:val="nil"/>
                <w:left w:val="nil"/>
                <w:bottom w:val="nil"/>
                <w:right w:val="nil"/>
                <w:between w:val="nil"/>
              </w:pBdr>
              <w:spacing w:line="240" w:lineRule="auto"/>
              <w:rPr>
                <w:sz w:val="20"/>
                <w:szCs w:val="20"/>
              </w:rPr>
            </w:pPr>
            <w:proofErr w:type="spellStart"/>
            <w:r w:rsidRPr="00C27300">
              <w:rPr>
                <w:sz w:val="20"/>
                <w:szCs w:val="20"/>
              </w:rPr>
              <w:t>Sequence</w:t>
            </w:r>
            <w:proofErr w:type="spellEnd"/>
            <w:r w:rsidRPr="00C27300">
              <w:rPr>
                <w:sz w:val="20"/>
                <w:szCs w:val="20"/>
              </w:rPr>
              <w:t xml:space="preserve"> </w:t>
            </w:r>
            <w:proofErr w:type="spellStart"/>
            <w:r w:rsidRPr="00C27300">
              <w:rPr>
                <w:sz w:val="20"/>
                <w:szCs w:val="20"/>
              </w:rPr>
              <w:t>effect</w:t>
            </w:r>
            <w:proofErr w:type="spellEnd"/>
          </w:p>
        </w:tc>
        <w:tc>
          <w:tcPr>
            <w:tcW w:w="2520" w:type="dxa"/>
            <w:shd w:val="clear" w:color="auto" w:fill="auto"/>
            <w:tcMar>
              <w:top w:w="100" w:type="dxa"/>
              <w:left w:w="100" w:type="dxa"/>
              <w:bottom w:w="100" w:type="dxa"/>
              <w:right w:w="100" w:type="dxa"/>
            </w:tcMar>
          </w:tcPr>
          <w:p w14:paraId="1A6067F9" w14:textId="77777777" w:rsidR="00EC028B" w:rsidRPr="001D0AC8" w:rsidRDefault="00EC028B" w:rsidP="0073065F">
            <w:pPr>
              <w:widowControl w:val="0"/>
              <w:pBdr>
                <w:top w:val="nil"/>
                <w:left w:val="nil"/>
                <w:bottom w:val="nil"/>
                <w:right w:val="nil"/>
                <w:between w:val="nil"/>
              </w:pBdr>
              <w:spacing w:line="240" w:lineRule="auto"/>
              <w:rPr>
                <w:sz w:val="20"/>
                <w:szCs w:val="20"/>
              </w:rPr>
            </w:pPr>
          </w:p>
        </w:tc>
        <w:tc>
          <w:tcPr>
            <w:tcW w:w="5265" w:type="dxa"/>
            <w:shd w:val="clear" w:color="auto" w:fill="auto"/>
            <w:tcMar>
              <w:top w:w="100" w:type="dxa"/>
              <w:left w:w="100" w:type="dxa"/>
              <w:bottom w:w="100" w:type="dxa"/>
              <w:right w:w="100" w:type="dxa"/>
            </w:tcMar>
          </w:tcPr>
          <w:p w14:paraId="7F818389" w14:textId="77777777" w:rsidR="00EC028B" w:rsidRPr="001D0AC8" w:rsidRDefault="00EC028B" w:rsidP="0073065F">
            <w:pPr>
              <w:widowControl w:val="0"/>
              <w:pBdr>
                <w:top w:val="nil"/>
                <w:left w:val="nil"/>
                <w:bottom w:val="nil"/>
                <w:right w:val="nil"/>
                <w:between w:val="nil"/>
              </w:pBdr>
              <w:spacing w:line="240" w:lineRule="auto"/>
              <w:rPr>
                <w:sz w:val="20"/>
                <w:szCs w:val="20"/>
                <w:lang w:val="en-US"/>
              </w:rPr>
            </w:pPr>
          </w:p>
        </w:tc>
      </w:tr>
    </w:tbl>
    <w:p w14:paraId="664FD988" w14:textId="77777777" w:rsidR="00EC028B" w:rsidRPr="002A6DF9" w:rsidRDefault="00EC028B" w:rsidP="00EC028B">
      <w:pPr>
        <w:rPr>
          <w:lang w:val="en-US"/>
        </w:rPr>
      </w:pPr>
    </w:p>
    <w:p w14:paraId="7EAD9E81" w14:textId="71C2DD04" w:rsidR="00EC028B" w:rsidRDefault="00EC028B" w:rsidP="00EC028B">
      <w:pPr>
        <w:rPr>
          <w:lang w:val="en-US"/>
        </w:rPr>
      </w:pPr>
    </w:p>
    <w:p w14:paraId="5BA5CAE7" w14:textId="2AA44454" w:rsidR="00EC028B" w:rsidRPr="00EC028B" w:rsidRDefault="00EC028B" w:rsidP="009D0457">
      <w:pPr>
        <w:jc w:val="both"/>
        <w:rPr>
          <w:lang w:val="en-US"/>
        </w:rPr>
      </w:pPr>
      <w:r>
        <w:rPr>
          <w:lang w:val="en-US"/>
        </w:rPr>
        <w:t>The complete set of</w:t>
      </w:r>
      <w:r w:rsidR="006560A3">
        <w:rPr>
          <w:lang w:val="en-US"/>
        </w:rPr>
        <w:t xml:space="preserve"> categories, factors, intermediary factors, and codes is </w:t>
      </w:r>
      <w:r w:rsidR="009D0457">
        <w:rPr>
          <w:lang w:val="en-US"/>
        </w:rPr>
        <w:t>on the file factors.xlsx under the same DOI as the current document</w:t>
      </w:r>
      <w:r w:rsidR="006560A3">
        <w:rPr>
          <w:lang w:val="en-US"/>
        </w:rPr>
        <w:t>.</w:t>
      </w:r>
    </w:p>
    <w:p w14:paraId="4DD2E7C0" w14:textId="48314CB8" w:rsidR="002A6DF9" w:rsidRDefault="00EC028B" w:rsidP="00BF3775">
      <w:pPr>
        <w:pStyle w:val="Heading3"/>
        <w:numPr>
          <w:ilvl w:val="0"/>
          <w:numId w:val="1"/>
        </w:numPr>
        <w:spacing w:before="320" w:after="80" w:line="360" w:lineRule="auto"/>
        <w:jc w:val="both"/>
        <w:rPr>
          <w:rFonts w:ascii="Arial" w:eastAsia="Arial" w:hAnsi="Arial" w:cs="Arial"/>
          <w:b/>
          <w:bCs/>
          <w:color w:val="000000"/>
          <w:sz w:val="28"/>
          <w:szCs w:val="28"/>
          <w:lang w:val="en-US"/>
        </w:rPr>
      </w:pPr>
      <w:r>
        <w:rPr>
          <w:rFonts w:ascii="Arial" w:eastAsia="Arial" w:hAnsi="Arial" w:cs="Arial"/>
          <w:b/>
          <w:bCs/>
          <w:color w:val="000000"/>
          <w:sz w:val="28"/>
          <w:szCs w:val="28"/>
          <w:lang w:val="en-US"/>
        </w:rPr>
        <w:t>Underexplored lands: factors reported in one article only</w:t>
      </w:r>
    </w:p>
    <w:p w14:paraId="26591A85" w14:textId="435B1477" w:rsidR="0073065F" w:rsidRDefault="0073065F" w:rsidP="00AA7B4F">
      <w:pPr>
        <w:jc w:val="both"/>
        <w:rPr>
          <w:lang w:val="en-US"/>
        </w:rPr>
      </w:pPr>
    </w:p>
    <w:p w14:paraId="182D0342" w14:textId="63D7AA7A" w:rsidR="0073065F" w:rsidRDefault="0073065F" w:rsidP="00AA7B4F">
      <w:pPr>
        <w:jc w:val="both"/>
        <w:rPr>
          <w:lang w:val="en-US"/>
        </w:rPr>
      </w:pPr>
      <w:r>
        <w:rPr>
          <w:lang w:val="en-US"/>
        </w:rPr>
        <w:t xml:space="preserve">In </w:t>
      </w:r>
      <w:r w:rsidR="002B2241">
        <w:rPr>
          <w:lang w:val="en-US"/>
        </w:rPr>
        <w:fldChar w:fldCharType="begin"/>
      </w:r>
      <w:r w:rsidR="002B2241">
        <w:rPr>
          <w:lang w:val="en-US"/>
        </w:rPr>
        <w:instrText xml:space="preserve"> REF _Ref79827474 \h </w:instrText>
      </w:r>
      <w:r w:rsidR="002B2241">
        <w:rPr>
          <w:lang w:val="en-US"/>
        </w:rPr>
      </w:r>
      <w:r w:rsidR="002B2241">
        <w:rPr>
          <w:lang w:val="en-US"/>
        </w:rPr>
        <w:fldChar w:fldCharType="separate"/>
      </w:r>
      <w:r w:rsidR="002B2241" w:rsidRPr="002B2241">
        <w:rPr>
          <w:lang w:val="en-US"/>
        </w:rPr>
        <w:t xml:space="preserve">Table </w:t>
      </w:r>
      <w:r w:rsidR="002B2241" w:rsidRPr="002B2241">
        <w:rPr>
          <w:noProof/>
          <w:lang w:val="en-US"/>
        </w:rPr>
        <w:t>III</w:t>
      </w:r>
      <w:r w:rsidR="002B2241">
        <w:rPr>
          <w:lang w:val="en-US"/>
        </w:rPr>
        <w:fldChar w:fldCharType="end"/>
      </w:r>
      <w:r>
        <w:rPr>
          <w:lang w:val="en-US"/>
        </w:rPr>
        <w:t xml:space="preserve"> we present all the factors reported in one article only, </w:t>
      </w:r>
      <w:r w:rsidR="00F91454">
        <w:rPr>
          <w:lang w:val="en-US"/>
        </w:rPr>
        <w:t>also showing</w:t>
      </w:r>
      <w:r>
        <w:rPr>
          <w:lang w:val="en-US"/>
        </w:rPr>
        <w:t xml:space="preserve"> their category and the research strategy employed. </w:t>
      </w:r>
      <w:r w:rsidR="00F91454">
        <w:rPr>
          <w:lang w:val="en-US"/>
        </w:rPr>
        <w:t>The respondent strategy is associated with 7</w:t>
      </w:r>
      <w:r w:rsidR="002B2241">
        <w:rPr>
          <w:lang w:val="en-US"/>
        </w:rPr>
        <w:t>1</w:t>
      </w:r>
      <w:r w:rsidR="00F91454">
        <w:rPr>
          <w:lang w:val="en-US"/>
        </w:rPr>
        <w:t xml:space="preserve"> factors; the field strategy is associated with 62 factors; the laboratory strategy is associated with 1</w:t>
      </w:r>
      <w:r w:rsidR="002B2241">
        <w:rPr>
          <w:lang w:val="en-US"/>
        </w:rPr>
        <w:t>7</w:t>
      </w:r>
      <w:r w:rsidR="00F91454">
        <w:rPr>
          <w:lang w:val="en-US"/>
        </w:rPr>
        <w:t xml:space="preserve"> factors; and the data strategy is associated with 16 factors.</w:t>
      </w:r>
    </w:p>
    <w:p w14:paraId="42481A5F" w14:textId="63289995" w:rsidR="0073065F" w:rsidRDefault="0073065F" w:rsidP="0073065F">
      <w:pPr>
        <w:rPr>
          <w:lang w:val="en-US"/>
        </w:rPr>
      </w:pPr>
    </w:p>
    <w:p w14:paraId="75FEB7AC" w14:textId="731A6955" w:rsidR="002B2241" w:rsidRPr="002B2241" w:rsidRDefault="002B2241" w:rsidP="002B2241">
      <w:pPr>
        <w:pStyle w:val="Caption"/>
        <w:keepNext/>
        <w:jc w:val="center"/>
        <w:rPr>
          <w:lang w:val="en-US"/>
        </w:rPr>
      </w:pPr>
      <w:bookmarkStart w:id="2" w:name="_Ref79827474"/>
      <w:r w:rsidRPr="002B2241">
        <w:rPr>
          <w:lang w:val="en-US"/>
        </w:rPr>
        <w:t xml:space="preserve">Table </w:t>
      </w:r>
      <w:r>
        <w:fldChar w:fldCharType="begin"/>
      </w:r>
      <w:r w:rsidRPr="002B2241">
        <w:rPr>
          <w:lang w:val="en-US"/>
        </w:rPr>
        <w:instrText xml:space="preserve"> SEQ Table \* ROMAN </w:instrText>
      </w:r>
      <w:r>
        <w:fldChar w:fldCharType="separate"/>
      </w:r>
      <w:r w:rsidRPr="002B2241">
        <w:rPr>
          <w:noProof/>
          <w:lang w:val="en-US"/>
        </w:rPr>
        <w:t>III</w:t>
      </w:r>
      <w:r>
        <w:fldChar w:fldCharType="end"/>
      </w:r>
      <w:bookmarkEnd w:id="2"/>
      <w:r w:rsidRPr="002B2241">
        <w:rPr>
          <w:lang w:val="en-US"/>
        </w:rPr>
        <w:t xml:space="preserve"> - Factors from unique article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02"/>
        <w:gridCol w:w="4681"/>
        <w:gridCol w:w="1843"/>
      </w:tblGrid>
      <w:tr w:rsidR="00AA7B4F" w:rsidRPr="0073065F" w14:paraId="34B1781A" w14:textId="77777777" w:rsidTr="00AA7B4F">
        <w:trPr>
          <w:trHeight w:val="315"/>
          <w:tblHeader/>
        </w:trPr>
        <w:tc>
          <w:tcPr>
            <w:tcW w:w="2402" w:type="dxa"/>
            <w:shd w:val="clear" w:color="auto" w:fill="D9D9D9" w:themeFill="background1" w:themeFillShade="D9"/>
            <w:tcMar>
              <w:top w:w="30" w:type="dxa"/>
              <w:left w:w="45" w:type="dxa"/>
              <w:bottom w:w="30" w:type="dxa"/>
              <w:right w:w="45" w:type="dxa"/>
            </w:tcMar>
            <w:vAlign w:val="center"/>
            <w:hideMark/>
          </w:tcPr>
          <w:p w14:paraId="1D8EE356" w14:textId="1A97BB15" w:rsidR="00AA7B4F" w:rsidRPr="0073065F" w:rsidRDefault="00AA7B4F" w:rsidP="0073065F">
            <w:pPr>
              <w:spacing w:line="240" w:lineRule="auto"/>
              <w:jc w:val="center"/>
              <w:rPr>
                <w:rFonts w:eastAsia="Times New Roman"/>
                <w:b/>
                <w:bCs/>
                <w:sz w:val="20"/>
                <w:szCs w:val="20"/>
                <w:lang w:val="en-US"/>
              </w:rPr>
            </w:pPr>
            <w:r w:rsidRPr="0073065F">
              <w:rPr>
                <w:rFonts w:eastAsia="Times New Roman"/>
                <w:b/>
                <w:bCs/>
                <w:sz w:val="20"/>
                <w:szCs w:val="20"/>
                <w:lang w:val="en-US"/>
              </w:rPr>
              <w:t>Category</w:t>
            </w:r>
          </w:p>
        </w:tc>
        <w:tc>
          <w:tcPr>
            <w:tcW w:w="4681" w:type="dxa"/>
            <w:shd w:val="clear" w:color="auto" w:fill="D9D9D9" w:themeFill="background1" w:themeFillShade="D9"/>
            <w:tcMar>
              <w:top w:w="30" w:type="dxa"/>
              <w:left w:w="45" w:type="dxa"/>
              <w:bottom w:w="30" w:type="dxa"/>
              <w:right w:w="45" w:type="dxa"/>
            </w:tcMar>
            <w:vAlign w:val="center"/>
            <w:hideMark/>
          </w:tcPr>
          <w:p w14:paraId="0DB410A5" w14:textId="77777777" w:rsidR="00AA7B4F" w:rsidRPr="0073065F" w:rsidRDefault="00AA7B4F" w:rsidP="0073065F">
            <w:pPr>
              <w:spacing w:line="240" w:lineRule="auto"/>
              <w:jc w:val="center"/>
              <w:rPr>
                <w:rFonts w:eastAsia="Times New Roman"/>
                <w:b/>
                <w:bCs/>
                <w:sz w:val="20"/>
                <w:szCs w:val="20"/>
                <w:lang w:val="en-US"/>
              </w:rPr>
            </w:pPr>
            <w:r w:rsidRPr="0073065F">
              <w:rPr>
                <w:rFonts w:eastAsia="Times New Roman"/>
                <w:b/>
                <w:bCs/>
                <w:sz w:val="20"/>
                <w:szCs w:val="20"/>
                <w:lang w:val="en-US"/>
              </w:rPr>
              <w:t>Factor</w:t>
            </w:r>
          </w:p>
        </w:tc>
        <w:tc>
          <w:tcPr>
            <w:tcW w:w="1843" w:type="dxa"/>
            <w:shd w:val="clear" w:color="auto" w:fill="D9D9D9" w:themeFill="background1" w:themeFillShade="D9"/>
            <w:tcMar>
              <w:top w:w="30" w:type="dxa"/>
              <w:left w:w="45" w:type="dxa"/>
              <w:bottom w:w="30" w:type="dxa"/>
              <w:right w:w="45" w:type="dxa"/>
            </w:tcMar>
            <w:vAlign w:val="center"/>
            <w:hideMark/>
          </w:tcPr>
          <w:p w14:paraId="27564C15" w14:textId="77777777" w:rsidR="00AA7B4F" w:rsidRPr="0073065F" w:rsidRDefault="00AA7B4F" w:rsidP="0073065F">
            <w:pPr>
              <w:spacing w:line="240" w:lineRule="auto"/>
              <w:jc w:val="center"/>
              <w:rPr>
                <w:rFonts w:eastAsia="Times New Roman"/>
                <w:b/>
                <w:bCs/>
                <w:sz w:val="20"/>
                <w:szCs w:val="20"/>
                <w:lang w:val="en-US"/>
              </w:rPr>
            </w:pPr>
            <w:r w:rsidRPr="0073065F">
              <w:rPr>
                <w:rFonts w:eastAsia="Times New Roman"/>
                <w:b/>
                <w:bCs/>
                <w:sz w:val="20"/>
                <w:szCs w:val="20"/>
                <w:lang w:val="en-US"/>
              </w:rPr>
              <w:t>Research strategy</w:t>
            </w:r>
          </w:p>
        </w:tc>
      </w:tr>
      <w:tr w:rsidR="00AA7B4F" w:rsidRPr="0073065F" w14:paraId="3AF9A742" w14:textId="77777777" w:rsidTr="00AA7B4F">
        <w:trPr>
          <w:trHeight w:val="315"/>
        </w:trPr>
        <w:tc>
          <w:tcPr>
            <w:tcW w:w="2402" w:type="dxa"/>
            <w:vMerge w:val="restart"/>
            <w:tcMar>
              <w:top w:w="30" w:type="dxa"/>
              <w:left w:w="45" w:type="dxa"/>
              <w:bottom w:w="30" w:type="dxa"/>
              <w:right w:w="45" w:type="dxa"/>
            </w:tcMar>
            <w:vAlign w:val="center"/>
            <w:hideMark/>
          </w:tcPr>
          <w:p w14:paraId="1759594F"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Client and user issues</w:t>
            </w:r>
          </w:p>
        </w:tc>
        <w:tc>
          <w:tcPr>
            <w:tcW w:w="4681" w:type="dxa"/>
            <w:tcMar>
              <w:top w:w="30" w:type="dxa"/>
              <w:left w:w="45" w:type="dxa"/>
              <w:bottom w:w="30" w:type="dxa"/>
              <w:right w:w="45" w:type="dxa"/>
            </w:tcMar>
            <w:vAlign w:val="bottom"/>
            <w:hideMark/>
          </w:tcPr>
          <w:p w14:paraId="59C3F9B3" w14:textId="3F7E329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mpetence in decision mak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Y71Py48","properties":{"formattedCitation":"[2]","plainCitation":"[2]","noteIndex":0},"citationItems":[{"id":186,"uris":["http://zotero.org/users/2275881/items/DWJHT2GR"],"uri":["http://zotero.org/users/2275881/items/DWJHT2GR"],"itemData":{"id":186,"type":"paper-conference","abstract":"This paper focuses on the clients' impact on estimation accuracy in software development projects. Client related factors contributing to effort overruns as well as factors preventing overruns are investigated. Based on a literature review and a survey of 300 software professionals we find that: 1) software professionals perceive that clients impact estimation accuracy. Changed and new requirements are perceived as the clients' most frequent contribution to overruns, while overruns are prevented by the availability of competent clients and capable decision makers. 2) Survey results should not be used in estimation accuracy improvement initiatives without further analysis. Surveys typically identify directly observable and project specific causes for overruns, while substantial improvement is only possible when the underlying causes are understood","container-title":"11th IEEE International Software Metrics Symposium (METRICS'05)","DOI":"10.1109/METRICS.2005.30","event":"11th IEEE International Software Metrics Symposium (METRICS'05)","note":"ISSN: 1530-1435","page":"10 pp.-10","source":"IEEE Xplore","title":"The clients' impact on effort estimation accuracy in software development projects","author":[{"family":"Grimstad","given":"S."},{"family":"Jorgensen","given":"M."},{"family":"Molokken-Ostvold","given":"K."}],"issued":{"date-parts":[["2005",9]]}}}],"schema":"https://github.com/citation-style-language/schema/raw/master/csl-citation.json"} </w:instrText>
            </w:r>
            <w:r>
              <w:rPr>
                <w:rFonts w:eastAsia="Times New Roman"/>
                <w:sz w:val="20"/>
                <w:szCs w:val="20"/>
                <w:lang w:val="en-US"/>
              </w:rPr>
              <w:fldChar w:fldCharType="separate"/>
            </w:r>
            <w:r w:rsidRPr="00F91454">
              <w:rPr>
                <w:sz w:val="20"/>
              </w:rPr>
              <w:t>[2]</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D546D80"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60A2DC28" w14:textId="77777777" w:rsidTr="00AA7B4F">
        <w:trPr>
          <w:trHeight w:val="315"/>
        </w:trPr>
        <w:tc>
          <w:tcPr>
            <w:tcW w:w="2402" w:type="dxa"/>
            <w:vMerge/>
            <w:tcMar>
              <w:top w:w="30" w:type="dxa"/>
              <w:left w:w="45" w:type="dxa"/>
              <w:bottom w:w="30" w:type="dxa"/>
              <w:right w:w="45" w:type="dxa"/>
            </w:tcMar>
            <w:vAlign w:val="center"/>
          </w:tcPr>
          <w:p w14:paraId="16926E10" w14:textId="1A5FF088"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A95228C" w14:textId="36C32E8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lient's mapped procedur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OuFCOMRl","properties":{"formattedCitation":"[3]","plainCitation":"[3]","noteIndex":0},"citationItems":[{"id":1138,"uris":["http://zotero.org/users/2275881/items/AR39U35P"],"uri":["http://zotero.org/users/2275881/items/AR39U35P"],"itemData":{"id":1138,"type":"paper-conference","container-title":"Proceedings of the 17th International Conference on Evaluation and Assessment in Software Engineering","DOI":"10.1145/2460999.2461002","event":"International Conference on Evaluation and Assessment in Software Engineering","event-place":"Porto de Galinhas","page":"12–23","publisher":"Association for Computing Machinery","publisher-place":"Porto de Galinhas","title":"Realising web effort estimation","author":[{"family":"Matos","given":"Olavo"},{"family":"Fortaleza","given":"Luiz"},{"family":"Conte","given":"Tayana"},{"family":"Mendes","given":"Emilia"}],"issued":{"date-parts":[["2013"]]}}}],"schema":"https://github.com/citation-style-language/schema/raw/master/csl-citation.json"} </w:instrText>
            </w:r>
            <w:r>
              <w:rPr>
                <w:rFonts w:eastAsia="Times New Roman"/>
                <w:sz w:val="20"/>
                <w:szCs w:val="20"/>
                <w:lang w:val="en-US"/>
              </w:rPr>
              <w:fldChar w:fldCharType="separate"/>
            </w:r>
            <w:r w:rsidRPr="006D02A7">
              <w:rPr>
                <w:sz w:val="20"/>
              </w:rPr>
              <w:t>[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00D7DE0"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16B243C0" w14:textId="77777777" w:rsidTr="00AA7B4F">
        <w:trPr>
          <w:trHeight w:val="315"/>
        </w:trPr>
        <w:tc>
          <w:tcPr>
            <w:tcW w:w="2402" w:type="dxa"/>
            <w:vMerge/>
            <w:tcMar>
              <w:top w:w="30" w:type="dxa"/>
              <w:left w:w="45" w:type="dxa"/>
              <w:bottom w:w="30" w:type="dxa"/>
              <w:right w:w="45" w:type="dxa"/>
            </w:tcMar>
            <w:vAlign w:val="center"/>
          </w:tcPr>
          <w:p w14:paraId="62E4C5F1" w14:textId="6D9B4302"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D8A9F77" w14:textId="668831A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alism of expectation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0BVDvwjL","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19EDDD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1F0E55C" w14:textId="77777777" w:rsidTr="00AA7B4F">
        <w:trPr>
          <w:trHeight w:val="315"/>
        </w:trPr>
        <w:tc>
          <w:tcPr>
            <w:tcW w:w="2402" w:type="dxa"/>
            <w:vMerge/>
            <w:tcMar>
              <w:top w:w="30" w:type="dxa"/>
              <w:left w:w="45" w:type="dxa"/>
              <w:bottom w:w="30" w:type="dxa"/>
              <w:right w:w="45" w:type="dxa"/>
            </w:tcMar>
            <w:vAlign w:val="center"/>
          </w:tcPr>
          <w:p w14:paraId="4FDDD5C5" w14:textId="7866870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C5EC92D" w14:textId="3231814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 processing understand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xqkA9KKA","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C0CCBBC"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4D37638C" w14:textId="77777777" w:rsidTr="00AA7B4F">
        <w:trPr>
          <w:trHeight w:val="315"/>
        </w:trPr>
        <w:tc>
          <w:tcPr>
            <w:tcW w:w="2402" w:type="dxa"/>
            <w:vMerge/>
            <w:tcMar>
              <w:top w:w="30" w:type="dxa"/>
              <w:left w:w="45" w:type="dxa"/>
              <w:bottom w:w="30" w:type="dxa"/>
              <w:right w:w="45" w:type="dxa"/>
            </w:tcMar>
            <w:vAlign w:val="center"/>
          </w:tcPr>
          <w:p w14:paraId="619BA9DA" w14:textId="1056252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BCFE936" w14:textId="20655BF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oo much feedback</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8HaKSXGD","properties":{"formattedCitation":"[6]","plainCitation":"[6]","noteIndex":0},"citationItems":[{"id":1145,"uris":["http://zotero.org/users/2275881/items/CPJADXT7"],"uri":["http://zotero.org/users/2275881/items/CPJADXT7"],"itemData":{"id":1145,"type":"paper-conference","abstract":"One of the key measures of the resilience of a project is its ability to reach completion on time and on budget, regardless of the turbulent and uncertain environment it may operate within. Cost estimation and tracking are therefore paramount when developing a system. Cost estimation has long been a difficult task in systems development, and although much research has focused on traditional methods, little is known about estimation in the agile method arena. This is ironic given that the reduction of cost and development time is the driving force behind the emergence of the agile method paradigm. This study investigates the applicability of current estimation techniques to more agile development approaches by focusing on four case studies of agile method use across different organisations. The study revealed that estimation inaccuracy was a less frequent occurrence for these companies. The frequency with which estimates are required on agile projects, typically at the beginning of each iteration, meant that the companies found estimation easier than when traditional approaches were used. The main estimation techniques used were expert knowledge and analogy to past projects. A number of recommendations can be drawn from the research: estimation models are not a necessary component of the process; fixed price budgets can prove beneficial for both developers and customers; and experience and past project data should be documented and used to aid the estimation of subsequent projects.","container-title":"ECIS 2006 Proceedings","language":"en","page":"16","source":"Zotero","title":"Cost estimation in agile development projects","author":[{"family":"Keaveney","given":"Siobhan"},{"family":"Conboy","given":"Kieran"}]}}],"schema":"https://github.com/citation-style-language/schema/raw/master/csl-citation.json"} </w:instrText>
            </w:r>
            <w:r>
              <w:rPr>
                <w:rFonts w:eastAsia="Times New Roman"/>
                <w:sz w:val="20"/>
                <w:szCs w:val="20"/>
                <w:lang w:val="en-US"/>
              </w:rPr>
              <w:fldChar w:fldCharType="separate"/>
            </w:r>
            <w:r w:rsidRPr="006D02A7">
              <w:rPr>
                <w:sz w:val="20"/>
              </w:rPr>
              <w:t>[6]</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88C662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167AC4F" w14:textId="77777777" w:rsidTr="00AA7B4F">
        <w:trPr>
          <w:trHeight w:val="315"/>
        </w:trPr>
        <w:tc>
          <w:tcPr>
            <w:tcW w:w="2402" w:type="dxa"/>
            <w:vMerge/>
            <w:tcMar>
              <w:top w:w="30" w:type="dxa"/>
              <w:left w:w="45" w:type="dxa"/>
              <w:bottom w:w="30" w:type="dxa"/>
              <w:right w:w="45" w:type="dxa"/>
            </w:tcMar>
            <w:vAlign w:val="center"/>
          </w:tcPr>
          <w:p w14:paraId="60F2BDFC" w14:textId="53DB2EE4"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B6F5B5D" w14:textId="6E562C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he client itself</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2RiyWSeQ","properties":{"formattedCitation":"[7]","plainCitation":"[7]","noteIndex":0},"citationItems":[{"id":1155,"uris":["http://zotero.org/users/2275881/items/6DZRZKCB"],"uri":["http://zotero.org/users/2275881/items/6DZRZKCB"],"itemData":{"id":1155,"type":"article-journal","abstract":"Software systems of today are often complex, making development costs difficult to estimate. This paper uses data from 50 projects performed at one of the largest banks in Sweden to identify factors that have an impact on software development cost. Correlation analysis of the relationship between factor states and project costs was assessed using ANOVA and regression analysis. Ten out of the original 31 factors turned out to have an impact on software development project cost at the Swedish bank including the: number of function points, involved risk, number of budget revisions, primary platform, project priority, commissioning body’s unit, commissioning body, number of project participants, project duration, and number of consultants. In order to be able to compare projects of different size and complexity, this study also considers the software development productivity defined as the amount of function points per working hour in a project. The study at the bank indicates that the productivity is affected by factors such as performance of estimation and prognosis efforts, project type, number of budget revisions, existence of testing conductor, presentation interface, and number of project participants. A discussion addressing how the productivity factors relate to cost estimation models and their factors is presented. Some of the factors found to have an impact on cost are already included in estimation models such as COCOMO II, TEAMATe, and SEER-SEM, for instance function points and software platform. Thus, this paper validates these well-known factors for cost estimation. However, several of the factors found in this study are not included in established models for software development cost estimation. Thus, this paper also provides indications for possible extensions of these models.","container-title":"Software Quality Journal","DOI":"10.1007/s11219-011-9137-8","ISSN":"1573-1367","issue":"2","journalAbbreviation":"Software Qual J","language":"en","page":"395-417","source":"Springer Link","title":"Identifying factors affecting software development cost and productivity","volume":"20","author":[{"family":"Lagerström","given":"Robert"},{"family":"Würtemberg","given":"Liv Marcks","non-dropping-particle":"von"},{"family":"Holm","given":"Hannes"},{"family":"Luczak","given":"Oscar"}],"issued":{"date-parts":[["2012",6,1]]}}}],"schema":"https://github.com/citation-style-language/schema/raw/master/csl-citation.json"} </w:instrText>
            </w:r>
            <w:r>
              <w:rPr>
                <w:rFonts w:eastAsia="Times New Roman"/>
                <w:sz w:val="20"/>
                <w:szCs w:val="20"/>
                <w:lang w:val="en-US"/>
              </w:rPr>
              <w:fldChar w:fldCharType="separate"/>
            </w:r>
            <w:r w:rsidRPr="006D02A7">
              <w:rPr>
                <w:sz w:val="20"/>
              </w:rPr>
              <w:t>[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70AB8F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6D6FE813" w14:textId="77777777" w:rsidTr="00AA7B4F">
        <w:trPr>
          <w:trHeight w:val="315"/>
        </w:trPr>
        <w:tc>
          <w:tcPr>
            <w:tcW w:w="2402" w:type="dxa"/>
            <w:vMerge w:val="restart"/>
            <w:tcMar>
              <w:top w:w="30" w:type="dxa"/>
              <w:left w:w="45" w:type="dxa"/>
              <w:bottom w:w="30" w:type="dxa"/>
              <w:right w:w="45" w:type="dxa"/>
            </w:tcMar>
            <w:vAlign w:val="center"/>
            <w:hideMark/>
          </w:tcPr>
          <w:p w14:paraId="227C682F" w14:textId="239A3FD0"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Environment issues</w:t>
            </w:r>
          </w:p>
          <w:p w14:paraId="114A29D8" w14:textId="010E9972"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5340075" w14:textId="20C2A606"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Amount and duration of interruption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3hSI3p3E","properties":{"formattedCitation":"[8]","plainCitation":"[8]","noteIndex":0},"citationItems":[{"id":1216,"uris":["http://zotero.org/users/2275881/items/6WC473EV"],"uri":["http://zotero.org/users/2275881/items/6WC473EV"],"itemData":{"id":1216,"type":"paper-conference","abstract":"Several models of software testing effort estimation take into account intrinsic characteristics for the whole software development, presenting no evidence of how they effectively affect the test effort. Also, most of such estimation models only estimate the effort regarding the execution of tests. However, in software testing projects the activity usually requiring more effort is the test design &amp; implementation one. Better precision in the identification of the effort factors influencing these activities can result in estimates with a higher degree of accuracy. Therefore, this paper presents a study on the factors affecting the effort in performing test design &amp; implementation of large-scale software projects in a Brazilian government company. The study was carried out through observing the factors influencing the effort in two Web Services testing projects. The identified factors were made explicit through a clear description procedure, which took into account the tasks and artifacts comprising the duties regarding test design &amp; implementation activity based on IEEE 29119 standard. It supported the identification and classification of 24 effort factors concerned with a Web Services test design &amp; implementation process into five different categories.","collection-title":"SAST","container-title":"Proceedings of the 2nd Brazilian Symposium on Systematic and Automated Software Testing","DOI":"10.1145/3128473.3128480","event-place":"New York, NY, USA","ISBN":"978-1-4503-5302-1","page":"1–10","publisher":"Association for Computing Machinery","publisher-place":"New York, NY, USA","source":"ACM Digital Library","title":"Observing Effort Factors in the Test Design &amp;amp; Implementation Process of Web Services Projects","URL":"https://doi.org/10.1145/3128473.3128480","author":[{"family":"Silva-de-Souza","given":"Thiago"},{"family":"Travassos","given":"Guilherme Horta"}],"accessed":{"date-parts":[["2020",11,26]]},"issued":{"date-parts":[["2017",9,18]]}}}],"schema":"https://github.com/citation-style-language/schema/raw/master/csl-citation.json"} </w:instrText>
            </w:r>
            <w:r>
              <w:rPr>
                <w:rFonts w:eastAsia="Times New Roman"/>
                <w:sz w:val="20"/>
                <w:szCs w:val="20"/>
                <w:lang w:val="en-US"/>
              </w:rPr>
              <w:fldChar w:fldCharType="separate"/>
            </w:r>
            <w:r w:rsidRPr="006D02A7">
              <w:rPr>
                <w:sz w:val="20"/>
                <w:lang w:val="en-US"/>
              </w:rPr>
              <w:t>[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66EA2F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F2F2D30" w14:textId="77777777" w:rsidTr="00AA7B4F">
        <w:trPr>
          <w:trHeight w:val="315"/>
        </w:trPr>
        <w:tc>
          <w:tcPr>
            <w:tcW w:w="2402" w:type="dxa"/>
            <w:vMerge/>
            <w:tcMar>
              <w:top w:w="30" w:type="dxa"/>
              <w:left w:w="45" w:type="dxa"/>
              <w:bottom w:w="30" w:type="dxa"/>
              <w:right w:w="45" w:type="dxa"/>
            </w:tcMar>
            <w:vAlign w:val="center"/>
            <w:hideMark/>
          </w:tcPr>
          <w:p w14:paraId="79272021" w14:textId="7D00CB19"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D087C4F" w14:textId="1C3F073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ultur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m3dEce8M","properties":{"formattedCitation":"[9]","plainCitation":"[9]","noteIndex":0},"citationItems":[{"id":1146,"uris":["http://zotero.org/users/2275881/items/SFREFCHV"],"uri":["http://zotero.org/users/2275881/items/SFREFCHV"],"itemData":{"id":1146,"type":"article-journal","abstract":"Software Effort Estimation is one of the most challenging aspects in the software development life cycle. Recent empirical studies in the area of software development estimation indicate the presence of two models for effort estimation: (i) Formal, and (ii) Expert Based (Informal). The IT sector in Palestine is one of the most promising and constantly growing sectors. Nonetheless, studies addressing effort estimation approaches and techniques within the Palestinian IT sector are still highly missing. Therefore, we were motivated to conduct a qualitative study to increase our understanding about how industrial teams approach software effort estimation and to explore the challenges they are facing. Our investigation started with a survey that targeted software professionals, and then we conducted multiple-case study approach involving four different software development companies in Palestine. Results show that: (i) around 25% of cost overrun in software projects is due to inaccurate estimations; (ii) expert based estimation models are the mostly applied models especially within agile environments; (iii) a potential advantage can be achieved when formalizing the process of expert based models by having guidelines and checklists; (iv) accuracy of effort estimation is largely affected by team experience, domain knowledge, and requirements clarity; and (v) companies working with outsourcing model do have better effort estimation accuracy than companies working in local market. Based on our findings, we highlight areas that require further investigation.","container-title":"International Journal of Technology in Education and Science","ISSN":"2651-5369","issue":"2","language":"en","note":"publisher: International Journal of Technology in Education and Science","page":"72-84","source":"ERIC","title":"Software Development Estimation Techniques in Industrial Contexts: An Exploratory Multiple Case-Study","title-short":"Software Development Estimation Techniques in Industrial Contexts","volume":"3","author":[{"family":"Zarour","given":"Ahmed"},{"family":"Zein","given":"Samer"}],"issued":{"date-parts":[["2019"]]}}}],"schema":"https://github.com/citation-style-language/schema/raw/master/csl-citation.json"} </w:instrText>
            </w:r>
            <w:r>
              <w:rPr>
                <w:rFonts w:eastAsia="Times New Roman"/>
                <w:sz w:val="20"/>
                <w:szCs w:val="20"/>
                <w:lang w:val="en-US"/>
              </w:rPr>
              <w:fldChar w:fldCharType="separate"/>
            </w:r>
            <w:r w:rsidRPr="006D02A7">
              <w:rPr>
                <w:sz w:val="20"/>
              </w:rPr>
              <w:t>[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4BE9A3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0AC0A27" w14:textId="77777777" w:rsidTr="00AA7B4F">
        <w:trPr>
          <w:trHeight w:val="315"/>
        </w:trPr>
        <w:tc>
          <w:tcPr>
            <w:tcW w:w="2402" w:type="dxa"/>
            <w:vMerge/>
            <w:tcMar>
              <w:top w:w="30" w:type="dxa"/>
              <w:left w:w="45" w:type="dxa"/>
              <w:bottom w:w="30" w:type="dxa"/>
              <w:right w:w="45" w:type="dxa"/>
            </w:tcMar>
            <w:vAlign w:val="center"/>
            <w:hideMark/>
          </w:tcPr>
          <w:p w14:paraId="6FE551EB" w14:textId="37B3FBC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B848926" w14:textId="3ACD1AC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eedback and learning opportuniti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xQGuJ96","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E7EC72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1AC6FCA" w14:textId="77777777" w:rsidTr="00AA7B4F">
        <w:trPr>
          <w:trHeight w:val="315"/>
        </w:trPr>
        <w:tc>
          <w:tcPr>
            <w:tcW w:w="2402" w:type="dxa"/>
            <w:vMerge w:val="restart"/>
            <w:tcMar>
              <w:top w:w="30" w:type="dxa"/>
              <w:left w:w="45" w:type="dxa"/>
              <w:bottom w:w="30" w:type="dxa"/>
              <w:right w:w="45" w:type="dxa"/>
            </w:tcMar>
            <w:vAlign w:val="center"/>
            <w:hideMark/>
          </w:tcPr>
          <w:p w14:paraId="530E36DC"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Unexpected events</w:t>
            </w:r>
          </w:p>
        </w:tc>
        <w:tc>
          <w:tcPr>
            <w:tcW w:w="4681" w:type="dxa"/>
            <w:tcMar>
              <w:top w:w="30" w:type="dxa"/>
              <w:left w:w="45" w:type="dxa"/>
              <w:bottom w:w="30" w:type="dxa"/>
              <w:right w:w="45" w:type="dxa"/>
            </w:tcMar>
            <w:vAlign w:val="bottom"/>
            <w:hideMark/>
          </w:tcPr>
          <w:p w14:paraId="635B74B4" w14:textId="039606C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Error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FIZmlF99","properties":{"formattedCitation":"[10]","plainCitation":"[10]","noteIndex":0},"citationItems":[{"id":183,"uris":["http://zotero.org/users/2275881/items/BVPVARJ6"],"uri":["http://zotero.org/users/2275881/items/BVPVARJ6"],"itemData":{"id":183,"type":"article-journal","abstract":"Inaccurate estimates of software development effort is a frequently reported cause of IT-project failures. We report results from a study that investigated the effect of introducing lessons-learned sessions on estimation accuracy and the assessment of uncertainty. Twenty software professionals were randomly allocated to a Learning group or a Control group and instructed to estimate and complete the same five development tasks. Those in the Learning group but not those in the Control group were instructed to spend at least 30 minutes on identifying, analyzing, and summarizing their effort estimation and uncertainty assessment experience after completing each task. We found that the estimation accuracy and the realism of the uncertainty assessment were not better in the Learning group than in the Control group. A follow-up study with 83 software professionals was completed to better understand this lack of improvement from lessons-learned sessions. The follow-up study found that receiving feedback about other software professionals' estimation performance led to more realistic uncertainty assessments than receiving the same feedback of one's own estimates. Lessons-learned sessions, not only in estimation contexts, have to be carefully designed to avoid wasting resources on learning processes that stimulate rather than reduce learning biases.","container-title":"IEEE Transactions on Software Engineering","DOI":"10.1109/TSE.2009.2","ISSN":"2326-3881","issue":"3","page":"368-383","source":"IEEE Xplore","title":"The Impact of Lessons-Learned Sessions on Effort Estimation and Uncertainty Assessments","volume":"35","author":[{"family":"Jørgensen","given":"Magne"},{"family":"Gruschke","given":"Tanja M."}],"issued":{"date-parts":[["2009",5]]}}}],"schema":"https://github.com/citation-style-language/schema/raw/master/csl-citation.json"} </w:instrText>
            </w:r>
            <w:r>
              <w:rPr>
                <w:rFonts w:eastAsia="Times New Roman"/>
                <w:sz w:val="20"/>
                <w:szCs w:val="20"/>
                <w:lang w:val="en-US"/>
              </w:rPr>
              <w:fldChar w:fldCharType="separate"/>
            </w:r>
            <w:r w:rsidRPr="00D52056">
              <w:rPr>
                <w:sz w:val="20"/>
              </w:rPr>
              <w:t>[1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9C690C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DD88374" w14:textId="77777777" w:rsidTr="00AA7B4F">
        <w:trPr>
          <w:trHeight w:val="315"/>
        </w:trPr>
        <w:tc>
          <w:tcPr>
            <w:tcW w:w="2402" w:type="dxa"/>
            <w:vMerge/>
            <w:tcMar>
              <w:top w:w="30" w:type="dxa"/>
              <w:left w:w="45" w:type="dxa"/>
              <w:bottom w:w="30" w:type="dxa"/>
              <w:right w:w="45" w:type="dxa"/>
            </w:tcMar>
            <w:vAlign w:val="center"/>
          </w:tcPr>
          <w:p w14:paraId="5F498866" w14:textId="6F8ED794"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302A01A" w14:textId="00F34FBB"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Occurrence of foreseeable problem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RJ8cwtP9","properties":{"formattedCitation":"[10]","plainCitation":"[10]","noteIndex":0},"citationItems":[{"id":183,"uris":["http://zotero.org/users/2275881/items/BVPVARJ6"],"uri":["http://zotero.org/users/2275881/items/BVPVARJ6"],"itemData":{"id":183,"type":"article-journal","abstract":"Inaccurate estimates of software development effort is a frequently reported cause of IT-project failures. We report results from a study that investigated the effect of introducing lessons-learned sessions on estimation accuracy and the assessment of uncertainty. Twenty software professionals were randomly allocated to a Learning group or a Control group and instructed to estimate and complete the same five development tasks. Those in the Learning group but not those in the Control group were instructed to spend at least 30 minutes on identifying, analyzing, and summarizing their effort estimation and uncertainty assessment experience after completing each task. We found that the estimation accuracy and the realism of the uncertainty assessment were not better in the Learning group than in the Control group. A follow-up study with 83 software professionals was completed to better understand this lack of improvement from lessons-learned sessions. The follow-up study found that receiving feedback about other software professionals' estimation performance led to more realistic uncertainty assessments than receiving the same feedback of one's own estimates. Lessons-learned sessions, not only in estimation contexts, have to be carefully designed to avoid wasting resources on learning processes that stimulate rather than reduce learning biases.","container-title":"IEEE Transactions on Software Engineering","DOI":"10.1109/TSE.2009.2","ISSN":"2326-3881","issue":"3","page":"368-383","source":"IEEE Xplore","title":"The Impact of Lessons-Learned Sessions on Effort Estimation and Uncertainty Assessments","volume":"35","author":[{"family":"Jørgensen","given":"Magne"},{"family":"Gruschke","given":"Tanja M."}],"issued":{"date-parts":[["2009",5]]}}}],"schema":"https://github.com/citation-style-language/schema/raw/master/csl-citation.json"} </w:instrText>
            </w:r>
            <w:r>
              <w:rPr>
                <w:rFonts w:eastAsia="Times New Roman"/>
                <w:sz w:val="20"/>
                <w:szCs w:val="20"/>
                <w:lang w:val="en-US"/>
              </w:rPr>
              <w:fldChar w:fldCharType="separate"/>
            </w:r>
            <w:r w:rsidRPr="00D52056">
              <w:rPr>
                <w:sz w:val="20"/>
              </w:rPr>
              <w:t>[1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510BABC"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B245F3C" w14:textId="77777777" w:rsidTr="00AA7B4F">
        <w:trPr>
          <w:trHeight w:val="315"/>
        </w:trPr>
        <w:tc>
          <w:tcPr>
            <w:tcW w:w="2402" w:type="dxa"/>
            <w:vMerge/>
            <w:tcMar>
              <w:top w:w="30" w:type="dxa"/>
              <w:left w:w="45" w:type="dxa"/>
              <w:bottom w:w="30" w:type="dxa"/>
              <w:right w:w="45" w:type="dxa"/>
            </w:tcMar>
            <w:vAlign w:val="center"/>
          </w:tcPr>
          <w:p w14:paraId="5637EC14" w14:textId="55F1361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A68AD88" w14:textId="7D605B81"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ynergy effec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DyACQVY","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BD6666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094EF480" w14:textId="77777777" w:rsidTr="00AA7B4F">
        <w:trPr>
          <w:trHeight w:val="315"/>
        </w:trPr>
        <w:tc>
          <w:tcPr>
            <w:tcW w:w="2402" w:type="dxa"/>
            <w:vMerge/>
            <w:tcMar>
              <w:top w:w="30" w:type="dxa"/>
              <w:left w:w="45" w:type="dxa"/>
              <w:bottom w:w="30" w:type="dxa"/>
              <w:right w:w="45" w:type="dxa"/>
            </w:tcMar>
            <w:vAlign w:val="center"/>
          </w:tcPr>
          <w:p w14:paraId="0D662909" w14:textId="21B6345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3410681" w14:textId="5D7BDB4D"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Mismatch between expected and real productiv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3KH6RmNS","properties":{"formattedCitation":"[11]","plainCitation":"[11]","noteIndex":0},"citationItems":[{"id":1177,"uris":["http://zotero.org/users/2275881/items/MPSXRCL7"],"uri":["http://zotero.org/users/2275881/items/MPSXRCL7"],"itemData":{"id":1177,"type":"article-journal","container-title":"Journal of Software","issue":"8","page":"356-369","title":"An Empirical Investigation of Effort Estimation in Mobile Apps Using Agile Development Process","volume":"14","author":[{"family":"Altaleb","given":"Abdullah"},{"family":"Gravell","given":"Andrew"}],"issued":{"date-parts":[["2019"]]}}}],"schema":"https://github.com/citation-style-language/schema/raw/master/csl-citation.json"} </w:instrText>
            </w:r>
            <w:r>
              <w:rPr>
                <w:rFonts w:eastAsia="Times New Roman"/>
                <w:sz w:val="20"/>
                <w:szCs w:val="20"/>
                <w:lang w:val="en-US"/>
              </w:rPr>
              <w:fldChar w:fldCharType="separate"/>
            </w:r>
            <w:r w:rsidRPr="00D52056">
              <w:rPr>
                <w:sz w:val="20"/>
                <w:lang w:val="en-US"/>
              </w:rPr>
              <w:t>[1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0FDF28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6EC79B8B" w14:textId="77777777" w:rsidTr="00AA7B4F">
        <w:trPr>
          <w:trHeight w:val="315"/>
        </w:trPr>
        <w:tc>
          <w:tcPr>
            <w:tcW w:w="2402" w:type="dxa"/>
            <w:vMerge w:val="restart"/>
            <w:tcMar>
              <w:top w:w="30" w:type="dxa"/>
              <w:left w:w="45" w:type="dxa"/>
              <w:bottom w:w="30" w:type="dxa"/>
              <w:right w:w="45" w:type="dxa"/>
            </w:tcMar>
            <w:vAlign w:val="center"/>
            <w:hideMark/>
          </w:tcPr>
          <w:p w14:paraId="35068DD8"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Political issues</w:t>
            </w:r>
          </w:p>
        </w:tc>
        <w:tc>
          <w:tcPr>
            <w:tcW w:w="4681" w:type="dxa"/>
            <w:tcMar>
              <w:top w:w="30" w:type="dxa"/>
              <w:left w:w="45" w:type="dxa"/>
              <w:bottom w:w="30" w:type="dxa"/>
              <w:right w:w="45" w:type="dxa"/>
            </w:tcMar>
            <w:vAlign w:val="bottom"/>
            <w:hideMark/>
          </w:tcPr>
          <w:p w14:paraId="577C6BE9" w14:textId="39BF4A4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orcing to stay within the estimat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rn4NWHoP","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lang w:val="en-US"/>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7540EC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FD4A7A0" w14:textId="77777777" w:rsidTr="00AA7B4F">
        <w:trPr>
          <w:trHeight w:val="315"/>
        </w:trPr>
        <w:tc>
          <w:tcPr>
            <w:tcW w:w="2402" w:type="dxa"/>
            <w:vMerge/>
            <w:tcMar>
              <w:top w:w="30" w:type="dxa"/>
              <w:left w:w="45" w:type="dxa"/>
              <w:bottom w:w="30" w:type="dxa"/>
              <w:right w:w="45" w:type="dxa"/>
            </w:tcMar>
            <w:vAlign w:val="center"/>
          </w:tcPr>
          <w:p w14:paraId="7AA7069F" w14:textId="5DD51A1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4B60DF3" w14:textId="3B7A2E4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Bureaucrac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ufxpu9MA","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E7D814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189C5B4" w14:textId="77777777" w:rsidTr="00AA7B4F">
        <w:trPr>
          <w:trHeight w:val="315"/>
        </w:trPr>
        <w:tc>
          <w:tcPr>
            <w:tcW w:w="2402" w:type="dxa"/>
            <w:vMerge/>
            <w:tcMar>
              <w:top w:w="30" w:type="dxa"/>
              <w:left w:w="45" w:type="dxa"/>
              <w:bottom w:w="30" w:type="dxa"/>
              <w:right w:w="45" w:type="dxa"/>
            </w:tcMar>
            <w:vAlign w:val="center"/>
          </w:tcPr>
          <w:p w14:paraId="1C2F9F7C" w14:textId="535627F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A062359" w14:textId="4CF3DBFB"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Bidding situation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o5wtZGiQ","properties":{"formattedCitation":"[12]","plainCitation":"[12]","noteIndex":0},"citationItems":[{"id":281,"uris":["http://zotero.org/users/2275881/items/7ZQT4829"],"uri":["http://zotero.org/users/2275881/items/7ZQT4829"],"itemData":{"id":281,"type":"paper-conference","abstract":"It is well known that software development projects tend to be based on over-optimistic cost estimates. Better knowledge of the sources of this over-optimism is necessary to improve realism in software development project bids and budgets. This paper analyses the effect of \"the winner's curse\". The winner's curse is a result of the selection of software providers among those with the lowest bid, i.e., those with a tendency towards the highest level of overoptimism. The winner's curse has not been extensively analyzed in software cost estimation studies, but is a well known phenomenon in domains such as auctioning. We exemplify the effect of the winner's curse with data from a real software development bidding round and simulate how increase in number of bidders and cost uncertainty impact the expected profit. We argue that the winners' curse is a problem for both clients and providers, and that it may lead to inefficient use of scarce resources. Possible remedies for reduction of negative effects of the winner's curse are discussed.","container-title":"15th International Conference on Electronics, Communications and Computers (CONIELECOMP'05)","DOI":"10.1109/CONIEL.2005.58","event":"15th International Conference on Electronics, Communications and Computers (CONIELECOMP'05)","page":"280-285","source":"IEEE Xplore","title":"Over-optimism in software development projects: \"the winner's curse\"","title-short":"Over-optimism in software development projects","author":[{"family":"Jorgensen","given":"M."},{"family":"Grimstad","given":"S."}],"issued":{"date-parts":[["2005",2]]}}}],"schema":"https://github.com/citation-style-language/schema/raw/master/csl-citation.json"} </w:instrText>
            </w:r>
            <w:r>
              <w:rPr>
                <w:rFonts w:eastAsia="Times New Roman"/>
                <w:sz w:val="20"/>
                <w:szCs w:val="20"/>
                <w:lang w:val="en-US"/>
              </w:rPr>
              <w:fldChar w:fldCharType="separate"/>
            </w:r>
            <w:r w:rsidRPr="00D52056">
              <w:rPr>
                <w:sz w:val="20"/>
              </w:rPr>
              <w:t>[12]</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D87105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3C6758F" w14:textId="77777777" w:rsidTr="00AA7B4F">
        <w:trPr>
          <w:trHeight w:val="315"/>
        </w:trPr>
        <w:tc>
          <w:tcPr>
            <w:tcW w:w="2402" w:type="dxa"/>
            <w:vMerge/>
            <w:tcMar>
              <w:top w:w="30" w:type="dxa"/>
              <w:left w:w="45" w:type="dxa"/>
              <w:bottom w:w="30" w:type="dxa"/>
              <w:right w:w="45" w:type="dxa"/>
            </w:tcMar>
            <w:vAlign w:val="center"/>
          </w:tcPr>
          <w:p w14:paraId="1D722870" w14:textId="2B47F92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F86244F" w14:textId="1C9FC92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Negotiation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Fnzp3A8X","properties":{"formattedCitation":"[13]","plainCitation":"[13]","noteIndex":0},"citationItems":[{"id":37,"uris":["http://zotero.org/users/2275881/items/PNWT469Y"],"uri":["http://zotero.org/users/2275881/items/PNWT469Y"],"itemData":{"id":37,"type":"paper-conference","abstract":"The purpose of this qualitative multiple case study is to research the current causes to cost estimation errors and revisit the research question of a well published quantitative study to explore whether responses would be consistent using qualitative methodology. Both overlaps and deviations are to be expected as a result of this comparison. The focus of this paper is on differences where new issues are likely to be found.","container-title":"Proceedings of the Second ACM-IEEE international symposium on Empirical software engineering and measurement - ESEM '08","DOI":"10.1145/1414004.1414042","event":"the Second ACM-IEEE international symposium","event-place":"Kaiserslautern, Germany","ISBN":"978-1-59593-971-5","language":"en","page":"233","publisher":"ACM Press","publisher-place":"Kaiserslautern, Germany","source":"Crossref","title":"Any other cost estimation inhibitors?","URL":"http://portal.acm.org/citation.cfm?doid=1414004.1414042","author":[{"family":"Magazinovic","given":"Ana"},{"family":"Pernstål","given":"Joakim"}],"accessed":{"date-parts":[["2019",3,27]]},"issued":{"date-parts":[["2008"]]}}}],"schema":"https://github.com/citation-style-language/schema/raw/master/csl-citation.json"} </w:instrText>
            </w:r>
            <w:r>
              <w:rPr>
                <w:rFonts w:eastAsia="Times New Roman"/>
                <w:sz w:val="20"/>
                <w:szCs w:val="20"/>
                <w:lang w:val="en-US"/>
              </w:rPr>
              <w:fldChar w:fldCharType="separate"/>
            </w:r>
            <w:r w:rsidRPr="00D52056">
              <w:rPr>
                <w:sz w:val="20"/>
              </w:rPr>
              <w:t>[1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22F832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ED4E3C6" w14:textId="77777777" w:rsidTr="00AA7B4F">
        <w:trPr>
          <w:trHeight w:val="315"/>
        </w:trPr>
        <w:tc>
          <w:tcPr>
            <w:tcW w:w="2402" w:type="dxa"/>
            <w:vMerge/>
            <w:tcMar>
              <w:top w:w="30" w:type="dxa"/>
              <w:left w:w="45" w:type="dxa"/>
              <w:bottom w:w="30" w:type="dxa"/>
              <w:right w:w="45" w:type="dxa"/>
            </w:tcMar>
            <w:vAlign w:val="center"/>
          </w:tcPr>
          <w:p w14:paraId="7F98D05A" w14:textId="032D755B"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47E11FF" w14:textId="78886B3A"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Estimates interpreted as commitmen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vHT1ybrG","properties":{"formattedCitation":"[14]","plainCitation":"[14]","noteIndex":0},"citationItems":[{"id":1175,"uris":["http://zotero.org/users/2275881/items/NA2B89I6"],"uri":["http://zotero.org/users/2275881/items/NA2B89I6"],"itemData":{"id":1175,"type":"article-journal","container-title":"e-Informatica Software Engineering Journal","DOI":"10.5277/e-Inf180107","issue":"1","page":"167–198","title":"The Role of Organisational Phenomena in Software Cost Estimation: A Case Study of Supporting and Hindering Factors","title-short":"The Role of Organisational Phenomena in Software Cost Estimation","volume":"12","author":[{"family":"Rahikkala","given":"Jurka"},{"family":"Hyrynsalmi","given":"Sami"},{"family":"Leppänen","given":"Ville"},{"family":"Porres","given":"Ivan"}],"issued":{"date-parts":[["2018"]]}}}],"schema":"https://github.com/citation-style-language/schema/raw/master/csl-citation.json"} </w:instrText>
            </w:r>
            <w:r>
              <w:rPr>
                <w:rFonts w:eastAsia="Times New Roman"/>
                <w:sz w:val="20"/>
                <w:szCs w:val="20"/>
                <w:lang w:val="en-US"/>
              </w:rPr>
              <w:fldChar w:fldCharType="separate"/>
            </w:r>
            <w:r w:rsidRPr="00D52056">
              <w:rPr>
                <w:sz w:val="20"/>
              </w:rPr>
              <w:t>[1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4A37BE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C867F9E" w14:textId="77777777" w:rsidTr="00AA7B4F">
        <w:trPr>
          <w:trHeight w:val="315"/>
        </w:trPr>
        <w:tc>
          <w:tcPr>
            <w:tcW w:w="2402" w:type="dxa"/>
            <w:vMerge/>
            <w:tcMar>
              <w:top w:w="30" w:type="dxa"/>
              <w:left w:w="45" w:type="dxa"/>
              <w:bottom w:w="30" w:type="dxa"/>
              <w:right w:w="45" w:type="dxa"/>
            </w:tcMar>
            <w:vAlign w:val="center"/>
          </w:tcPr>
          <w:p w14:paraId="0832E5D8" w14:textId="01FBDC09"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3A84AD0" w14:textId="1AA2CE06"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ource assura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2nbc9mS","properties":{"formattedCitation":"[15]","plainCitation":"[15]","noteIndex":0},"citationItems":[{"id":64,"uris":["http://zotero.org/users/2275881/items/WNCEPICK"],"uri":["http://zotero.org/users/2275881/items/WNCEPICK"],"itemData":{"id":64,"type":"article-journal","abstract":"Cost estimation of software projects is an important activity that continues to be a source of problems for practitioners despite improvement efforts. Most of the research on estimation has focused on methodological issues while the research focused on human factors primarily has targeted cognitive biases or perceived inhibitors. This paper focuses on the complex organizational context of estimation and investigates whether estimates may be distorted, i.e. intentionally changed for reasons beyond legitimate changes due to changing prerequisites such as requirements or scope. An exploratory study was conducted with 15 interviewees at six large companies that develop software-intensive products. The interviewees represent five stakeholder roles in estimation, with a majority being project or line managers. Document analysis was used to complement the interviews and provided additional context. The results show that both estimate increase and estimate decrease exist and that some of these changes can be explained as intentional distortions. The direction of the distortion depends on the context and the stakeholders involved. The paper underlines that it is critical to consider also human and organizational factors when addressing estimation problems and that intentional estimate distortions should be given more and direct attention.","container-title":"Journal of Systems and Software","DOI":"10.1016/j.jss.2012.03.026","ISSN":"0164-1212","issue":"8","journalAbbreviation":"Journal of Systems and Software","page":"1770-1781","source":"ScienceDirect","title":"Investigating intentional distortions in software cost estimation – An exploratory study","volume":"85","author":[{"family":"Magazinius","given":"Ana"},{"family":"Börjesson","given":"Sofia"},{"family":"Feldt","given":"Robert"}],"issued":{"date-parts":[["2012",8,1]]}}}],"schema":"https://github.com/citation-style-language/schema/raw/master/csl-citation.json"} </w:instrText>
            </w:r>
            <w:r>
              <w:rPr>
                <w:rFonts w:eastAsia="Times New Roman"/>
                <w:sz w:val="20"/>
                <w:szCs w:val="20"/>
                <w:lang w:val="en-US"/>
              </w:rPr>
              <w:fldChar w:fldCharType="separate"/>
            </w:r>
            <w:r w:rsidRPr="00D52056">
              <w:rPr>
                <w:sz w:val="20"/>
              </w:rPr>
              <w:t>[1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5CD356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6C3626C2" w14:textId="77777777" w:rsidTr="00AA7B4F">
        <w:trPr>
          <w:trHeight w:val="315"/>
        </w:trPr>
        <w:tc>
          <w:tcPr>
            <w:tcW w:w="2402" w:type="dxa"/>
            <w:vMerge/>
            <w:tcMar>
              <w:top w:w="30" w:type="dxa"/>
              <w:left w:w="45" w:type="dxa"/>
              <w:bottom w:w="30" w:type="dxa"/>
              <w:right w:w="45" w:type="dxa"/>
            </w:tcMar>
            <w:vAlign w:val="center"/>
          </w:tcPr>
          <w:p w14:paraId="2EDAAA17" w14:textId="3634ECA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5BBF818" w14:textId="351CC9C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Hiding activiti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AlEstGvw","properties":{"formattedCitation":"[15]","plainCitation":"[15]","noteIndex":0},"citationItems":[{"id":64,"uris":["http://zotero.org/users/2275881/items/WNCEPICK"],"uri":["http://zotero.org/users/2275881/items/WNCEPICK"],"itemData":{"id":64,"type":"article-journal","abstract":"Cost estimation of software projects is an important activity that continues to be a source of problems for practitioners despite improvement efforts. Most of the research on estimation has focused on methodological issues while the research focused on human factors primarily has targeted cognitive biases or perceived inhibitors. This paper focuses on the complex organizational context of estimation and investigates whether estimates may be distorted, i.e. intentionally changed for reasons beyond legitimate changes due to changing prerequisites such as requirements or scope. An exploratory study was conducted with 15 interviewees at six large companies that develop software-intensive products. The interviewees represent five stakeholder roles in estimation, with a majority being project or line managers. Document analysis was used to complement the interviews and provided additional context. The results show that both estimate increase and estimate decrease exist and that some of these changes can be explained as intentional distortions. The direction of the distortion depends on the context and the stakeholders involved. The paper underlines that it is critical to consider also human and organizational factors when addressing estimation problems and that intentional estimate distortions should be given more and direct attention.","container-title":"Journal of Systems and Software","DOI":"10.1016/j.jss.2012.03.026","ISSN":"0164-1212","issue":"8","journalAbbreviation":"Journal of Systems and Software","page":"1770-1781","source":"ScienceDirect","title":"Investigating intentional distortions in software cost estimation – An exploratory study","volume":"85","author":[{"family":"Magazinius","given":"Ana"},{"family":"Börjesson","given":"Sofia"},{"family":"Feldt","given":"Robert"}],"issued":{"date-parts":[["2012",8,1]]}}}],"schema":"https://github.com/citation-style-language/schema/raw/master/csl-citation.json"} </w:instrText>
            </w:r>
            <w:r>
              <w:rPr>
                <w:rFonts w:eastAsia="Times New Roman"/>
                <w:sz w:val="20"/>
                <w:szCs w:val="20"/>
                <w:lang w:val="en-US"/>
              </w:rPr>
              <w:fldChar w:fldCharType="separate"/>
            </w:r>
            <w:r w:rsidRPr="00D52056">
              <w:rPr>
                <w:sz w:val="20"/>
              </w:rPr>
              <w:t>[1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B20966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DE588F1" w14:textId="77777777" w:rsidTr="00AA7B4F">
        <w:trPr>
          <w:trHeight w:val="315"/>
        </w:trPr>
        <w:tc>
          <w:tcPr>
            <w:tcW w:w="2402" w:type="dxa"/>
            <w:vMerge w:val="restart"/>
            <w:tcMar>
              <w:top w:w="30" w:type="dxa"/>
              <w:left w:w="45" w:type="dxa"/>
              <w:bottom w:w="30" w:type="dxa"/>
              <w:right w:w="45" w:type="dxa"/>
            </w:tcMar>
            <w:vAlign w:val="center"/>
            <w:hideMark/>
          </w:tcPr>
          <w:p w14:paraId="7479D5A9"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Team issues</w:t>
            </w:r>
          </w:p>
        </w:tc>
        <w:tc>
          <w:tcPr>
            <w:tcW w:w="4681" w:type="dxa"/>
            <w:tcMar>
              <w:top w:w="30" w:type="dxa"/>
              <w:left w:w="45" w:type="dxa"/>
              <w:bottom w:w="30" w:type="dxa"/>
              <w:right w:w="45" w:type="dxa"/>
            </w:tcMar>
            <w:vAlign w:val="bottom"/>
            <w:hideMark/>
          </w:tcPr>
          <w:p w14:paraId="0106B7E6" w14:textId="705998AD"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oper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GU8Uk0Hq","properties":{"formattedCitation":"[14]","plainCitation":"[14]","noteIndex":0},"citationItems":[{"id":1175,"uris":["http://zotero.org/users/2275881/items/NA2B89I6"],"uri":["http://zotero.org/users/2275881/items/NA2B89I6"],"itemData":{"id":1175,"type":"article-journal","container-title":"e-Informatica Software Engineering Journal","DOI":"10.5277/e-Inf180107","issue":"1","page":"167–198","title":"The Role of Organisational Phenomena in Software Cost Estimation: A Case Study of Supporting and Hindering Factors","title-short":"The Role of Organisational Phenomena in Software Cost Estimation","volume":"12","author":[{"family":"Rahikkala","given":"Jurka"},{"family":"Hyrynsalmi","given":"Sami"},{"family":"Leppänen","given":"Ville"},{"family":"Porres","given":"Ivan"}],"issued":{"date-parts":[["2018"]]}}}],"schema":"https://github.com/citation-style-language/schema/raw/master/csl-citation.json"} </w:instrText>
            </w:r>
            <w:r>
              <w:rPr>
                <w:rFonts w:eastAsia="Times New Roman"/>
                <w:sz w:val="20"/>
                <w:szCs w:val="20"/>
                <w:lang w:val="en-US"/>
              </w:rPr>
              <w:fldChar w:fldCharType="separate"/>
            </w:r>
            <w:r w:rsidRPr="00D52056">
              <w:rPr>
                <w:sz w:val="20"/>
              </w:rPr>
              <w:t>[1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6B16110"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45FDC45" w14:textId="77777777" w:rsidTr="00AA7B4F">
        <w:trPr>
          <w:trHeight w:val="315"/>
        </w:trPr>
        <w:tc>
          <w:tcPr>
            <w:tcW w:w="2402" w:type="dxa"/>
            <w:vMerge/>
            <w:tcMar>
              <w:top w:w="30" w:type="dxa"/>
              <w:left w:w="45" w:type="dxa"/>
              <w:bottom w:w="30" w:type="dxa"/>
              <w:right w:w="45" w:type="dxa"/>
            </w:tcMar>
            <w:vAlign w:val="center"/>
          </w:tcPr>
          <w:p w14:paraId="09C34F22" w14:textId="5B4DBC5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4BF8D11" w14:textId="3D136EA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ordin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Pns82X3i","properties":{"formattedCitation":"[16]","plainCitation":"[16]","noteIndex":0},"citationItems":[{"id":170,"uris":["http://zotero.org/users/2275881/items/P8WMWHPV"],"uri":["http://zotero.org/users/2275881/items/P8WMWHPV"],"itemData":{"id":170,"type":"article-journal","container-title":"Management Information Systems Quarterly","ISSN":"ISSN 0276-7783/ISSN 2162-9730","issue":"2","title":"Information System Cost Estimating: A Management Perspective","title-short":"Information System Cost Estimating","URL":"https://aisel.aisnet.org/misq/vol14/iss2/3","volume":"14","author":[{"family":"Lederer","given":"Albert"},{"family":"Mirani","given":"Rajesh"}],"issued":{"date-parts":[["1990",12,31]]}}}],"schema":"https://github.com/citation-style-language/schema/raw/master/csl-citation.json"} </w:instrText>
            </w:r>
            <w:r>
              <w:rPr>
                <w:rFonts w:eastAsia="Times New Roman"/>
                <w:sz w:val="20"/>
                <w:szCs w:val="20"/>
                <w:lang w:val="en-US"/>
              </w:rPr>
              <w:fldChar w:fldCharType="separate"/>
            </w:r>
            <w:r w:rsidRPr="00D52056">
              <w:rPr>
                <w:sz w:val="20"/>
              </w:rPr>
              <w:t>[16]</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D403C8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7622F556" w14:textId="77777777" w:rsidTr="00AA7B4F">
        <w:trPr>
          <w:trHeight w:val="315"/>
        </w:trPr>
        <w:tc>
          <w:tcPr>
            <w:tcW w:w="2402" w:type="dxa"/>
            <w:vMerge/>
            <w:tcMar>
              <w:top w:w="30" w:type="dxa"/>
              <w:left w:w="45" w:type="dxa"/>
              <w:bottom w:w="30" w:type="dxa"/>
              <w:right w:w="45" w:type="dxa"/>
            </w:tcMar>
            <w:vAlign w:val="center"/>
          </w:tcPr>
          <w:p w14:paraId="3C91FDE3" w14:textId="503E57A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7C5B77E" w14:textId="53CD8AD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hes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QCOao0G","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96B583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19238524" w14:textId="77777777" w:rsidTr="00AA7B4F">
        <w:trPr>
          <w:trHeight w:val="315"/>
        </w:trPr>
        <w:tc>
          <w:tcPr>
            <w:tcW w:w="2402" w:type="dxa"/>
            <w:vMerge/>
            <w:tcMar>
              <w:top w:w="30" w:type="dxa"/>
              <w:left w:w="45" w:type="dxa"/>
              <w:bottom w:w="30" w:type="dxa"/>
              <w:right w:w="45" w:type="dxa"/>
            </w:tcMar>
            <w:vAlign w:val="center"/>
          </w:tcPr>
          <w:p w14:paraId="362AE485" w14:textId="02B56E8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68D9AF5" w14:textId="2067C07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Expertise of new team member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ang0cSJZ","properties":{"formattedCitation":"[18]","plainCitation":"[18]","noteIndex":0},"citationItems":[{"id":1151,"uris":["http://zotero.org/users/2275881/items/3J8BB88L"],"uri":["http://zotero.org/users/2275881/items/3J8BB88L"],"itemData":{"id":1151,"type":"article-journal","abstract":"Context: Software projects frequently incur schedule and budget overruns. Planning and estimation are particularly challenging in large and globally distributed agile projects. While software engineering researchers have been investigating effort estimation for many years to help practitioners to improve their estimation processes, there is little empirical research about effort estimation in large-scale distributed projects involving agile teams. Objective: The objective of this paper is three-fold: i) To identify how effort estimation is carried out in large-scale distributed agile projects; ii) to analyze the accuracy of the effort estimation processes in large-scale distributed agile projects; and iii) to identify and investigate the factors that impact the accuracy of effort estimates in large-scale distributed agile projects. Method: We performed an exploratory longitudinal case study. The data collection was operationalized through archival research and semi-structured interviews. Results: The main findings of the studied case are: 1) A two-stage estimation process, with re-estimation at the analysis stage, improves the accuracy of the effort estimates; 2) underestimation is the dominant trend; 3) less mature teams incur larger effort overruns; 4) requirements with larger size/scope incur larger effort overruns; 5) requirements developed in multi-site settings incur larger effort overruns as compared to requirements developed in a co-located setting; 6) requirements priorities impact the accuracy of the effort estimates. Conclusion: A two-stage effort estimation process can improve effort estimation accuracy and seems to address some of the challenges in large-scale agile software development. To improve effort estimates one needs to consider team maturity, distribution as well as requirements size and priorities.","container-title":"Information and Software Technology","DOI":"10.1016/j.infsof.2018.02.009","ISSN":"0950-5849","journalAbbreviation":"Information and Software Technology","language":"en","page":"21-40","source":"ScienceDirect","title":"Effort estimation in large-scale software development: An industrial case study","title-short":"Effort estimation in large-scale software development","volume":"99","author":[{"family":"Usman","given":"Muhammad"},{"family":"Britto","given":"Ricardo"},{"family":"Damm","given":"Lars-Ola"},{"family":"Börstler","given":"Jürgen"}],"issued":{"date-parts":[["2018",7,1]]}}}],"schema":"https://github.com/citation-style-language/schema/raw/master/csl-citation.json"} </w:instrText>
            </w:r>
            <w:r>
              <w:rPr>
                <w:rFonts w:eastAsia="Times New Roman"/>
                <w:sz w:val="20"/>
                <w:szCs w:val="20"/>
                <w:lang w:val="en-US"/>
              </w:rPr>
              <w:fldChar w:fldCharType="separate"/>
            </w:r>
            <w:r w:rsidRPr="00D52056">
              <w:rPr>
                <w:sz w:val="20"/>
                <w:lang w:val="en-US"/>
              </w:rPr>
              <w:t>[1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CBF1208"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4867D51D" w14:textId="77777777" w:rsidTr="00AA7B4F">
        <w:trPr>
          <w:trHeight w:val="315"/>
        </w:trPr>
        <w:tc>
          <w:tcPr>
            <w:tcW w:w="2402" w:type="dxa"/>
            <w:vMerge/>
            <w:tcMar>
              <w:top w:w="30" w:type="dxa"/>
              <w:left w:w="45" w:type="dxa"/>
              <w:bottom w:w="30" w:type="dxa"/>
              <w:right w:w="45" w:type="dxa"/>
            </w:tcMar>
            <w:vAlign w:val="center"/>
          </w:tcPr>
          <w:p w14:paraId="02B76D74" w14:textId="055EB24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1EEB788" w14:textId="3C1EB38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eam matur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eL32lSoe","properties":{"formattedCitation":"[18]","plainCitation":"[18]","noteIndex":0},"citationItems":[{"id":1151,"uris":["http://zotero.org/users/2275881/items/3J8BB88L"],"uri":["http://zotero.org/users/2275881/items/3J8BB88L"],"itemData":{"id":1151,"type":"article-journal","abstract":"Context: Software projects frequently incur schedule and budget overruns. Planning and estimation are particularly challenging in large and globally distributed agile projects. While software engineering researchers have been investigating effort estimation for many years to help practitioners to improve their estimation processes, there is little empirical research about effort estimation in large-scale distributed projects involving agile teams. Objective: The objective of this paper is three-fold: i) To identify how effort estimation is carried out in large-scale distributed agile projects; ii) to analyze the accuracy of the effort estimation processes in large-scale distributed agile projects; and iii) to identify and investigate the factors that impact the accuracy of effort estimates in large-scale distributed agile projects. Method: We performed an exploratory longitudinal case study. The data collection was operationalized through archival research and semi-structured interviews. Results: The main findings of the studied case are: 1) A two-stage estimation process, with re-estimation at the analysis stage, improves the accuracy of the effort estimates; 2) underestimation is the dominant trend; 3) less mature teams incur larger effort overruns; 4) requirements with larger size/scope incur larger effort overruns; 5) requirements developed in multi-site settings incur larger effort overruns as compared to requirements developed in a co-located setting; 6) requirements priorities impact the accuracy of the effort estimates. Conclusion: A two-stage effort estimation process can improve effort estimation accuracy and seems to address some of the challenges in large-scale agile software development. To improve effort estimates one needs to consider team maturity, distribution as well as requirements size and priorities.","container-title":"Information and Software Technology","DOI":"10.1016/j.infsof.2018.02.009","ISSN":"0950-5849","journalAbbreviation":"Information and Software Technology","language":"en","page":"21-40","source":"ScienceDirect","title":"Effort estimation in large-scale software development: An industrial case study","title-short":"Effort estimation in large-scale software development","volume":"99","author":[{"family":"Usman","given":"Muhammad"},{"family":"Britto","given":"Ricardo"},{"family":"Damm","given":"Lars-Ola"},{"family":"Börstler","given":"Jürgen"}],"issued":{"date-parts":[["2018",7,1]]}}}],"schema":"https://github.com/citation-style-language/schema/raw/master/csl-citation.json"} </w:instrText>
            </w:r>
            <w:r>
              <w:rPr>
                <w:rFonts w:eastAsia="Times New Roman"/>
                <w:sz w:val="20"/>
                <w:szCs w:val="20"/>
                <w:lang w:val="en-US"/>
              </w:rPr>
              <w:fldChar w:fldCharType="separate"/>
            </w:r>
            <w:r w:rsidRPr="00D52056">
              <w:rPr>
                <w:sz w:val="20"/>
                <w:lang w:val="en-US"/>
              </w:rPr>
              <w:t>[1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1C39CE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0FF5567" w14:textId="77777777" w:rsidTr="00AA7B4F">
        <w:trPr>
          <w:trHeight w:val="315"/>
        </w:trPr>
        <w:tc>
          <w:tcPr>
            <w:tcW w:w="2402" w:type="dxa"/>
            <w:vMerge/>
            <w:tcMar>
              <w:top w:w="30" w:type="dxa"/>
              <w:left w:w="45" w:type="dxa"/>
              <w:bottom w:w="30" w:type="dxa"/>
              <w:right w:w="45" w:type="dxa"/>
            </w:tcMar>
            <w:vAlign w:val="center"/>
          </w:tcPr>
          <w:p w14:paraId="52678909" w14:textId="1CE9F0DD"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9010465" w14:textId="310E62A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New team formation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nwJoxvkp","properties":{"formattedCitation":"[19]","plainCitation":"[19]","noteIndex":0},"citationItems":[{"id":1159,"uris":["http://zotero.org/users/2275881/items/S68BGJTI"],"uri":["http://zotero.org/users/2275881/items/S68BGJTI"],"itemData":{"id":1159,"type":"paper-conference","abstract":"In the software development process, scheduling and predictability are important components to delivering a product on time and within budget. Effort estimation artifacts offer a rich data set for improving scheduling accuracy and for understanding the development process. Effort estimation data for 55 features in the latest release of Visual Studio Team System (VSTS) were collected and analyzed for trends, patterns, and differences. Statistical analysis shows that actual estimation error was positively correlated with feature size, and that in-process metrics of estimation error were also correlated with the final estimation error. These findings suggest that smaller features can be estimated more accurately, and that in-process estimation error metrics can be provide a quantitative supplement to developer intuition regarding high-risk features during the development process.","collection-title":"MSR '08","container-title":"Proceedings of the 2008 international working conference on Mining software repositories","DOI":"10.1145/1370750.1370762","event-place":"New York, NY, USA","ISBN":"978-1-60558-024-1","page":"43–46","publisher":"Association for Computing Machinery","publisher-place":"New York, NY, USA","source":"ACM Digital Library","title":"Mining software effort data: preliminary analysis of visual studio team system data","title-short":"Mining software effort data","URL":"https://doi.org/10.1145/1370750.1370762","author":[{"family":"Layman","given":"Lucas"},{"family":"Nagappan","given":"Nachiappan"},{"family":"Guckenheimer","given":"Sam"},{"family":"Beehler","given":"Jeff"},{"family":"Begel","given":"Andrew"}],"accessed":{"date-parts":[["2020",11,19]]},"issued":{"date-parts":[["2008",5,10]]}}}],"schema":"https://github.com/citation-style-language/schema/raw/master/csl-citation.json"} </w:instrText>
            </w:r>
            <w:r>
              <w:rPr>
                <w:rFonts w:eastAsia="Times New Roman"/>
                <w:sz w:val="20"/>
                <w:szCs w:val="20"/>
                <w:lang w:val="en-US"/>
              </w:rPr>
              <w:fldChar w:fldCharType="separate"/>
            </w:r>
            <w:r w:rsidRPr="00D52056">
              <w:rPr>
                <w:sz w:val="20"/>
              </w:rPr>
              <w:t>[1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CC3DCE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0A3DA4E2" w14:textId="77777777" w:rsidTr="00AA7B4F">
        <w:trPr>
          <w:trHeight w:val="315"/>
        </w:trPr>
        <w:tc>
          <w:tcPr>
            <w:tcW w:w="2402" w:type="dxa"/>
            <w:vMerge/>
            <w:tcMar>
              <w:top w:w="30" w:type="dxa"/>
              <w:left w:w="45" w:type="dxa"/>
              <w:bottom w:w="30" w:type="dxa"/>
              <w:right w:w="45" w:type="dxa"/>
            </w:tcMar>
            <w:vAlign w:val="center"/>
          </w:tcPr>
          <w:p w14:paraId="2E7C1A13" w14:textId="55CA190E"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A011395" w14:textId="2DEB696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Knowledge shar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iZwJPgP","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39FF31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AFE0A1A" w14:textId="77777777" w:rsidTr="00AA7B4F">
        <w:trPr>
          <w:trHeight w:val="315"/>
        </w:trPr>
        <w:tc>
          <w:tcPr>
            <w:tcW w:w="2402" w:type="dxa"/>
            <w:vMerge/>
            <w:tcMar>
              <w:top w:w="30" w:type="dxa"/>
              <w:left w:w="45" w:type="dxa"/>
              <w:bottom w:w="30" w:type="dxa"/>
              <w:right w:w="45" w:type="dxa"/>
            </w:tcMar>
            <w:vAlign w:val="center"/>
          </w:tcPr>
          <w:p w14:paraId="79EB1850" w14:textId="4530035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B10A754" w14:textId="6C6E3E4A"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eam guida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rlMOwKZc","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E5C037A"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991E504" w14:textId="77777777" w:rsidTr="00AA7B4F">
        <w:trPr>
          <w:trHeight w:val="315"/>
        </w:trPr>
        <w:tc>
          <w:tcPr>
            <w:tcW w:w="2402" w:type="dxa"/>
            <w:vMerge/>
            <w:tcMar>
              <w:top w:w="30" w:type="dxa"/>
              <w:left w:w="45" w:type="dxa"/>
              <w:bottom w:w="30" w:type="dxa"/>
              <w:right w:w="45" w:type="dxa"/>
            </w:tcMar>
            <w:vAlign w:val="center"/>
          </w:tcPr>
          <w:p w14:paraId="7ED67CC8" w14:textId="5DFC18A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57DEFE2" w14:textId="493F8CA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Veloc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S7H4Ua4y","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E7FD81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6F97F8E" w14:textId="77777777" w:rsidTr="00AA7B4F">
        <w:trPr>
          <w:trHeight w:val="315"/>
        </w:trPr>
        <w:tc>
          <w:tcPr>
            <w:tcW w:w="2402" w:type="dxa"/>
            <w:vMerge/>
            <w:tcMar>
              <w:top w:w="30" w:type="dxa"/>
              <w:left w:w="45" w:type="dxa"/>
              <w:bottom w:w="30" w:type="dxa"/>
              <w:right w:w="45" w:type="dxa"/>
            </w:tcMar>
            <w:vAlign w:val="center"/>
          </w:tcPr>
          <w:p w14:paraId="3D0B8B44" w14:textId="2B4BDEB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EEA8E1C" w14:textId="6E96FF7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eam process experie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Wrzq0grb","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002656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13230EAB" w14:textId="77777777" w:rsidTr="00AA7B4F">
        <w:trPr>
          <w:trHeight w:val="315"/>
        </w:trPr>
        <w:tc>
          <w:tcPr>
            <w:tcW w:w="2402" w:type="dxa"/>
            <w:vMerge w:val="restart"/>
            <w:tcMar>
              <w:top w:w="30" w:type="dxa"/>
              <w:left w:w="45" w:type="dxa"/>
              <w:bottom w:w="30" w:type="dxa"/>
              <w:right w:w="45" w:type="dxa"/>
            </w:tcMar>
            <w:vAlign w:val="center"/>
            <w:hideMark/>
          </w:tcPr>
          <w:p w14:paraId="1C9F4195"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Individual issues</w:t>
            </w:r>
          </w:p>
        </w:tc>
        <w:tc>
          <w:tcPr>
            <w:tcW w:w="4681" w:type="dxa"/>
            <w:tcMar>
              <w:top w:w="30" w:type="dxa"/>
              <w:left w:w="45" w:type="dxa"/>
              <w:bottom w:w="30" w:type="dxa"/>
              <w:right w:w="45" w:type="dxa"/>
            </w:tcMar>
            <w:vAlign w:val="bottom"/>
            <w:hideMark/>
          </w:tcPr>
          <w:p w14:paraId="24A3A030" w14:textId="7CDB8F8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oftware developer ro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vkbcjJZ1","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741D20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6D5232D5" w14:textId="77777777" w:rsidTr="00AA7B4F">
        <w:trPr>
          <w:trHeight w:val="315"/>
        </w:trPr>
        <w:tc>
          <w:tcPr>
            <w:tcW w:w="2402" w:type="dxa"/>
            <w:vMerge/>
            <w:tcMar>
              <w:top w:w="30" w:type="dxa"/>
              <w:left w:w="45" w:type="dxa"/>
              <w:bottom w:w="30" w:type="dxa"/>
              <w:right w:w="45" w:type="dxa"/>
            </w:tcMar>
            <w:vAlign w:val="center"/>
          </w:tcPr>
          <w:p w14:paraId="42F66B78" w14:textId="3F048C0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285C106" w14:textId="2241BF6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ject manager ro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RBzkb5HH","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F0BA8A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62D50C4" w14:textId="77777777" w:rsidTr="00AA7B4F">
        <w:trPr>
          <w:trHeight w:val="315"/>
        </w:trPr>
        <w:tc>
          <w:tcPr>
            <w:tcW w:w="2402" w:type="dxa"/>
            <w:vMerge/>
            <w:tcMar>
              <w:top w:w="30" w:type="dxa"/>
              <w:left w:w="45" w:type="dxa"/>
              <w:bottom w:w="30" w:type="dxa"/>
              <w:right w:w="45" w:type="dxa"/>
            </w:tcMar>
            <w:vAlign w:val="center"/>
          </w:tcPr>
          <w:p w14:paraId="0575149C" w14:textId="2C7BAD7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7A468A1" w14:textId="29ADAA6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nsufficient focus on project manager ro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8GSMiD5","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lang w:val="en-US"/>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1CED0C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4461830F" w14:textId="77777777" w:rsidTr="00AA7B4F">
        <w:trPr>
          <w:trHeight w:val="315"/>
        </w:trPr>
        <w:tc>
          <w:tcPr>
            <w:tcW w:w="2402" w:type="dxa"/>
            <w:vMerge/>
            <w:tcMar>
              <w:top w:w="30" w:type="dxa"/>
              <w:left w:w="45" w:type="dxa"/>
              <w:bottom w:w="30" w:type="dxa"/>
              <w:right w:w="45" w:type="dxa"/>
            </w:tcMar>
            <w:vAlign w:val="center"/>
          </w:tcPr>
          <w:p w14:paraId="2380588E" w14:textId="1FB9D944"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DD201E7" w14:textId="005E788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he technical background of the ro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C4TK1HHR","properties":{"formattedCitation":"[22]","plainCitation":"[22]","noteIndex":0},"citationItems":[{"id":276,"uris":["http://zotero.org/users/2275881/items/4P9NWA8J"],"uri":["http://zotero.org/users/2275881/items/4P9NWA8J"],"itemData":{"id":276,"type":"article-journal","abstract":"Estimating the effort required to complete web-development projects involves input from people in both technical (e.g., programming) and non-technical (e.g., user interaction design) roles. This paper examines how the employees’ role and type of competence may affect their estimation strategy and performance. An analysis of actual web-development project data and results from an experiment suggest that people with technical competence provided less realistic project effort estimates than those with less technical competence. This means that more knowledge about how to implement a requirement specification does not always lead to better estimation performance. We discuss, amongst others, two possible reasons for this observation: (1) Technical competence induces a bottom-up, construction-based estimation strategy, while lack of this competence induces a more ‘‘outside’’ view of the project, using a top-down estimation strategy. An ‘‘outside’’ view may encourage greater use of the history of previous projects and reduce the bias towards overoptimism. (2) Software professionals in technical roles perceive that they are evaluated as more skilled when providing low effort estimates. A consequence of our findings is that the choice of estimation strategy, estimation evaluation criteria and feedback are important aspects to consider when seeking to improve estimation accuracy.","container-title":"Empirical Software Engineering","DOI":"10.1023/B:EMSE.0000048321.46871.2e","ISSN":"1382-3256","issue":"1","journalAbbreviation":"Empirical Software Engineering","language":"en","page":"7-30","source":"DOI.org (Crossref)","title":"Expert Estimation of Web-Development Projects: Are Software Professionals in Technical Roles More Optimistic Than Those in Non-Technical Roles?","title-short":"Expert Estimation of Web-Development Projects","volume":"10","author":[{"family":"Moløkken","given":"Kjetil"},{"family":"Jørgensen","given":"Magne"}],"issued":{"date-parts":[["2005",1]]}}}],"schema":"https://github.com/citation-style-language/schema/raw/master/csl-citation.json"} </w:instrText>
            </w:r>
            <w:r>
              <w:rPr>
                <w:rFonts w:eastAsia="Times New Roman"/>
                <w:sz w:val="20"/>
                <w:szCs w:val="20"/>
                <w:lang w:val="en-US"/>
              </w:rPr>
              <w:fldChar w:fldCharType="separate"/>
            </w:r>
            <w:r w:rsidRPr="004161F9">
              <w:rPr>
                <w:sz w:val="20"/>
                <w:lang w:val="en-US"/>
              </w:rPr>
              <w:t>[22]</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3851ACA"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0C93DD76" w14:textId="77777777" w:rsidTr="00AA7B4F">
        <w:trPr>
          <w:trHeight w:val="315"/>
        </w:trPr>
        <w:tc>
          <w:tcPr>
            <w:tcW w:w="2402" w:type="dxa"/>
            <w:vMerge/>
            <w:tcMar>
              <w:top w:w="30" w:type="dxa"/>
              <w:left w:w="45" w:type="dxa"/>
              <w:bottom w:w="30" w:type="dxa"/>
              <w:right w:w="45" w:type="dxa"/>
            </w:tcMar>
            <w:vAlign w:val="center"/>
          </w:tcPr>
          <w:p w14:paraId="6BEDC1D2" w14:textId="37D0B9EE"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B317A4C" w14:textId="4D1EF64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lant team ro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eqBxJnAB","properties":{"formattedCitation":"[23]","plainCitation":"[23]","noteIndex":0},"citationItems":[{"id":229,"uris":["http://zotero.org/users/2275881/items/QG63ZQE3"],"uri":["http://zotero.org/users/2275881/items/QG63ZQE3"],"itemData":{"id":229,"type":"paper-conference","abstract":"Project effort is a main concern on software organizations. The project budget is derived from project effort which in turn is based on the software engineersâ?? effort cost. Project manager is responsible for planning and controlling this effort estimation. Some researches relate how project manager can influence the project success, specially when considering project manager personality. This research aims to evaluate the influence between project manager personality and teamwork behavior over projectâ??s effort deviation. A case study was performed with 65 real projects collected from a software company dedicated to develop software projects for its local government. Unlike previous researches our results show no statistically significant influence of project manager personality, assesed by MBTI test, over projectâ??s effort deviation. However, our results show the project manager teamwork behavior, assesed by Belbinâ??s BTRSPI, has a statistically significant influence on the projectâ??s effort deviation.","collection-title":"ICEIS 2015","container-title":"Proceedings of the 17th International Conference on Enterprise Information Systems - Volume 2","DOI":"10.5220/0005373001020113","event-place":"Portugal","ISBN":"978-989-758-097-0","note":"event-place: Barcelona, Spain","page":"102–113","publisher":"SCITEPRESS - Science and Technology Publications, Lda","publisher-place":"Portugal","source":"ACM Digital Library","title":"An Empirical Study About the Influence of Project Manager Personality in Software Project Effort","URL":"http://dx.doi.org/10.5220/0005373001020113","author":[{"family":"Martínez C. Branco","given":"Daniel Tadeu"},{"family":"Cunha de Oliveira","given":"Edson Cesar"},{"family":"Galvão","given":"Leandro"},{"family":"Prikladnicki","given":"Rafael"},{"family":"Conte","given":"Tayana"}],"accessed":{"date-parts":[["2019",12,18]]},"issued":{"date-parts":[["2015"]]}}}],"schema":"https://github.com/citation-style-language/schema/raw/master/csl-citation.json"} </w:instrText>
            </w:r>
            <w:r>
              <w:rPr>
                <w:rFonts w:eastAsia="Times New Roman"/>
                <w:sz w:val="20"/>
                <w:szCs w:val="20"/>
                <w:lang w:val="en-US"/>
              </w:rPr>
              <w:fldChar w:fldCharType="separate"/>
            </w:r>
            <w:r w:rsidRPr="004161F9">
              <w:rPr>
                <w:sz w:val="20"/>
              </w:rPr>
              <w:t>[2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C4ACC7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411176D" w14:textId="77777777" w:rsidTr="00AA7B4F">
        <w:trPr>
          <w:trHeight w:val="315"/>
        </w:trPr>
        <w:tc>
          <w:tcPr>
            <w:tcW w:w="2402" w:type="dxa"/>
            <w:vMerge/>
            <w:tcMar>
              <w:top w:w="30" w:type="dxa"/>
              <w:left w:w="45" w:type="dxa"/>
              <w:bottom w:w="30" w:type="dxa"/>
              <w:right w:w="45" w:type="dxa"/>
            </w:tcMar>
            <w:vAlign w:val="center"/>
          </w:tcPr>
          <w:p w14:paraId="1FA3A9B2" w14:textId="5D79AA1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4B1E37C" w14:textId="7CB6252A"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mplementer team ro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kUjI8d53","properties":{"formattedCitation":"[23]","plainCitation":"[23]","noteIndex":0},"citationItems":[{"id":229,"uris":["http://zotero.org/users/2275881/items/QG63ZQE3"],"uri":["http://zotero.org/users/2275881/items/QG63ZQE3"],"itemData":{"id":229,"type":"paper-conference","abstract":"Project effort is a main concern on software organizations. The project budget is derived from project effort which in turn is based on the software engineersâ?? effort cost. Project manager is responsible for planning and controlling this effort estimation. Some researches relate how project manager can influence the project success, specially when considering project manager personality. This research aims to evaluate the influence between project manager personality and teamwork behavior over projectâ??s effort deviation. A case study was performed with 65 real projects collected from a software company dedicated to develop software projects for its local government. Unlike previous researches our results show no statistically significant influence of project manager personality, assesed by MBTI test, over projectâ??s effort deviation. However, our results show the project manager teamwork behavior, assesed by Belbinâ??s BTRSPI, has a statistically significant influence on the projectâ??s effort deviation.","collection-title":"ICEIS 2015","container-title":"Proceedings of the 17th International Conference on Enterprise Information Systems - Volume 2","DOI":"10.5220/0005373001020113","event-place":"Portugal","ISBN":"978-989-758-097-0","note":"event-place: Barcelona, Spain","page":"102–113","publisher":"SCITEPRESS - Science and Technology Publications, Lda","publisher-place":"Portugal","source":"ACM Digital Library","title":"An Empirical Study About the Influence of Project Manager Personality in Software Project Effort","URL":"http://dx.doi.org/10.5220/0005373001020113","author":[{"family":"Martínez C. Branco","given":"Daniel Tadeu"},{"family":"Cunha de Oliveira","given":"Edson Cesar"},{"family":"Galvão","given":"Leandro"},{"family":"Prikladnicki","given":"Rafael"},{"family":"Conte","given":"Tayana"}],"accessed":{"date-parts":[["2019",12,18]]},"issued":{"date-parts":[["2015"]]}}}],"schema":"https://github.com/citation-style-language/schema/raw/master/csl-citation.json"} </w:instrText>
            </w:r>
            <w:r>
              <w:rPr>
                <w:rFonts w:eastAsia="Times New Roman"/>
                <w:sz w:val="20"/>
                <w:szCs w:val="20"/>
                <w:lang w:val="en-US"/>
              </w:rPr>
              <w:fldChar w:fldCharType="separate"/>
            </w:r>
            <w:r w:rsidRPr="004161F9">
              <w:rPr>
                <w:sz w:val="20"/>
              </w:rPr>
              <w:t>[2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3356FD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EF01614" w14:textId="77777777" w:rsidTr="00AA7B4F">
        <w:trPr>
          <w:trHeight w:val="315"/>
        </w:trPr>
        <w:tc>
          <w:tcPr>
            <w:tcW w:w="2402" w:type="dxa"/>
            <w:vMerge/>
            <w:tcMar>
              <w:top w:w="30" w:type="dxa"/>
              <w:left w:w="45" w:type="dxa"/>
              <w:bottom w:w="30" w:type="dxa"/>
              <w:right w:w="45" w:type="dxa"/>
            </w:tcMar>
            <w:vAlign w:val="center"/>
          </w:tcPr>
          <w:p w14:paraId="6EBC7587" w14:textId="1F7F0AE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EF5C071" w14:textId="6D44147A"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Analogical-like versus algorithmic-lik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TwPjIwNb","properties":{"formattedCitation":"[24]","plainCitation":"[24]","noteIndex":0},"citationItems":[{"id":1347,"uris":["http://zotero.org/users/2275881/items/UIFPRKCR"],"uri":["http://zotero.org/users/2275881/items/UIFPRKCR"],"itemData":{"id":1347,"type":"article-journal","abstract":"An exploratory study was conducted a to examine whether experienced software managers could generate accurate estimates of effort required for proposed software projects and b to document the strategies they bring to bear in their estimations. Five experienced software project managers served as expert subjects for the study. Each manager was first asked to sort a set of 37 commonly-used estimation parameters according to the importance of their effect on effort estimation. Once this task was completed, the manager was then presented with data from ten actual software projects, one at a time, and asked to estimate the effort in worker-months required to complete the projects. The project sizes ranged from 39,000 to 450,000 lines of code and varied from 23 to 1,107 worker-months to complete. All managers were tested individually. The results were compared to those of two popular analytical models-Function Points and COCOMO. Results show that the managers made more accurate estimates than the uncalibrated analytical models. Additionally, a process-tracing analysis revealed that the managers used two dissimilar types of strategies to solve the estimation problems-algorithmic and analogical. Four managers invoked algorithmic strategies, which relied on the selection of a base productivity rate as an anchor that was further adjusted to compensate for productivity factors impacting the project. The fifth manager invoked analogical strategies, which did not rely on a base productivity rate as an anchor, but centered around the analysis of the Function Point data to assist in retrieving information regarding a similar, previously-managed project. The manager using the latter, analogical reasoning approach produced the most accurate estimates.","container-title":"Information Systems Research","DOI":"10.1287/isre.2.4.243","ISSN":"1526-5536","issue":"4","journalAbbreviation":"Info. Sys. Research","page":"243–262","source":"December 1991","title":"Software-Effort Estimation: An Exploratory Study of Expert Performance","title-short":"Software-Effort Estimation","volume":"2","author":[{"family":"Vicinanza","given":"Steven S."},{"family":"Mukhopadhyay","given":"Tridas"},{"family":"Prietula","given":"Michael J."}],"issued":{"date-parts":[["1991",12,1]]}}}],"schema":"https://github.com/citation-style-language/schema/raw/master/csl-citation.json"} </w:instrText>
            </w:r>
            <w:r>
              <w:rPr>
                <w:rFonts w:eastAsia="Times New Roman"/>
                <w:sz w:val="20"/>
                <w:szCs w:val="20"/>
                <w:lang w:val="en-US"/>
              </w:rPr>
              <w:fldChar w:fldCharType="separate"/>
            </w:r>
            <w:r w:rsidRPr="004161F9">
              <w:rPr>
                <w:sz w:val="20"/>
                <w:lang w:val="en-US"/>
              </w:rPr>
              <w:t>[2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E2AE71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0DFAAB8A" w14:textId="77777777" w:rsidTr="00AA7B4F">
        <w:trPr>
          <w:trHeight w:val="315"/>
        </w:trPr>
        <w:tc>
          <w:tcPr>
            <w:tcW w:w="2402" w:type="dxa"/>
            <w:vMerge/>
            <w:tcMar>
              <w:top w:w="30" w:type="dxa"/>
              <w:left w:w="45" w:type="dxa"/>
              <w:bottom w:w="30" w:type="dxa"/>
              <w:right w:w="45" w:type="dxa"/>
            </w:tcMar>
            <w:vAlign w:val="center"/>
          </w:tcPr>
          <w:p w14:paraId="7B8BC3FF" w14:textId="67D1EB8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BEAF976" w14:textId="5871AB16"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nsidering the best case scenario onl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cuMiWpdx","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lang w:val="en-US"/>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635834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1A6648E" w14:textId="77777777" w:rsidTr="00AA7B4F">
        <w:trPr>
          <w:trHeight w:val="315"/>
        </w:trPr>
        <w:tc>
          <w:tcPr>
            <w:tcW w:w="2402" w:type="dxa"/>
            <w:vMerge/>
            <w:tcMar>
              <w:top w:w="30" w:type="dxa"/>
              <w:left w:w="45" w:type="dxa"/>
              <w:bottom w:w="30" w:type="dxa"/>
              <w:right w:w="45" w:type="dxa"/>
            </w:tcMar>
            <w:vAlign w:val="center"/>
          </w:tcPr>
          <w:p w14:paraId="6493980F" w14:textId="7B4568F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D3D69DE" w14:textId="124FA5E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calling past effort usag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oX3J3gFJ","properties":{"formattedCitation":"[25]","plainCitation":"[25]","noteIndex":0},"citationItems":[{"id":249,"uris":["http://zotero.org/users/2275881/items/8NJ8TUZV"],"uri":["http://zotero.org/users/2275881/items/8NJ8TUZV"],"itemData":{"id":249,"type":"article-journal","abstract":"This paper examines the degree to which level of optimism in software engineers’ predictions is related to optimism on previous predictions, general level of optimism (explanatory style, life orientation and self-assessed optimism), development skill, confidence in the accuracy of their own predictions, and ability to recall effort used on previous tasks. Results from four experiments suggest that more optimistic software engineers are characterized by more optimistic previous predictions, higher confidence in the accuracy of their own predictions, lower development skills, poorer ability or willingness to recall effort on previous tasks, and higher optimism scores. However, a substantial part of the variation in the level of optimism seems to be random.","collection-title":"Evaluation and Assessment in Software Engineering","container-title":"Journal of Systems and Software","DOI":"10.1016/j.jss.2006.09.047","ISSN":"0164-1212","issue":"9","journalAbbreviation":"Journal of Systems and Software","language":"en","page":"1472-1482","source":"ScienceDirect","title":"Characteristics of software engineers with optimistic predictions","volume":"80","author":[{"family":"Jørgensen","given":"Magne"},{"family":"Faugli","given":"Bjørn"},{"family":"Gruschke","given":"Tanja"}],"issued":{"date-parts":[["2007",9,1]]}}}],"schema":"https://github.com/citation-style-language/schema/raw/master/csl-citation.json"} </w:instrText>
            </w:r>
            <w:r>
              <w:rPr>
                <w:rFonts w:eastAsia="Times New Roman"/>
                <w:sz w:val="20"/>
                <w:szCs w:val="20"/>
                <w:lang w:val="en-US"/>
              </w:rPr>
              <w:fldChar w:fldCharType="separate"/>
            </w:r>
            <w:r w:rsidRPr="004161F9">
              <w:rPr>
                <w:sz w:val="20"/>
              </w:rPr>
              <w:t>[2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26AAE1C"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6DF4A185" w14:textId="77777777" w:rsidTr="00AA7B4F">
        <w:trPr>
          <w:trHeight w:val="315"/>
        </w:trPr>
        <w:tc>
          <w:tcPr>
            <w:tcW w:w="2402" w:type="dxa"/>
            <w:vMerge/>
            <w:tcMar>
              <w:top w:w="30" w:type="dxa"/>
              <w:left w:w="45" w:type="dxa"/>
              <w:bottom w:w="30" w:type="dxa"/>
              <w:right w:w="45" w:type="dxa"/>
            </w:tcMar>
            <w:vAlign w:val="center"/>
          </w:tcPr>
          <w:p w14:paraId="576C6324" w14:textId="30D7C9A8"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42447D2" w14:textId="2723CCE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Handednes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n2Rd9Spk","properties":{"formattedCitation":"[26]","plainCitation":"[26]","noteIndex":0},"citationItems":[{"id":1359,"uris":["http://zotero.org/users/2275881/items/G7UKQT89"],"uri":["http://zotero.org/users/2275881/items/G7UKQT89"],"itemData":{"id":1359,"type":"paper-conference","event":"Second European Conference on Cognitive Science","note":"ISBN: 9781841696966\npage: 347-352\npublisher: Hellenic Cognitive Science Society","title":"Individual Differences in How Much People Are Affected by Irrelevant and Misleading Information","author":[{"family":"Jørgensen","given":"Magne"}],"issued":{"date-parts":[["2007"]]}}}],"schema":"https://github.com/citation-style-language/schema/raw/master/csl-citation.json"} </w:instrText>
            </w:r>
            <w:r>
              <w:rPr>
                <w:rFonts w:eastAsia="Times New Roman"/>
                <w:sz w:val="20"/>
                <w:szCs w:val="20"/>
                <w:lang w:val="en-US"/>
              </w:rPr>
              <w:fldChar w:fldCharType="separate"/>
            </w:r>
            <w:r w:rsidRPr="004161F9">
              <w:rPr>
                <w:sz w:val="20"/>
              </w:rPr>
              <w:t>[26]</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7233D5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771D8F41" w14:textId="77777777" w:rsidTr="00AA7B4F">
        <w:trPr>
          <w:trHeight w:val="315"/>
        </w:trPr>
        <w:tc>
          <w:tcPr>
            <w:tcW w:w="2402" w:type="dxa"/>
            <w:vMerge w:val="restart"/>
            <w:tcMar>
              <w:top w:w="30" w:type="dxa"/>
              <w:left w:w="45" w:type="dxa"/>
              <w:bottom w:w="30" w:type="dxa"/>
              <w:right w:w="45" w:type="dxa"/>
            </w:tcMar>
            <w:vAlign w:val="center"/>
            <w:hideMark/>
          </w:tcPr>
          <w:p w14:paraId="5CE55BA2"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Biases</w:t>
            </w:r>
          </w:p>
        </w:tc>
        <w:tc>
          <w:tcPr>
            <w:tcW w:w="4681" w:type="dxa"/>
            <w:tcMar>
              <w:top w:w="30" w:type="dxa"/>
              <w:left w:w="45" w:type="dxa"/>
              <w:bottom w:w="30" w:type="dxa"/>
              <w:right w:w="45" w:type="dxa"/>
            </w:tcMar>
            <w:vAlign w:val="bottom"/>
            <w:hideMark/>
          </w:tcPr>
          <w:p w14:paraId="65F93A7A" w14:textId="0EAF7B36"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election bia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F28puQWk","properties":{"formattedCitation":"[27]","plainCitation":"[27]","noteIndex":0},"citationItems":[{"id":1057,"uris":["http://zotero.org/users/2275881/items/6ZDEBR6W"],"uri":["http://zotero.org/users/2275881/items/6ZDEBR6W"],"itemData":{"id":1057,"type":"article-journal","abstract":"Context\nA potentially important, but neglected, reason for effort overruns in software projects is related to selection bias. Selection bias–induced effort overruns occur when proposals are more likely to be accepted and lead to actual projects when based on effort estimates that are too low rather than on realistic estimates or estimates that are too high. The effect of this bias may be particularly important in bidding rounds, but is potentially relevant in all situations where there is effort or cost-based selection between alternatives.\nObjective\nTo better understand the relevance and management of selection bias effects in software development contexts.\nMethod\nFirst, we present a statistical model illustrating the relation between selection bias in bidding and other contexts and effort overruns. Then, we examine this relation in an experiment with software professionals who estimated and completed a set of development tasks and examine relevant field study evidence. Finally, we use a selection bias scenario to assess awareness of the effect of selection bias among software providers.\nResults\nThe results from the statistical model and the experiment demonstrated that selection bias is capable of explaining much of the effort overruns. The field evidence was also consistent with a substantial effect of selection bias on effort overruns, although there are alternative explanations for the findings. We found a low awareness of selection bias among the software providers.\nConclusion\nSelection bias is likely to be an important source of effort overruns and should be addressed to reduce problems related to over-optimistic effort estimates.","container-title":"Information and Software Technology","DOI":"10.1016/j.infsof.2013.03.001","ISSN":"0950-5849","issue":"9","journalAbbreviation":"Information and Software Technology","language":"en","page":"1640-1650","source":"ScienceDirect","title":"The influence of selection bias on effort overruns in software development projects","volume":"55","author":[{"family":"Jørgensen","given":"Magne"}],"issued":{"date-parts":[["2013",9,1]]}}}],"schema":"https://github.com/citation-style-language/schema/raw/master/csl-citation.json"} </w:instrText>
            </w:r>
            <w:r>
              <w:rPr>
                <w:rFonts w:eastAsia="Times New Roman"/>
                <w:sz w:val="20"/>
                <w:szCs w:val="20"/>
                <w:lang w:val="en-US"/>
              </w:rPr>
              <w:fldChar w:fldCharType="separate"/>
            </w:r>
            <w:r w:rsidRPr="004161F9">
              <w:rPr>
                <w:sz w:val="20"/>
              </w:rPr>
              <w:t>[2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05B3C1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0B15ADD6" w14:textId="77777777" w:rsidTr="00AA7B4F">
        <w:trPr>
          <w:trHeight w:val="315"/>
        </w:trPr>
        <w:tc>
          <w:tcPr>
            <w:tcW w:w="2402" w:type="dxa"/>
            <w:vMerge/>
            <w:tcMar>
              <w:top w:w="30" w:type="dxa"/>
              <w:left w:w="45" w:type="dxa"/>
              <w:bottom w:w="30" w:type="dxa"/>
              <w:right w:w="45" w:type="dxa"/>
            </w:tcMar>
            <w:vAlign w:val="center"/>
          </w:tcPr>
          <w:p w14:paraId="440D9A56" w14:textId="3E5762C4"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8E6BA78" w14:textId="4D03720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nterdepende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ICQqh36d","properties":{"formattedCitation":"[28]","plainCitation":"[28]","noteIndex":0},"citationItems":[{"id":1179,"uris":["http://zotero.org/users/2275881/items/ABJ2AGSG"],"uri":["http://zotero.org/users/2275881/items/ABJ2AGSG"],"itemData":{"id":1179,"type":"article-journal","abstract":"Software development effort estimates are frequently too low, which may lead to poor project plans and project failures. One reason for this bias seems to be that the effort estimates produced by software developers are affected by information that has no relevance for the actual use of effort. We attempted to acquire a better understanding of the underlying mechanisms and the robustness of this type of estimation bias. For this purpose, we hired 374 software developers working in outsourcing companies to participate in a set of three experiments. The experiments examined the connection between estimation bias and developer dimensions: self-construal (how one sees oneself), thinking style, nationality, experience, skill, education, sex, and organizational role. We found that estimation bias was present along most of the studied dimensions. The most interesting finding may be that the estimation bias increased significantly with higher levels of interdependence, i.e., with stronger emphasis on connectedness, social context, and relationships. We propose that this connection may be enabled by an activation of one's self-construal when engaging in effort estimation, and a connection between a more interdependent self-construal and increased search for indirect messages, lower ability to ignore irrelevant context, and a stronger emphasis on socially desirable responses.","container-title":"IEEE Transactions on Software Engineering","DOI":"10.1109/TSE.2011.40","ISSN":"1939-3520","issue":"3","note":"event: IEEE Transactions on Software Engineering","page":"677-693","source":"IEEE Xplore","title":"Software Development Estimation Biases: The Role of Interdependence","title-short":"Software Development Estimation Biases","volume":"38","author":[{"family":"Jorgensen","given":"M."},{"family":"Grimstad","given":"S."}],"issued":{"date-parts":[["2012",5]]}}}],"schema":"https://github.com/citation-style-language/schema/raw/master/csl-citation.json"} </w:instrText>
            </w:r>
            <w:r>
              <w:rPr>
                <w:rFonts w:eastAsia="Times New Roman"/>
                <w:sz w:val="20"/>
                <w:szCs w:val="20"/>
                <w:lang w:val="en-US"/>
              </w:rPr>
              <w:fldChar w:fldCharType="separate"/>
            </w:r>
            <w:r w:rsidRPr="004161F9">
              <w:rPr>
                <w:sz w:val="20"/>
              </w:rPr>
              <w:t>[2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5B064B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5B4E09E6" w14:textId="77777777" w:rsidTr="00AA7B4F">
        <w:trPr>
          <w:trHeight w:val="315"/>
        </w:trPr>
        <w:tc>
          <w:tcPr>
            <w:tcW w:w="2402" w:type="dxa"/>
            <w:vMerge/>
            <w:tcMar>
              <w:top w:w="30" w:type="dxa"/>
              <w:left w:w="45" w:type="dxa"/>
              <w:bottom w:w="30" w:type="dxa"/>
              <w:right w:w="45" w:type="dxa"/>
            </w:tcMar>
            <w:vAlign w:val="center"/>
          </w:tcPr>
          <w:p w14:paraId="59BA91EE" w14:textId="3974CE2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57D3139" w14:textId="3759C54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Group polariz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w3d8aWSf","properties":{"formattedCitation":"[29]","plainCitation":"[29]","noteIndex":0},"citationItems":[{"id":1340,"uris":["http://zotero.org/users/2275881/items/CWPFJ4T7"],"uri":["http://zotero.org/users/2275881/items/CWPFJ4T7"],"itemData":{"id":1340,"type":"paper-conference","abstract":"Group Recommender Systems aim to support the identification of items that best fit individual preferences of group members. However, decision making behavior of group members can be affected by decision biases which can deteriorate group decision quality. In this paper, we analyze the existence of Group Polarization Effects in two different domains and present a way to counteract these effects. Group Polarization is the tendency of a group to make decisions that are more extreme than the average of individual group members' preferences. We analyze Group Polarization in the context of risk analysis and cost estimation. In risk related group decisions, we figured out that if individual group members tend to make cautious decisions, then the group decision will be more cautious. However, in decisions related to cost estimation, the group estimations are lower than the average of group members' estimations (i.e., cautious shift). Furthermore, our results show that individual group members with diverse preferences are not influenced by Group Polarization Effects. The diversity in preferences of individual group members helps to counteract Group Polarization Effects.","collection-title":"UMAP '18","container-title":"Adjunct Publication of the 26th Conference on User Modeling, Adaptation and Personalization","DOI":"10.1145/3213586.3225242","event-place":"New York, NY, USA","ISBN":"978-1-4503-5784-5","page":"305–310","publisher":"Association for Computing Machinery","publisher-place":"New York, NY, USA","source":"ACM Digital Library","title":"Polarization Effects in Group Decisions","URL":"https://doi.org/10.1145/3213586.3225242","author":[{"family":"Atas","given":"Muesluem"},{"family":"Reiterer","given":"Stefan"},{"family":"Felfernig","given":"Alexander"},{"family":"Tran","given":"Thi Ngoc Trang"},{"family":"Stettinger","given":"Martin"}],"accessed":{"date-parts":[["2021",2,11]]},"issued":{"date-parts":[["2018",7,2]]}}}],"schema":"https://github.com/citation-style-language/schema/raw/master/csl-citation.json"} </w:instrText>
            </w:r>
            <w:r>
              <w:rPr>
                <w:rFonts w:eastAsia="Times New Roman"/>
                <w:sz w:val="20"/>
                <w:szCs w:val="20"/>
                <w:lang w:val="en-US"/>
              </w:rPr>
              <w:fldChar w:fldCharType="separate"/>
            </w:r>
            <w:r w:rsidRPr="004161F9">
              <w:rPr>
                <w:sz w:val="20"/>
              </w:rPr>
              <w:t>[2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DB2B17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41C7D80D" w14:textId="77777777" w:rsidTr="00AA7B4F">
        <w:trPr>
          <w:trHeight w:val="315"/>
        </w:trPr>
        <w:tc>
          <w:tcPr>
            <w:tcW w:w="2402" w:type="dxa"/>
            <w:vMerge/>
            <w:tcMar>
              <w:top w:w="30" w:type="dxa"/>
              <w:left w:w="45" w:type="dxa"/>
              <w:bottom w:w="30" w:type="dxa"/>
              <w:right w:w="45" w:type="dxa"/>
            </w:tcMar>
            <w:vAlign w:val="center"/>
          </w:tcPr>
          <w:p w14:paraId="5BDEB231" w14:textId="5116471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966E263" w14:textId="7BB374E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orma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3RQFatnl","properties":{"formattedCitation":"[30]","plainCitation":"[30]","noteIndex":0},"citationItems":[{"id":1190,"uris":["http://zotero.org/users/2275881/items/TKAX7FEJ"],"uri":["http://zotero.org/users/2275881/items/TKAX7FEJ"],"itemData":{"id":1190,"type":"article-journal","abstract":"In this paper we study the effects of a change from the traditional request “How much effort is required to complete X?” to the alternative “How much can be completed in Y work-hours?”. Studies 1 and 2 report that software professionals receiving the alternative format provided much lower, and presumably more optimistic, effort estimates of the same software development work than those receiving the traditional format. Studies 3 and 4 suggest that the effect belongs to the family of anchoring effects. An implication of our results is that project managers and clients should avoid the alternative estimation request format.","collection-title":"SI: Top Scholars","container-title":"Journal of Systems and Software","DOI":"10.1016/j.jss.2009.03.076","ISSN":"0164-1212","issue":"1","journalAbbreviation":"Journal of Systems and Software","language":"en","page":"29-36","source":"ScienceDirect","title":"The effects of request formats on judgment-based effort estimation","volume":"83","author":[{"family":"Jørgensen","given":"Magne"},{"family":"Halkjelsvik","given":"Torleif"}],"issued":{"date-parts":[["2010",1,1]]}}}],"schema":"https://github.com/citation-style-language/schema/raw/master/csl-citation.json"} </w:instrText>
            </w:r>
            <w:r>
              <w:rPr>
                <w:rFonts w:eastAsia="Times New Roman"/>
                <w:sz w:val="20"/>
                <w:szCs w:val="20"/>
                <w:lang w:val="en-US"/>
              </w:rPr>
              <w:fldChar w:fldCharType="separate"/>
            </w:r>
            <w:r w:rsidRPr="004161F9">
              <w:rPr>
                <w:sz w:val="20"/>
              </w:rPr>
              <w:t>[3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FDC4ECC"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76FE9EFA" w14:textId="77777777" w:rsidTr="00AA7B4F">
        <w:trPr>
          <w:trHeight w:val="315"/>
        </w:trPr>
        <w:tc>
          <w:tcPr>
            <w:tcW w:w="2402" w:type="dxa"/>
            <w:vMerge w:val="restart"/>
            <w:tcMar>
              <w:top w:w="30" w:type="dxa"/>
              <w:left w:w="45" w:type="dxa"/>
              <w:bottom w:w="30" w:type="dxa"/>
              <w:right w:w="45" w:type="dxa"/>
            </w:tcMar>
            <w:vAlign w:val="center"/>
            <w:hideMark/>
          </w:tcPr>
          <w:p w14:paraId="2AB852F3"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Skill issues</w:t>
            </w:r>
          </w:p>
        </w:tc>
        <w:tc>
          <w:tcPr>
            <w:tcW w:w="4681" w:type="dxa"/>
            <w:tcMar>
              <w:top w:w="30" w:type="dxa"/>
              <w:left w:w="45" w:type="dxa"/>
              <w:bottom w:w="30" w:type="dxa"/>
              <w:right w:w="45" w:type="dxa"/>
            </w:tcMar>
            <w:vAlign w:val="bottom"/>
            <w:hideMark/>
          </w:tcPr>
          <w:p w14:paraId="7C530127" w14:textId="4779FD8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Knowledge about satisfying the requiremen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YoQFWB9T","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lang w:val="en-US"/>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D43396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4437BAA0" w14:textId="77777777" w:rsidTr="00AA7B4F">
        <w:trPr>
          <w:trHeight w:val="315"/>
        </w:trPr>
        <w:tc>
          <w:tcPr>
            <w:tcW w:w="2402" w:type="dxa"/>
            <w:vMerge/>
            <w:tcMar>
              <w:top w:w="30" w:type="dxa"/>
              <w:left w:w="45" w:type="dxa"/>
              <w:bottom w:w="30" w:type="dxa"/>
              <w:right w:w="45" w:type="dxa"/>
            </w:tcMar>
            <w:vAlign w:val="center"/>
          </w:tcPr>
          <w:p w14:paraId="2125C63F" w14:textId="5C26CA4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133283E" w14:textId="39F8FBC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Overall skill</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bpBDfLM","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83068F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5F2E5E0" w14:textId="77777777" w:rsidTr="00AA7B4F">
        <w:trPr>
          <w:trHeight w:val="315"/>
        </w:trPr>
        <w:tc>
          <w:tcPr>
            <w:tcW w:w="2402" w:type="dxa"/>
            <w:vMerge/>
            <w:tcMar>
              <w:top w:w="30" w:type="dxa"/>
              <w:left w:w="45" w:type="dxa"/>
              <w:bottom w:w="30" w:type="dxa"/>
              <w:right w:w="45" w:type="dxa"/>
            </w:tcMar>
            <w:vAlign w:val="center"/>
          </w:tcPr>
          <w:p w14:paraId="28FF5F5F" w14:textId="572AFA4E"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7FA91C8" w14:textId="17CC6DB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Higher skill than expected</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Oyn0Yvb","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72C9F9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67B79525" w14:textId="77777777" w:rsidTr="00AA7B4F">
        <w:trPr>
          <w:trHeight w:val="315"/>
        </w:trPr>
        <w:tc>
          <w:tcPr>
            <w:tcW w:w="2402" w:type="dxa"/>
            <w:vMerge/>
            <w:tcMar>
              <w:top w:w="30" w:type="dxa"/>
              <w:left w:w="45" w:type="dxa"/>
              <w:bottom w:w="30" w:type="dxa"/>
              <w:right w:w="45" w:type="dxa"/>
            </w:tcMar>
            <w:vAlign w:val="center"/>
          </w:tcPr>
          <w:p w14:paraId="0269BEE9" w14:textId="26D16D7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DCD9FED" w14:textId="3CFC483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echnical knowledg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FCSrKYuM","properties":{"formattedCitation":"[3]","plainCitation":"[3]","noteIndex":0},"citationItems":[{"id":1138,"uris":["http://zotero.org/users/2275881/items/AR39U35P"],"uri":["http://zotero.org/users/2275881/items/AR39U35P"],"itemData":{"id":1138,"type":"paper-conference","container-title":"Proceedings of the 17th International Conference on Evaluation and Assessment in Software Engineering","DOI":"10.1145/2460999.2461002","event":"International Conference on Evaluation and Assessment in Software Engineering","event-place":"Porto de Galinhas","page":"12–23","publisher":"Association for Computing Machinery","publisher-place":"Porto de Galinhas","title":"Realising web effort estimation","author":[{"family":"Matos","given":"Olavo"},{"family":"Fortaleza","given":"Luiz"},{"family":"Conte","given":"Tayana"},{"family":"Mendes","given":"Emilia"}],"issued":{"date-parts":[["2013"]]}}}],"schema":"https://github.com/citation-style-language/schema/raw/master/csl-citation.json"} </w:instrText>
            </w:r>
            <w:r>
              <w:rPr>
                <w:rFonts w:eastAsia="Times New Roman"/>
                <w:sz w:val="20"/>
                <w:szCs w:val="20"/>
                <w:lang w:val="en-US"/>
              </w:rPr>
              <w:fldChar w:fldCharType="separate"/>
            </w:r>
            <w:r w:rsidRPr="006D02A7">
              <w:rPr>
                <w:sz w:val="20"/>
              </w:rPr>
              <w:t>[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D2F3958"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4304EA9" w14:textId="77777777" w:rsidTr="00AA7B4F">
        <w:trPr>
          <w:trHeight w:val="315"/>
        </w:trPr>
        <w:tc>
          <w:tcPr>
            <w:tcW w:w="2402" w:type="dxa"/>
            <w:vMerge/>
            <w:tcMar>
              <w:top w:w="30" w:type="dxa"/>
              <w:left w:w="45" w:type="dxa"/>
              <w:bottom w:w="30" w:type="dxa"/>
              <w:right w:w="45" w:type="dxa"/>
            </w:tcMar>
            <w:vAlign w:val="center"/>
          </w:tcPr>
          <w:p w14:paraId="08E1A4C8" w14:textId="4B61FE2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37B3531" w14:textId="3C672A9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Managerial skill</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vjcbl1LG","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F289D8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EC36A0F" w14:textId="77777777" w:rsidTr="00AA7B4F">
        <w:trPr>
          <w:trHeight w:val="315"/>
        </w:trPr>
        <w:tc>
          <w:tcPr>
            <w:tcW w:w="2402" w:type="dxa"/>
            <w:vMerge w:val="restart"/>
            <w:tcMar>
              <w:top w:w="30" w:type="dxa"/>
              <w:left w:w="45" w:type="dxa"/>
              <w:bottom w:w="30" w:type="dxa"/>
              <w:right w:w="45" w:type="dxa"/>
            </w:tcMar>
            <w:vAlign w:val="center"/>
            <w:hideMark/>
          </w:tcPr>
          <w:p w14:paraId="5C4684BB"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Experience</w:t>
            </w:r>
          </w:p>
        </w:tc>
        <w:tc>
          <w:tcPr>
            <w:tcW w:w="4681" w:type="dxa"/>
            <w:tcMar>
              <w:top w:w="30" w:type="dxa"/>
              <w:left w:w="45" w:type="dxa"/>
              <w:bottom w:w="30" w:type="dxa"/>
              <w:right w:w="45" w:type="dxa"/>
            </w:tcMar>
            <w:vAlign w:val="bottom"/>
            <w:hideMark/>
          </w:tcPr>
          <w:p w14:paraId="185EE3E3" w14:textId="26CDB86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oftware development experie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pj74TqG","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67EEFD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E252A0D" w14:textId="77777777" w:rsidTr="00AA7B4F">
        <w:trPr>
          <w:trHeight w:val="315"/>
        </w:trPr>
        <w:tc>
          <w:tcPr>
            <w:tcW w:w="2402" w:type="dxa"/>
            <w:vMerge/>
            <w:tcMar>
              <w:top w:w="30" w:type="dxa"/>
              <w:left w:w="45" w:type="dxa"/>
              <w:bottom w:w="30" w:type="dxa"/>
              <w:right w:w="45" w:type="dxa"/>
            </w:tcMar>
            <w:vAlign w:val="center"/>
          </w:tcPr>
          <w:p w14:paraId="29C8BDC2" w14:textId="6043FC5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5247C25" w14:textId="55C9523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eveloper experie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eW7mONnc","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1CE9B3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644684B" w14:textId="77777777" w:rsidTr="00AA7B4F">
        <w:trPr>
          <w:trHeight w:val="315"/>
        </w:trPr>
        <w:tc>
          <w:tcPr>
            <w:tcW w:w="2402" w:type="dxa"/>
            <w:vMerge/>
            <w:tcMar>
              <w:top w:w="30" w:type="dxa"/>
              <w:left w:w="45" w:type="dxa"/>
              <w:bottom w:w="30" w:type="dxa"/>
              <w:right w:w="45" w:type="dxa"/>
            </w:tcMar>
            <w:vAlign w:val="center"/>
          </w:tcPr>
          <w:p w14:paraId="52CB20D8" w14:textId="2B33A95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5B7DC6E" w14:textId="05B0271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omain experie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UsP3IhT","properties":{"formattedCitation":"[31]","plainCitation":"[31]","noteIndex":0},"citationItems":[{"id":1223,"uris":["http://zotero.org/users/2275881/items/RS4BQ4MC"],"uri":["http://zotero.org/users/2275881/items/RS4BQ4MC"],"itemData":{"id":1223,"type":"paper-conference","abstract":"The study examines the impact of lack of experience in the domain problem or lack of experience with the technologies used in a software development project on the accuracy of single expert estimation of task effort, as measured by estimated versus actual effort. Expert judgment in the estimation of task effort is the most frequently used estimation technique for software projects. Estimators rely on their experience, business domain knowledge, and technical expertise. Occasionally, organizations lack experts on staff that have relevant prior experience on some business or technology related aspects of the project. This research investigates the impact of such incomplete expertise on the reliability of estimates.","collection-title":"PROFES'12","container-title":"Proceedings of the 13th international conference on Product-Focused Software Process Improvement","DOI":"10.1007/978-3-642-31063-8_19","event-place":"Berlin, Heidelberg","ISBN":"978-3-642-31062-1","page":"248–259","publisher":"Springer-Verlag","publisher-place":"Berlin, Heidelberg","source":"ACM Digital Library","title":"The impact of lack in domain or technology experience on the accuracy of expert effort estimates in software projects","URL":"https://doi.org/10.1007/978-3-642-31063-8_19","author":[{"family":"Halstead","given":"Susanne"},{"family":"Ortiz","given":"Rosario"},{"family":"Córdova","given":"Mario"},{"family":"Seguí","given":"Miguel"}],"accessed":{"date-parts":[["2020",11,26]]},"issued":{"date-parts":[["2012",6,13]]}}}],"schema":"https://github.com/citation-style-language/schema/raw/master/csl-citation.json"} </w:instrText>
            </w:r>
            <w:r>
              <w:rPr>
                <w:rFonts w:eastAsia="Times New Roman"/>
                <w:sz w:val="20"/>
                <w:szCs w:val="20"/>
                <w:lang w:val="en-US"/>
              </w:rPr>
              <w:fldChar w:fldCharType="separate"/>
            </w:r>
            <w:r w:rsidRPr="004161F9">
              <w:rPr>
                <w:sz w:val="20"/>
              </w:rPr>
              <w:t>[3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CF175E2"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C39AC5B" w14:textId="77777777" w:rsidTr="00AA7B4F">
        <w:trPr>
          <w:trHeight w:val="315"/>
        </w:trPr>
        <w:tc>
          <w:tcPr>
            <w:tcW w:w="2402" w:type="dxa"/>
            <w:vMerge/>
            <w:tcMar>
              <w:top w:w="30" w:type="dxa"/>
              <w:left w:w="45" w:type="dxa"/>
              <w:bottom w:w="30" w:type="dxa"/>
              <w:right w:w="45" w:type="dxa"/>
            </w:tcMar>
            <w:vAlign w:val="center"/>
          </w:tcPr>
          <w:p w14:paraId="1961F591" w14:textId="77F4100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E1679DD" w14:textId="2100FF0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Higher average team experie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1SZQUc6A","properties":{"formattedCitation":"[32]","plainCitation":"[32]","noteIndex":0},"citationItems":[{"id":1351,"uris":["http://zotero.org/users/2275881/items/ZQ6YL43K"],"uri":["http://zotero.org/users/2275881/items/ZQ6YL43K"],"itemData":{"id":1351,"type":"article-journal","abstract":"Data from 135 teams that have participated in a software project planning exercise are analyzed to determine the relationship between team experience and each team’s estimate of total project cost. The analysis shows that cost estimates are dependent upon two kinds of team experience: (1) the average experience for the members of each team and (2) whether or not any members of the team have similar project experience. It is shown that if no members of a planning team have had similar project experience then the estimate of cost is correlated with average team experience, with teams having greater average team experience producing higher total cost estimates. If at least one member of the planning team has had similar project experience then there is a weaker relationship between average team experience and cost, and cost estimates produced by those teams with similar project experience are close to those produced by teams with the greatest average team experience. A qualitative examination of the project plans produced by all teams indicates that the primary reasons that teams with less experience of either type produce lower cost estimates are that they have failed to include some tasks that are included by more experienced teams, and that they have estimated shorter task durations than have the more experienced teams.","container-title":"Empirical Software Engineering","DOI":"10.1007/s10664-004-6192-9","ISSN":"1573-7616","issue":"2","journalAbbreviation":"Empir Software Eng","language":"en","page":"219-234","source":"Springer Link","title":"The Impact of Project Planning Team Experience on Software Project Cost Estimates","volume":"10","author":[{"family":"McDonald","given":"James"}],"issued":{"date-parts":[["2005",4,1]]}}}],"schema":"https://github.com/citation-style-language/schema/raw/master/csl-citation.json"} </w:instrText>
            </w:r>
            <w:r>
              <w:rPr>
                <w:rFonts w:eastAsia="Times New Roman"/>
                <w:sz w:val="20"/>
                <w:szCs w:val="20"/>
                <w:lang w:val="en-US"/>
              </w:rPr>
              <w:fldChar w:fldCharType="separate"/>
            </w:r>
            <w:r w:rsidRPr="004161F9">
              <w:rPr>
                <w:sz w:val="20"/>
              </w:rPr>
              <w:t>[32]</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FEFC3D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07FB9173" w14:textId="77777777" w:rsidTr="00AA7B4F">
        <w:trPr>
          <w:trHeight w:val="315"/>
        </w:trPr>
        <w:tc>
          <w:tcPr>
            <w:tcW w:w="2402" w:type="dxa"/>
            <w:vMerge w:val="restart"/>
            <w:tcMar>
              <w:top w:w="30" w:type="dxa"/>
              <w:left w:w="45" w:type="dxa"/>
              <w:bottom w:w="30" w:type="dxa"/>
              <w:right w:w="45" w:type="dxa"/>
            </w:tcMar>
            <w:vAlign w:val="center"/>
            <w:hideMark/>
          </w:tcPr>
          <w:p w14:paraId="4B960C4E"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Attitudes and maturity</w:t>
            </w:r>
          </w:p>
        </w:tc>
        <w:tc>
          <w:tcPr>
            <w:tcW w:w="4681" w:type="dxa"/>
            <w:tcMar>
              <w:top w:w="30" w:type="dxa"/>
              <w:left w:w="45" w:type="dxa"/>
              <w:bottom w:w="30" w:type="dxa"/>
              <w:right w:w="45" w:type="dxa"/>
            </w:tcMar>
            <w:vAlign w:val="bottom"/>
            <w:hideMark/>
          </w:tcPr>
          <w:p w14:paraId="5662DFE1" w14:textId="26C1B3E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Motiv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emJeFZdE","properties":{"formattedCitation":"[33]","plainCitation":"[33]","noteIndex":0},"citationItems":[{"id":199,"uris":["http://zotero.org/users/2275881/items/8JHHCB4X"],"uri":["http://zotero.org/users/2275881/items/8JHHCB4X"],"itemData":{"id":199,"type":"paper-conference","abstract":"In most cases, software projects exceed their estimated effort. It is often assumed that inaccurate estimates are the main reason for these overruns. Contrarily, our results show that this assumption is not reasonable in many cases. We conducted a survey to gather data on the current situation of software development effort estimation. Apart from objective criteria, we also asked the participants for their subjective perceptions of the estimates. The participants’ perceptions indicate that they do not agree with the objective assessments as 82% perceive their estimate as ‘good’ despite large overruns and provide reasonable arguments for their perceptions. Furthermore, many projects do not re-estimate the effort due to change requests leading to meaningless comparisons of estimated and actual effort. As a consequence, research needs to find new measures to assess the actual estimation accuracy. Besides the actual estimation process, professionals need to intensify their effort to manage the estimation processes’ surroundings.","container-title":"2011 International Symposium on Empirical Software Engineering and Measurement","DOI":"10.1109/ESEM.2011.32","event":"2011 5th International Symposium on Empirical Software Engineering and Measurement (ESEM)","event-place":"Banff, AB, Canada","ISBN":"978-1-4577-2203-5","language":"en","page":"235-244","publisher":"IEEE","publisher-place":"Banff, AB, Canada","source":"DOI.org (Crossref)","title":"A Current Assessment of Software Development Effort Estimation","URL":"http://ieeexplore.ieee.org/document/6092572/","author":[{"family":"Basten","given":"Dirk"},{"family":"Mellis","given":"Werner"}],"accessed":{"date-parts":[["2019",12,3]]},"issued":{"date-parts":[["2011",9]]}}}],"schema":"https://github.com/citation-style-language/schema/raw/master/csl-citation.json"} </w:instrText>
            </w:r>
            <w:r>
              <w:rPr>
                <w:rFonts w:eastAsia="Times New Roman"/>
                <w:sz w:val="20"/>
                <w:szCs w:val="20"/>
                <w:lang w:val="en-US"/>
              </w:rPr>
              <w:fldChar w:fldCharType="separate"/>
            </w:r>
            <w:r w:rsidRPr="004161F9">
              <w:rPr>
                <w:sz w:val="20"/>
              </w:rPr>
              <w:t>[3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AE2C06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2E9D17B5" w14:textId="77777777" w:rsidTr="00AA7B4F">
        <w:trPr>
          <w:trHeight w:val="315"/>
        </w:trPr>
        <w:tc>
          <w:tcPr>
            <w:tcW w:w="2402" w:type="dxa"/>
            <w:vMerge/>
            <w:tcMar>
              <w:top w:w="30" w:type="dxa"/>
              <w:left w:w="45" w:type="dxa"/>
              <w:bottom w:w="30" w:type="dxa"/>
              <w:right w:w="45" w:type="dxa"/>
            </w:tcMar>
            <w:vAlign w:val="center"/>
            <w:hideMark/>
          </w:tcPr>
          <w:p w14:paraId="5907A970" w14:textId="6917907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5FC2487" w14:textId="432A78B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mmitmen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CrWEIELX","properties":{"formattedCitation":"[3]","plainCitation":"[3]","noteIndex":0},"citationItems":[{"id":1138,"uris":["http://zotero.org/users/2275881/items/AR39U35P"],"uri":["http://zotero.org/users/2275881/items/AR39U35P"],"itemData":{"id":1138,"type":"paper-conference","container-title":"Proceedings of the 17th International Conference on Evaluation and Assessment in Software Engineering","DOI":"10.1145/2460999.2461002","event":"International Conference on Evaluation and Assessment in Software Engineering","event-place":"Porto de Galinhas","page":"12–23","publisher":"Association for Computing Machinery","publisher-place":"Porto de Galinhas","title":"Realising web effort estimation","author":[{"family":"Matos","given":"Olavo"},{"family":"Fortaleza","given":"Luiz"},{"family":"Conte","given":"Tayana"},{"family":"Mendes","given":"Emilia"}],"issued":{"date-parts":[["2013"]]}}}],"schema":"https://github.com/citation-style-language/schema/raw/master/csl-citation.json"} </w:instrText>
            </w:r>
            <w:r>
              <w:rPr>
                <w:rFonts w:eastAsia="Times New Roman"/>
                <w:sz w:val="20"/>
                <w:szCs w:val="20"/>
                <w:lang w:val="en-US"/>
              </w:rPr>
              <w:fldChar w:fldCharType="separate"/>
            </w:r>
            <w:r w:rsidRPr="006D02A7">
              <w:rPr>
                <w:sz w:val="20"/>
              </w:rPr>
              <w:t>[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F70348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343CC16" w14:textId="77777777" w:rsidTr="00AA7B4F">
        <w:trPr>
          <w:trHeight w:val="315"/>
        </w:trPr>
        <w:tc>
          <w:tcPr>
            <w:tcW w:w="2402" w:type="dxa"/>
            <w:vMerge w:val="restart"/>
            <w:tcMar>
              <w:top w:w="30" w:type="dxa"/>
              <w:left w:w="45" w:type="dxa"/>
              <w:bottom w:w="30" w:type="dxa"/>
              <w:right w:w="45" w:type="dxa"/>
            </w:tcMar>
            <w:vAlign w:val="center"/>
            <w:hideMark/>
          </w:tcPr>
          <w:p w14:paraId="5BA358B6"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Management</w:t>
            </w:r>
          </w:p>
        </w:tc>
        <w:tc>
          <w:tcPr>
            <w:tcW w:w="4681" w:type="dxa"/>
            <w:tcMar>
              <w:top w:w="30" w:type="dxa"/>
              <w:left w:w="45" w:type="dxa"/>
              <w:bottom w:w="30" w:type="dxa"/>
              <w:right w:w="45" w:type="dxa"/>
            </w:tcMar>
            <w:vAlign w:val="bottom"/>
            <w:hideMark/>
          </w:tcPr>
          <w:p w14:paraId="248F35C8" w14:textId="42DB884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isk managemen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C7SKEQg1","properties":{"formattedCitation":"[34]","plainCitation":"[34]","noteIndex":0},"citationItems":[{"id":313,"uris":["http://zotero.org/users/2275881/items/44L5JXGQ"],"uri":["http://zotero.org/users/2275881/items/44L5JXGQ"],"itemData":{"id":313,"type":"paper-conference","abstract":"Although a lot of attention has been paid to software cost estimation since 1960, making accurate effort and schedule estimation is still a challenge. To collect evidence and identify potential areas of improvement in software cost estimation, it is important to investigate the estimation accuracy, the estimation method used, and the factors influencing the adoption of estimation methods in current industry. This paper analyzed 112 projects from the Chinese software project benchmarking dataset and conducted questionnaire survey on 116 organizations to investigate the above information. The paper presents the current situations related to software project estimation in China and provides evidence-based suggestions on how to improve software project estimation. Our survey results suggest, e.g., that large projects were more prone to cost and schedule overruns, that most computing managers and professionals were neither satisfied nor dissatisfied with the project estimation, that very few organizations (15%) used model-based methods, and that the high adoption cost and insignificant benefit after adoption were the main causes for low use of model-based methods.","container-title":"Proceedings of the Second ACM-IEEE international symposium on Empirical software engineering and measurement - ESEM '08","DOI":"10.1145/1414004.1414045","event":"the Second ACM-IEEE international symposium","event-place":"Kaiserslautern, Germany","ISBN":"978-1-59593-971-5","language":"en","page":"253","publisher":"ACM Press","publisher-place":"Kaiserslautern, Germany","source":"DOI.org (Crossref)","title":"A survey on software cost estimation in the chinese software industry","URL":"http://portal.acm.org/citation.cfm?doid=1414004.1414045","author":[{"family":"Yang","given":"Da"},{"family":"Wang","given":"Qing"},{"family":"Li","given":"Mingshu"},{"family":"Yang","given":"Ye"},{"family":"Ye","given":"Kai"},{"family":"Du","given":"Jing"}],"accessed":{"date-parts":[["2020",5,22]]},"issued":{"date-parts":[["2008"]]}}}],"schema":"https://github.com/citation-style-language/schema/raw/master/csl-citation.json"} </w:instrText>
            </w:r>
            <w:r>
              <w:rPr>
                <w:rFonts w:eastAsia="Times New Roman"/>
                <w:sz w:val="20"/>
                <w:szCs w:val="20"/>
                <w:lang w:val="en-US"/>
              </w:rPr>
              <w:fldChar w:fldCharType="separate"/>
            </w:r>
            <w:r w:rsidRPr="004161F9">
              <w:rPr>
                <w:sz w:val="20"/>
              </w:rPr>
              <w:t>[3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921DDB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7D9D10C" w14:textId="77777777" w:rsidTr="00AA7B4F">
        <w:trPr>
          <w:trHeight w:val="315"/>
        </w:trPr>
        <w:tc>
          <w:tcPr>
            <w:tcW w:w="2402" w:type="dxa"/>
            <w:vMerge/>
            <w:tcMar>
              <w:top w:w="30" w:type="dxa"/>
              <w:left w:w="45" w:type="dxa"/>
              <w:bottom w:w="30" w:type="dxa"/>
              <w:right w:w="45" w:type="dxa"/>
            </w:tcMar>
            <w:vAlign w:val="center"/>
          </w:tcPr>
          <w:p w14:paraId="4AF94594" w14:textId="3C9D4FC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7EF1395" w14:textId="5F22A69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plann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Ds4gB3pn","properties":{"formattedCitation":"[35]","plainCitation":"[35]","noteIndex":0},"citationItems":[{"id":177,"uris":["http://zotero.org/users/2275881/items/PRTJUVGQ"],"uri":["http://zotero.org/users/2275881/items/PRTJUVGQ"],"itemData":{"id":177,"type":"article-journal","abstract":"The purpose of this research was to fill a gap in the literature pertaining to the influence of project uncertainty and managerial factors on duration and effort estimation errors. Four dimensions were considered: project uncertainty, use of estimation development processes, use of estimation management processes, and the estimator’s experience. Correlation analysis and linear regression models were used to test the model and the hypotheses on the relations between the four dimensions and estimation errors, using a sample of 43 internal software development projects executed during the year 2002 in the IT division of a large government organization in Israel. Our findings indicate that, in general, a high level of uncertainty is associated with higher effort estimation errors while increased use of estimation development processes and estimation management processes, as well as greater estimator experience, are correlated with lower duration estimation errors. From a practical perspective, the specific findings of this study can be used as guidelines for better duration and effort estimation. Accounting for project uncertainty while managing expectations regarding estimate accuracy; investing more in detailed planning and selecting estimators based on the number of projects they have managed rather than their cumulative experience in project management, may reduce estimation errors.","container-title":"Information and Software Technology","DOI":"10.1016/j.infsof.2006.09.006","ISSN":"0950-5849","issue":"8","journalAbbreviation":"Information and Software Technology","language":"en","page":"827-837","source":"ScienceDirect","title":"Factors affecting duration and effort estimation errors in software development projects","volume":"49","author":[{"family":"Morgenshtern","given":"Ofer"},{"family":"Raz","given":"Tzvi"},{"family":"Dvir","given":"Dov"}],"issued":{"date-parts":[["2007",8,1]]}}}],"schema":"https://github.com/citation-style-language/schema/raw/master/csl-citation.json"} </w:instrText>
            </w:r>
            <w:r>
              <w:rPr>
                <w:rFonts w:eastAsia="Times New Roman"/>
                <w:sz w:val="20"/>
                <w:szCs w:val="20"/>
                <w:lang w:val="en-US"/>
              </w:rPr>
              <w:fldChar w:fldCharType="separate"/>
            </w:r>
            <w:r w:rsidRPr="004161F9">
              <w:rPr>
                <w:sz w:val="20"/>
              </w:rPr>
              <w:t>[3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BF096E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16298B0" w14:textId="77777777" w:rsidTr="00AA7B4F">
        <w:trPr>
          <w:trHeight w:val="315"/>
        </w:trPr>
        <w:tc>
          <w:tcPr>
            <w:tcW w:w="2402" w:type="dxa"/>
            <w:vMerge/>
            <w:tcMar>
              <w:top w:w="30" w:type="dxa"/>
              <w:left w:w="45" w:type="dxa"/>
              <w:bottom w:w="30" w:type="dxa"/>
              <w:right w:w="45" w:type="dxa"/>
            </w:tcMar>
            <w:vAlign w:val="center"/>
          </w:tcPr>
          <w:p w14:paraId="4A356498" w14:textId="7A09FE79"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D60EDA3" w14:textId="33CF5A0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articipative management sty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ctHKghQ","properties":{"formattedCitation":"[36]","plainCitation":"[36]","noteIndex":0},"citationItems":[{"id":1260,"uris":["http://zotero.org/users/2275881/items/LDZU9P92"],"uri":["http://zotero.org/users/2275881/items/LDZU9P92"],"itemData":{"id":1260,"type":"article-journal","container-title":"International Journal of Information Technology and Computer Science","page":"54-59","title":"Factors Affecting Software Cost Estimation in Developing Countries","volume":"5","author":[{"family":"Javed","given":"Ali"},{"family":"M. A.","given":"Ullah"},{"family":"Aziz-Ur","given":"Rehman"}],"issued":{"date-parts":[["2013"]]}}}],"schema":"https://github.com/citation-style-language/schema/raw/master/csl-citation.json"} </w:instrText>
            </w:r>
            <w:r>
              <w:rPr>
                <w:rFonts w:eastAsia="Times New Roman"/>
                <w:sz w:val="20"/>
                <w:szCs w:val="20"/>
                <w:lang w:val="en-US"/>
              </w:rPr>
              <w:fldChar w:fldCharType="separate"/>
            </w:r>
            <w:r w:rsidRPr="005C5BA6">
              <w:rPr>
                <w:sz w:val="20"/>
              </w:rPr>
              <w:t>[36]</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7D7158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1ABB2720" w14:textId="77777777" w:rsidTr="00AA7B4F">
        <w:trPr>
          <w:trHeight w:val="315"/>
        </w:trPr>
        <w:tc>
          <w:tcPr>
            <w:tcW w:w="2402" w:type="dxa"/>
            <w:vMerge/>
            <w:tcMar>
              <w:top w:w="30" w:type="dxa"/>
              <w:left w:w="45" w:type="dxa"/>
              <w:bottom w:w="30" w:type="dxa"/>
              <w:right w:w="45" w:type="dxa"/>
            </w:tcMar>
            <w:vAlign w:val="center"/>
          </w:tcPr>
          <w:p w14:paraId="6E88894D" w14:textId="6C7453D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708486F" w14:textId="3224CCC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essons learned from past projec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WqVomPFX","properties":{"formattedCitation":"[3]","plainCitation":"[3]","noteIndex":0},"citationItems":[{"id":1138,"uris":["http://zotero.org/users/2275881/items/AR39U35P"],"uri":["http://zotero.org/users/2275881/items/AR39U35P"],"itemData":{"id":1138,"type":"paper-conference","container-title":"Proceedings of the 17th International Conference on Evaluation and Assessment in Software Engineering","DOI":"10.1145/2460999.2461002","event":"International Conference on Evaluation and Assessment in Software Engineering","event-place":"Porto de Galinhas","page":"12–23","publisher":"Association for Computing Machinery","publisher-place":"Porto de Galinhas","title":"Realising web effort estimation","author":[{"family":"Matos","given":"Olavo"},{"family":"Fortaleza","given":"Luiz"},{"family":"Conte","given":"Tayana"},{"family":"Mendes","given":"Emilia"}],"issued":{"date-parts":[["2013"]]}}}],"schema":"https://github.com/citation-style-language/schema/raw/master/csl-citation.json"} </w:instrText>
            </w:r>
            <w:r>
              <w:rPr>
                <w:rFonts w:eastAsia="Times New Roman"/>
                <w:sz w:val="20"/>
                <w:szCs w:val="20"/>
                <w:lang w:val="en-US"/>
              </w:rPr>
              <w:fldChar w:fldCharType="separate"/>
            </w:r>
            <w:r w:rsidRPr="006D02A7">
              <w:rPr>
                <w:sz w:val="20"/>
                <w:lang w:val="en-US"/>
              </w:rPr>
              <w:t>[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CA395E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111E6AD9" w14:textId="77777777" w:rsidTr="00AA7B4F">
        <w:trPr>
          <w:trHeight w:val="315"/>
        </w:trPr>
        <w:tc>
          <w:tcPr>
            <w:tcW w:w="2402" w:type="dxa"/>
            <w:vMerge/>
            <w:tcMar>
              <w:top w:w="30" w:type="dxa"/>
              <w:left w:w="45" w:type="dxa"/>
              <w:bottom w:w="30" w:type="dxa"/>
              <w:right w:w="45" w:type="dxa"/>
            </w:tcMar>
            <w:vAlign w:val="center"/>
          </w:tcPr>
          <w:p w14:paraId="18D8A66F" w14:textId="45C1C19D"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A759F74" w14:textId="6F06B7E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Accountability for estimat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1cH41NBm","properties":{"formattedCitation":"[37]","plainCitation":"[37]","noteIndex":0},"citationItems":[{"id":1210,"uris":["http://zotero.org/users/2275881/items/6D9XPJ7V"],"uri":["http://zotero.org/users/2275881/items/6D9XPJ7V"],"itemData":{"id":1210,"type":"article-journal","abstract":"Software cost estimation is an important concern for software managers and other software professionals. The hypothesized model in this research suggests that an organization's use of an estimate influences its estimating practices which influence both the basis of the estimating process and the accuracy of the estimate. The model also suggests that the estimating basis directly influences the accuracy of the estimate. A study of business information systems managers and professionals at 112 different organizations using causal analysis with the Equations Modeling System (EQS) refined the model. The refined model shows that no managerial practice in this study discourages the use of intuition, guessing and personal memory in cost estimating. Although user commitment and accountability appear to foster algorithm-based estimating, such an algorithmic basis does not portend greater accuracy. Only one managerial practice-the use of the estimate in performance evaluations of software managers and professionals-presages greater accuracy. By implication, the research suggests somewhat ironically that the most effective approach to improve estimating accuracy may be to make estimators, developers and managers more accountable for the estimate even though it may be impossible to direct them explicitly on how to produce a more accurate one.","container-title":"IEEE Transactions on Software Engineering","DOI":"10.1109/32.666827","ISSN":"1939-3520","issue":"2","note":"event: IEEE Transactions on Software Engineering","page":"137-148","source":"IEEE Xplore","title":"A causal model for software cost estimating error","volume":"24","author":[{"family":"Lederer","given":"A. L."},{"family":"Prasad","given":"J."}],"issued":{"date-parts":[["1998",2]]}}}],"schema":"https://github.com/citation-style-language/schema/raw/master/csl-citation.json"} </w:instrText>
            </w:r>
            <w:r>
              <w:rPr>
                <w:rFonts w:eastAsia="Times New Roman"/>
                <w:sz w:val="20"/>
                <w:szCs w:val="20"/>
                <w:lang w:val="en-US"/>
              </w:rPr>
              <w:fldChar w:fldCharType="separate"/>
            </w:r>
            <w:r w:rsidRPr="005C5BA6">
              <w:rPr>
                <w:sz w:val="20"/>
              </w:rPr>
              <w:t>[3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11F842C"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4474B013" w14:textId="77777777" w:rsidTr="00AA7B4F">
        <w:trPr>
          <w:trHeight w:val="315"/>
        </w:trPr>
        <w:tc>
          <w:tcPr>
            <w:tcW w:w="2402" w:type="dxa"/>
            <w:vMerge/>
            <w:tcMar>
              <w:top w:w="30" w:type="dxa"/>
              <w:left w:w="45" w:type="dxa"/>
              <w:bottom w:w="30" w:type="dxa"/>
              <w:right w:w="45" w:type="dxa"/>
            </w:tcMar>
            <w:vAlign w:val="center"/>
          </w:tcPr>
          <w:p w14:paraId="56F5B8A9" w14:textId="352D81C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BB9FD38" w14:textId="52C3526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Accuracy considered during performance review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tRHvaKa","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lang w:val="en-US"/>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D15B2A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01E5A08" w14:textId="77777777" w:rsidTr="00AA7B4F">
        <w:trPr>
          <w:trHeight w:val="315"/>
        </w:trPr>
        <w:tc>
          <w:tcPr>
            <w:tcW w:w="2402" w:type="dxa"/>
            <w:vMerge/>
            <w:tcMar>
              <w:top w:w="30" w:type="dxa"/>
              <w:left w:w="45" w:type="dxa"/>
              <w:bottom w:w="30" w:type="dxa"/>
              <w:right w:w="45" w:type="dxa"/>
            </w:tcMar>
            <w:vAlign w:val="center"/>
          </w:tcPr>
          <w:p w14:paraId="4B93B446" w14:textId="2DD8455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C77C66E" w14:textId="5B57508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ject managemen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se7b5KcS","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58F28D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A8022B8" w14:textId="77777777" w:rsidTr="00AA7B4F">
        <w:trPr>
          <w:trHeight w:val="315"/>
        </w:trPr>
        <w:tc>
          <w:tcPr>
            <w:tcW w:w="2402" w:type="dxa"/>
            <w:vMerge/>
            <w:tcMar>
              <w:top w:w="30" w:type="dxa"/>
              <w:left w:w="45" w:type="dxa"/>
              <w:bottom w:w="30" w:type="dxa"/>
              <w:right w:w="45" w:type="dxa"/>
            </w:tcMar>
            <w:vAlign w:val="center"/>
          </w:tcPr>
          <w:p w14:paraId="3770B8E7" w14:textId="5CE8441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A724125" w14:textId="110DE7F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ject plann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3ik2VUe","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A92BD9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09B77832" w14:textId="77777777" w:rsidTr="00AA7B4F">
        <w:trPr>
          <w:trHeight w:val="315"/>
        </w:trPr>
        <w:tc>
          <w:tcPr>
            <w:tcW w:w="2402" w:type="dxa"/>
            <w:vMerge/>
            <w:tcMar>
              <w:top w:w="30" w:type="dxa"/>
              <w:left w:w="45" w:type="dxa"/>
              <w:bottom w:w="30" w:type="dxa"/>
              <w:right w:w="45" w:type="dxa"/>
            </w:tcMar>
            <w:vAlign w:val="center"/>
          </w:tcPr>
          <w:p w14:paraId="00C0D705" w14:textId="5587FB8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1059D0F" w14:textId="02A5CFB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ordination of function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v987gZ0g","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A632CB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2DAA7CCD" w14:textId="77777777" w:rsidTr="00AA7B4F">
        <w:trPr>
          <w:trHeight w:val="315"/>
        </w:trPr>
        <w:tc>
          <w:tcPr>
            <w:tcW w:w="2402" w:type="dxa"/>
            <w:vMerge w:val="restart"/>
            <w:tcMar>
              <w:top w:w="30" w:type="dxa"/>
              <w:left w:w="45" w:type="dxa"/>
              <w:bottom w:w="30" w:type="dxa"/>
              <w:right w:w="45" w:type="dxa"/>
            </w:tcMar>
            <w:vAlign w:val="center"/>
            <w:hideMark/>
          </w:tcPr>
          <w:p w14:paraId="5E8AD879"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Change management</w:t>
            </w:r>
          </w:p>
        </w:tc>
        <w:tc>
          <w:tcPr>
            <w:tcW w:w="4681" w:type="dxa"/>
            <w:tcMar>
              <w:top w:w="30" w:type="dxa"/>
              <w:left w:w="45" w:type="dxa"/>
              <w:bottom w:w="30" w:type="dxa"/>
              <w:right w:w="45" w:type="dxa"/>
            </w:tcMar>
            <w:vAlign w:val="bottom"/>
            <w:hideMark/>
          </w:tcPr>
          <w:p w14:paraId="0F9F90A6" w14:textId="7C9C5C6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mpact analysi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kdSDxhBe","properties":{"formattedCitation":"[10]","plainCitation":"[10]","noteIndex":0},"citationItems":[{"id":183,"uris":["http://zotero.org/users/2275881/items/BVPVARJ6"],"uri":["http://zotero.org/users/2275881/items/BVPVARJ6"],"itemData":{"id":183,"type":"article-journal","abstract":"Inaccurate estimates of software development effort is a frequently reported cause of IT-project failures. We report results from a study that investigated the effect of introducing lessons-learned sessions on estimation accuracy and the assessment of uncertainty. Twenty software professionals were randomly allocated to a Learning group or a Control group and instructed to estimate and complete the same five development tasks. Those in the Learning group but not those in the Control group were instructed to spend at least 30 minutes on identifying, analyzing, and summarizing their effort estimation and uncertainty assessment experience after completing each task. We found that the estimation accuracy and the realism of the uncertainty assessment were not better in the Learning group than in the Control group. A follow-up study with 83 software professionals was completed to better understand this lack of improvement from lessons-learned sessions. The follow-up study found that receiving feedback about other software professionals' estimation performance led to more realistic uncertainty assessments than receiving the same feedback of one's own estimates. Lessons-learned sessions, not only in estimation contexts, have to be carefully designed to avoid wasting resources on learning processes that stimulate rather than reduce learning biases.","container-title":"IEEE Transactions on Software Engineering","DOI":"10.1109/TSE.2009.2","ISSN":"2326-3881","issue":"3","page":"368-383","source":"IEEE Xplore","title":"The Impact of Lessons-Learned Sessions on Effort Estimation and Uncertainty Assessments","volume":"35","author":[{"family":"Jørgensen","given":"Magne"},{"family":"Gruschke","given":"Tanja M."}],"issued":{"date-parts":[["2009",5]]}}}],"schema":"https://github.com/citation-style-language/schema/raw/master/csl-citation.json"} </w:instrText>
            </w:r>
            <w:r>
              <w:rPr>
                <w:rFonts w:eastAsia="Times New Roman"/>
                <w:sz w:val="20"/>
                <w:szCs w:val="20"/>
                <w:lang w:val="en-US"/>
              </w:rPr>
              <w:fldChar w:fldCharType="separate"/>
            </w:r>
            <w:r w:rsidRPr="00D52056">
              <w:rPr>
                <w:sz w:val="20"/>
              </w:rPr>
              <w:t>[1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B9D53F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72E11D8" w14:textId="77777777" w:rsidTr="00AA7B4F">
        <w:trPr>
          <w:trHeight w:val="315"/>
        </w:trPr>
        <w:tc>
          <w:tcPr>
            <w:tcW w:w="2402" w:type="dxa"/>
            <w:vMerge/>
            <w:tcMar>
              <w:top w:w="30" w:type="dxa"/>
              <w:left w:w="45" w:type="dxa"/>
              <w:bottom w:w="30" w:type="dxa"/>
              <w:right w:w="45" w:type="dxa"/>
            </w:tcMar>
            <w:vAlign w:val="center"/>
            <w:hideMark/>
          </w:tcPr>
          <w:p w14:paraId="0082910E" w14:textId="179A9BC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C036BA0" w14:textId="3C7A2A3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hange control</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AjWgQRmf","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8956AC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A9BEDC3" w14:textId="77777777" w:rsidTr="00AA7B4F">
        <w:trPr>
          <w:trHeight w:val="315"/>
        </w:trPr>
        <w:tc>
          <w:tcPr>
            <w:tcW w:w="2402" w:type="dxa"/>
            <w:vMerge w:val="restart"/>
            <w:tcMar>
              <w:top w:w="30" w:type="dxa"/>
              <w:left w:w="45" w:type="dxa"/>
              <w:bottom w:w="30" w:type="dxa"/>
              <w:right w:w="45" w:type="dxa"/>
            </w:tcMar>
            <w:vAlign w:val="center"/>
            <w:hideMark/>
          </w:tcPr>
          <w:p w14:paraId="3D6F80CF"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Process issues</w:t>
            </w:r>
          </w:p>
        </w:tc>
        <w:tc>
          <w:tcPr>
            <w:tcW w:w="4681" w:type="dxa"/>
            <w:tcMar>
              <w:top w:w="30" w:type="dxa"/>
              <w:left w:w="45" w:type="dxa"/>
              <w:bottom w:w="30" w:type="dxa"/>
              <w:right w:w="45" w:type="dxa"/>
            </w:tcMar>
            <w:vAlign w:val="bottom"/>
            <w:hideMark/>
          </w:tcPr>
          <w:p w14:paraId="79AD4A0E" w14:textId="485D543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Use of standard Scrum</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IWXmnqo8","properties":{"formattedCitation":"[9]","plainCitation":"[9]","noteIndex":0},"citationItems":[{"id":1146,"uris":["http://zotero.org/users/2275881/items/SFREFCHV"],"uri":["http://zotero.org/users/2275881/items/SFREFCHV"],"itemData":{"id":1146,"type":"article-journal","abstract":"Software Effort Estimation is one of the most challenging aspects in the software development life cycle. Recent empirical studies in the area of software development estimation indicate the presence of two models for effort estimation: (i) Formal, and (ii) Expert Based (Informal). The IT sector in Palestine is one of the most promising and constantly growing sectors. Nonetheless, studies addressing effort estimation approaches and techniques within the Palestinian IT sector are still highly missing. Therefore, we were motivated to conduct a qualitative study to increase our understanding about how industrial teams approach software effort estimation and to explore the challenges they are facing. Our investigation started with a survey that targeted software professionals, and then we conducted multiple-case study approach involving four different software development companies in Palestine. Results show that: (i) around 25% of cost overrun in software projects is due to inaccurate estimations; (ii) expert based estimation models are the mostly applied models especially within agile environments; (iii) a potential advantage can be achieved when formalizing the process of expert based models by having guidelines and checklists; (iv) accuracy of effort estimation is largely affected by team experience, domain knowledge, and requirements clarity; and (v) companies working with outsourcing model do have better effort estimation accuracy than companies working in local market. Based on our findings, we highlight areas that require further investigation.","container-title":"International Journal of Technology in Education and Science","ISSN":"2651-5369","issue":"2","language":"en","note":"publisher: International Journal of Technology in Education and Science","page":"72-84","source":"ERIC","title":"Software Development Estimation Techniques in Industrial Contexts: An Exploratory Multiple Case-Study","title-short":"Software Development Estimation Techniques in Industrial Contexts","volume":"3","author":[{"family":"Zarour","given":"Ahmed"},{"family":"Zein","given":"Samer"}],"issued":{"date-parts":[["2019"]]}}}],"schema":"https://github.com/citation-style-language/schema/raw/master/csl-citation.json"} </w:instrText>
            </w:r>
            <w:r>
              <w:rPr>
                <w:rFonts w:eastAsia="Times New Roman"/>
                <w:sz w:val="20"/>
                <w:szCs w:val="20"/>
                <w:lang w:val="en-US"/>
              </w:rPr>
              <w:fldChar w:fldCharType="separate"/>
            </w:r>
            <w:r w:rsidRPr="006D02A7">
              <w:rPr>
                <w:sz w:val="20"/>
              </w:rPr>
              <w:t>[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B90BC7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4D4C22A1" w14:textId="77777777" w:rsidTr="00AA7B4F">
        <w:trPr>
          <w:trHeight w:val="315"/>
        </w:trPr>
        <w:tc>
          <w:tcPr>
            <w:tcW w:w="2402" w:type="dxa"/>
            <w:vMerge/>
            <w:tcMar>
              <w:top w:w="30" w:type="dxa"/>
              <w:left w:w="45" w:type="dxa"/>
              <w:bottom w:w="30" w:type="dxa"/>
              <w:right w:w="45" w:type="dxa"/>
            </w:tcMar>
            <w:vAlign w:val="center"/>
          </w:tcPr>
          <w:p w14:paraId="2AFD3053" w14:textId="1DE540FB"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E33BBDD" w14:textId="2CBC78B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tandardization of process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wXFxyp5","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C24729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482557C" w14:textId="77777777" w:rsidTr="00AA7B4F">
        <w:trPr>
          <w:trHeight w:val="315"/>
        </w:trPr>
        <w:tc>
          <w:tcPr>
            <w:tcW w:w="2402" w:type="dxa"/>
            <w:vMerge/>
            <w:tcMar>
              <w:top w:w="30" w:type="dxa"/>
              <w:left w:w="45" w:type="dxa"/>
              <w:bottom w:w="30" w:type="dxa"/>
              <w:right w:w="45" w:type="dxa"/>
            </w:tcMar>
            <w:vAlign w:val="center"/>
          </w:tcPr>
          <w:p w14:paraId="7CD9615D" w14:textId="7EFA99C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A7915AF" w14:textId="3EFCBA7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cess matur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hn7UDuqG","properties":{"formattedCitation":"[14]","plainCitation":"[14]","noteIndex":0},"citationItems":[{"id":1175,"uris":["http://zotero.org/users/2275881/items/NA2B89I6"],"uri":["http://zotero.org/users/2275881/items/NA2B89I6"],"itemData":{"id":1175,"type":"article-journal","container-title":"e-Informatica Software Engineering Journal","DOI":"10.5277/e-Inf180107","issue":"1","page":"167–198","title":"The Role of Organisational Phenomena in Software Cost Estimation: A Case Study of Supporting and Hindering Factors","title-short":"The Role of Organisational Phenomena in Software Cost Estimation","volume":"12","author":[{"family":"Rahikkala","given":"Jurka"},{"family":"Hyrynsalmi","given":"Sami"},{"family":"Leppänen","given":"Ville"},{"family":"Porres","given":"Ivan"}],"issued":{"date-parts":[["2018"]]}}}],"schema":"https://github.com/citation-style-language/schema/raw/master/csl-citation.json"} </w:instrText>
            </w:r>
            <w:r>
              <w:rPr>
                <w:rFonts w:eastAsia="Times New Roman"/>
                <w:sz w:val="20"/>
                <w:szCs w:val="20"/>
                <w:lang w:val="en-US"/>
              </w:rPr>
              <w:fldChar w:fldCharType="separate"/>
            </w:r>
            <w:r w:rsidRPr="00D52056">
              <w:rPr>
                <w:sz w:val="20"/>
              </w:rPr>
              <w:t>[1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F68048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204F5C6A" w14:textId="77777777" w:rsidTr="00AA7B4F">
        <w:trPr>
          <w:trHeight w:val="315"/>
        </w:trPr>
        <w:tc>
          <w:tcPr>
            <w:tcW w:w="2402" w:type="dxa"/>
            <w:vMerge w:val="restart"/>
            <w:tcMar>
              <w:top w:w="30" w:type="dxa"/>
              <w:left w:w="45" w:type="dxa"/>
              <w:bottom w:w="30" w:type="dxa"/>
              <w:right w:w="45" w:type="dxa"/>
            </w:tcMar>
            <w:vAlign w:val="center"/>
            <w:hideMark/>
          </w:tcPr>
          <w:p w14:paraId="6716307D"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Requirements</w:t>
            </w:r>
          </w:p>
        </w:tc>
        <w:tc>
          <w:tcPr>
            <w:tcW w:w="4681" w:type="dxa"/>
            <w:tcMar>
              <w:top w:w="30" w:type="dxa"/>
              <w:left w:w="45" w:type="dxa"/>
              <w:bottom w:w="30" w:type="dxa"/>
              <w:right w:w="45" w:type="dxa"/>
            </w:tcMar>
            <w:vAlign w:val="bottom"/>
            <w:hideMark/>
          </w:tcPr>
          <w:p w14:paraId="594F1F53" w14:textId="6DB255A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Quality of requiremen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FYhuVCBh","properties":{"formattedCitation":"[2]","plainCitation":"[2]","noteIndex":0},"citationItems":[{"id":186,"uris":["http://zotero.org/users/2275881/items/DWJHT2GR"],"uri":["http://zotero.org/users/2275881/items/DWJHT2GR"],"itemData":{"id":186,"type":"paper-conference","abstract":"This paper focuses on the clients' impact on estimation accuracy in software development projects. Client related factors contributing to effort overruns as well as factors preventing overruns are investigated. Based on a literature review and a survey of 300 software professionals we find that: 1) software professionals perceive that clients impact estimation accuracy. Changed and new requirements are perceived as the clients' most frequent contribution to overruns, while overruns are prevented by the availability of competent clients and capable decision makers. 2) Survey results should not be used in estimation accuracy improvement initiatives without further analysis. Surveys typically identify directly observable and project specific causes for overruns, while substantial improvement is only possible when the underlying causes are understood","container-title":"11th IEEE International Software Metrics Symposium (METRICS'05)","DOI":"10.1109/METRICS.2005.30","event":"11th IEEE International Software Metrics Symposium (METRICS'05)","note":"ISSN: 1530-1435","page":"10 pp.-10","source":"IEEE Xplore","title":"The clients' impact on effort estimation accuracy in software development projects","author":[{"family":"Grimstad","given":"S."},{"family":"Jorgensen","given":"M."},{"family":"Molokken-Ostvold","given":"K."}],"issued":{"date-parts":[["2005",9]]}}}],"schema":"https://github.com/citation-style-language/schema/raw/master/csl-citation.json"} </w:instrText>
            </w:r>
            <w:r>
              <w:rPr>
                <w:rFonts w:eastAsia="Times New Roman"/>
                <w:sz w:val="20"/>
                <w:szCs w:val="20"/>
                <w:lang w:val="en-US"/>
              </w:rPr>
              <w:fldChar w:fldCharType="separate"/>
            </w:r>
            <w:r w:rsidRPr="00F91454">
              <w:rPr>
                <w:sz w:val="20"/>
              </w:rPr>
              <w:t>[2]</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E37DE1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6B37351" w14:textId="77777777" w:rsidTr="00AA7B4F">
        <w:trPr>
          <w:trHeight w:val="315"/>
        </w:trPr>
        <w:tc>
          <w:tcPr>
            <w:tcW w:w="2402" w:type="dxa"/>
            <w:vMerge/>
            <w:tcMar>
              <w:top w:w="30" w:type="dxa"/>
              <w:left w:w="45" w:type="dxa"/>
              <w:bottom w:w="30" w:type="dxa"/>
              <w:right w:w="45" w:type="dxa"/>
            </w:tcMar>
            <w:vAlign w:val="center"/>
          </w:tcPr>
          <w:p w14:paraId="1F991C5C" w14:textId="187049F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FE1C4B2" w14:textId="44EA543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Abstract language in business cas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70goSZIC","properties":{"formattedCitation":"[38]","plainCitation":"[38]","noteIndex":0},"citationItems":[{"id":1254,"uris":["http://zotero.org/users/2275881/items/K9LU3Y9Z"],"uri":["http://zotero.org/users/2275881/items/K9LU3Y9Z"],"itemData":{"id":1254,"type":"article-journal","abstract":"Many Information Systems (IS) projects fail to be completed within budget and on schedule. A contributing factor is the so-called planning fallacy in which people tend to underestimate the resources required to complete a project. In this paper, we propose that signals of the planning fallacy can be detected in a project’s business case. We investigated whether language usage in business cases can serve as an early warning signal for overruns in IS projects. Drawing on two theoretical perspectives – the Linguistic Category Model (LCM) and Construal Level Theory (CLT) – two sets of rival hypotheses were tested concerning the relationship between project overruns and whether the language usage in a business case is abstract or concrete. A linguistic analysis of the business cases of large IS projects in the Netherlands suggests that concrete language usage in the business case is associated with bigger budget and schedule overruns. For researchers, our study contributes to the existing literature on the importance of language usage. For practitioners, our study provides an early warning indicator for overruns.","container-title":"European Journal of Information Systems","DOI":"10.1080/0960085X.2020.1742587","ISSN":"0960-085X","issue":"2","note":"publisher: Taylor &amp; Francis\n_eprint: https://doi.org/10.1080/0960085X.2020.1742587","page":"190-202","source":"Taylor and Francis+NEJM","title":"Detection of early warning signals for overruns in IS projects: linguistic analysis of business case language","title-short":"Detection of early warning signals for overruns in IS projects","volume":"29","author":[{"family":"Benschop","given":"Nick"},{"family":"Hilhorst","given":"Cokky A. R."},{"family":"Nuijten","given":"Arno L. P."},{"family":"Keil","given":"Mark"}],"issued":{"date-parts":[["2020",3,3]]}}}],"schema":"https://github.com/citation-style-language/schema/raw/master/csl-citation.json"} </w:instrText>
            </w:r>
            <w:r>
              <w:rPr>
                <w:rFonts w:eastAsia="Times New Roman"/>
                <w:sz w:val="20"/>
                <w:szCs w:val="20"/>
                <w:lang w:val="en-US"/>
              </w:rPr>
              <w:fldChar w:fldCharType="separate"/>
            </w:r>
            <w:r w:rsidRPr="000F2E09">
              <w:rPr>
                <w:sz w:val="20"/>
                <w:lang w:val="en-US"/>
              </w:rPr>
              <w:t>[3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9596CE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7BFC3BA3" w14:textId="77777777" w:rsidTr="00AA7B4F">
        <w:trPr>
          <w:trHeight w:val="315"/>
        </w:trPr>
        <w:tc>
          <w:tcPr>
            <w:tcW w:w="2402" w:type="dxa"/>
            <w:vMerge/>
            <w:tcMar>
              <w:top w:w="30" w:type="dxa"/>
              <w:left w:w="45" w:type="dxa"/>
              <w:bottom w:w="30" w:type="dxa"/>
              <w:right w:w="45" w:type="dxa"/>
            </w:tcMar>
            <w:vAlign w:val="center"/>
          </w:tcPr>
          <w:p w14:paraId="5D5BDA71" w14:textId="26D15BC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7D8102C" w14:textId="4F28C33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quirements' change management proces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HF73hJE","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CDC56D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182F2C9B" w14:textId="77777777" w:rsidTr="00AA7B4F">
        <w:trPr>
          <w:trHeight w:val="315"/>
        </w:trPr>
        <w:tc>
          <w:tcPr>
            <w:tcW w:w="2402" w:type="dxa"/>
            <w:vMerge/>
            <w:tcMar>
              <w:top w:w="30" w:type="dxa"/>
              <w:left w:w="45" w:type="dxa"/>
              <w:bottom w:w="30" w:type="dxa"/>
              <w:right w:w="45" w:type="dxa"/>
            </w:tcMar>
            <w:vAlign w:val="center"/>
          </w:tcPr>
          <w:p w14:paraId="1688CBA3" w14:textId="48BB7242"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8F8E397" w14:textId="57E803E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Epic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9uargBBy","properties":{"formattedCitation":"[39]","plainCitation":"[39]","noteIndex":0},"citationItems":[{"id":172,"uris":["http://zotero.org/users/2275881/items/DRG8MCUB"],"uri":["http://zotero.org/users/2275881/items/DRG8MCUB"],"itemData":{"id":172,"type":"article-journal","abstract":"Background: Effort estimations are critical tasks greatly influencing the accomplishment of software projects. Despite their recognized relevance, little is yet known what indicators for inaccurate estimations exist, and which are the reasons of inaccurate estimations. Aims: In this manuscript, we aim at contributing to this existing gap. To this end, we implemented a tool that combines data analytics and developers’ feedback, and we employed that tool in a study. In that study, we explored the most common reasons of inaccurate user story estimations and the possible indicators of inaccurate estimations. Method: We relied on a mixed method approach used to study reasons and indicators for the identification and prediction of inaccurate estimations in practical agile software development contexts. Results: Our results add to the existing body of knowledge in multiple ways. We elaborate causes for inaccurate estimations going beyond the borders of existing literature; for instance, we show that lack of developers’ experience is the most common reason of inaccurate estimations. Further, our results suggest, for example, that the higher the complexity, the higher the uncertainty in the estimation. Conclusions: Overall, our results strengthen our confidence in the usefulness of using data analytics with human-in-the-loop mechanisms to improve effort estimations.","container-title":"Journal of Systems and Software","DOI":"10.1016/j.jss.2019.06.075","ISSN":"0164-1212","journalAbbreviation":"Journal of Systems and Software","language":"en","page":"126-135","source":"ScienceDirect","title":"Combining data analytics and developers feedback for identifying reasons of inaccurate estimations in agile software development","volume":"156","author":[{"family":"Conoscenti","given":"Marco"},{"family":"Besner","given":"Veronika"},{"family":"Vetrò","given":"Antonio"},{"family":"Fernández","given":"Daniel Méndez"}],"issued":{"date-parts":[["2019",10,1]]}}}],"schema":"https://github.com/citation-style-language/schema/raw/master/csl-citation.json"} </w:instrText>
            </w:r>
            <w:r>
              <w:rPr>
                <w:rFonts w:eastAsia="Times New Roman"/>
                <w:sz w:val="20"/>
                <w:szCs w:val="20"/>
                <w:lang w:val="en-US"/>
              </w:rPr>
              <w:fldChar w:fldCharType="separate"/>
            </w:r>
            <w:r w:rsidRPr="000F2E09">
              <w:rPr>
                <w:sz w:val="20"/>
              </w:rPr>
              <w:t>[3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EBE5E2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45B75819" w14:textId="77777777" w:rsidTr="00AA7B4F">
        <w:trPr>
          <w:trHeight w:val="315"/>
        </w:trPr>
        <w:tc>
          <w:tcPr>
            <w:tcW w:w="2402" w:type="dxa"/>
            <w:vMerge/>
            <w:tcMar>
              <w:top w:w="30" w:type="dxa"/>
              <w:left w:w="45" w:type="dxa"/>
              <w:bottom w:w="30" w:type="dxa"/>
              <w:right w:w="45" w:type="dxa"/>
            </w:tcMar>
            <w:vAlign w:val="center"/>
          </w:tcPr>
          <w:p w14:paraId="64CEE463" w14:textId="5A1B1CF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01C9F00" w14:textId="3D2532E6"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jection of the implemented functiona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KrYmD3QW","properties":{"formattedCitation":"[39]","plainCitation":"[39]","noteIndex":0},"citationItems":[{"id":172,"uris":["http://zotero.org/users/2275881/items/DRG8MCUB"],"uri":["http://zotero.org/users/2275881/items/DRG8MCUB"],"itemData":{"id":172,"type":"article-journal","abstract":"Background: Effort estimations are critical tasks greatly influencing the accomplishment of software projects. Despite their recognized relevance, little is yet known what indicators for inaccurate estimations exist, and which are the reasons of inaccurate estimations. Aims: In this manuscript, we aim at contributing to this existing gap. To this end, we implemented a tool that combines data analytics and developers’ feedback, and we employed that tool in a study. In that study, we explored the most common reasons of inaccurate user story estimations and the possible indicators of inaccurate estimations. Method: We relied on a mixed method approach used to study reasons and indicators for the identification and prediction of inaccurate estimations in practical agile software development contexts. Results: Our results add to the existing body of knowledge in multiple ways. We elaborate causes for inaccurate estimations going beyond the borders of existing literature; for instance, we show that lack of developers’ experience is the most common reason of inaccurate estimations. Further, our results suggest, for example, that the higher the complexity, the higher the uncertainty in the estimation. Conclusions: Overall, our results strengthen our confidence in the usefulness of using data analytics with human-in-the-loop mechanisms to improve effort estimations.","container-title":"Journal of Systems and Software","DOI":"10.1016/j.jss.2019.06.075","ISSN":"0164-1212","journalAbbreviation":"Journal of Systems and Software","language":"en","page":"126-135","source":"ScienceDirect","title":"Combining data analytics and developers feedback for identifying reasons of inaccurate estimations in agile software development","volume":"156","author":[{"family":"Conoscenti","given":"Marco"},{"family":"Besner","given":"Veronika"},{"family":"Vetrò","given":"Antonio"},{"family":"Fernández","given":"Daniel Méndez"}],"issued":{"date-parts":[["2019",10,1]]}}}],"schema":"https://github.com/citation-style-language/schema/raw/master/csl-citation.json"} </w:instrText>
            </w:r>
            <w:r>
              <w:rPr>
                <w:rFonts w:eastAsia="Times New Roman"/>
                <w:sz w:val="20"/>
                <w:szCs w:val="20"/>
                <w:lang w:val="en-US"/>
              </w:rPr>
              <w:fldChar w:fldCharType="separate"/>
            </w:r>
            <w:r w:rsidRPr="000F2E09">
              <w:rPr>
                <w:sz w:val="20"/>
                <w:lang w:val="en-US"/>
              </w:rPr>
              <w:t>[3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411460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4A9C11BF" w14:textId="77777777" w:rsidTr="00AA7B4F">
        <w:trPr>
          <w:trHeight w:val="315"/>
        </w:trPr>
        <w:tc>
          <w:tcPr>
            <w:tcW w:w="2402" w:type="dxa"/>
            <w:vMerge/>
            <w:tcMar>
              <w:top w:w="30" w:type="dxa"/>
              <w:left w:w="45" w:type="dxa"/>
              <w:bottom w:w="30" w:type="dxa"/>
              <w:right w:w="45" w:type="dxa"/>
            </w:tcMar>
            <w:vAlign w:val="center"/>
          </w:tcPr>
          <w:p w14:paraId="25BB98B7" w14:textId="5D328159"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8DE71F5" w14:textId="3AC9EB3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Overlooking non-functional requiremen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RE67eyUX","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594054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7D020BA" w14:textId="77777777" w:rsidTr="00AA7B4F">
        <w:trPr>
          <w:trHeight w:val="315"/>
        </w:trPr>
        <w:tc>
          <w:tcPr>
            <w:tcW w:w="2402" w:type="dxa"/>
            <w:vMerge/>
            <w:tcMar>
              <w:top w:w="30" w:type="dxa"/>
              <w:left w:w="45" w:type="dxa"/>
              <w:bottom w:w="30" w:type="dxa"/>
              <w:right w:w="45" w:type="dxa"/>
            </w:tcMar>
            <w:vAlign w:val="center"/>
          </w:tcPr>
          <w:p w14:paraId="60619DD5" w14:textId="759922D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BF0DF3B" w14:textId="7629563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alism of requiremen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3t9quKMx","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A5DB40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535C008" w14:textId="77777777" w:rsidTr="00AA7B4F">
        <w:trPr>
          <w:trHeight w:val="315"/>
        </w:trPr>
        <w:tc>
          <w:tcPr>
            <w:tcW w:w="2402" w:type="dxa"/>
            <w:vMerge/>
            <w:tcMar>
              <w:top w:w="30" w:type="dxa"/>
              <w:left w:w="45" w:type="dxa"/>
              <w:bottom w:w="30" w:type="dxa"/>
              <w:right w:w="45" w:type="dxa"/>
            </w:tcMar>
            <w:vAlign w:val="center"/>
          </w:tcPr>
          <w:p w14:paraId="5684422E" w14:textId="0ED9DD49"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AEBCAE9" w14:textId="71ABDD8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Gold plat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O6MbpNTt","properties":{"formattedCitation":"[39]","plainCitation":"[39]","noteIndex":0},"citationItems":[{"id":172,"uris":["http://zotero.org/users/2275881/items/DRG8MCUB"],"uri":["http://zotero.org/users/2275881/items/DRG8MCUB"],"itemData":{"id":172,"type":"article-journal","abstract":"Background: Effort estimations are critical tasks greatly influencing the accomplishment of software projects. Despite their recognized relevance, little is yet known what indicators for inaccurate estimations exist, and which are the reasons of inaccurate estimations. Aims: In this manuscript, we aim at contributing to this existing gap. To this end, we implemented a tool that combines data analytics and developers’ feedback, and we employed that tool in a study. In that study, we explored the most common reasons of inaccurate user story estimations and the possible indicators of inaccurate estimations. Method: We relied on a mixed method approach used to study reasons and indicators for the identification and prediction of inaccurate estimations in practical agile software development contexts. Results: Our results add to the existing body of knowledge in multiple ways. We elaborate causes for inaccurate estimations going beyond the borders of existing literature; for instance, we show that lack of developers’ experience is the most common reason of inaccurate estimations. Further, our results suggest, for example, that the higher the complexity, the higher the uncertainty in the estimation. Conclusions: Overall, our results strengthen our confidence in the usefulness of using data analytics with human-in-the-loop mechanisms to improve effort estimations.","container-title":"Journal of Systems and Software","DOI":"10.1016/j.jss.2019.06.075","ISSN":"0164-1212","journalAbbreviation":"Journal of Systems and Software","language":"en","page":"126-135","source":"ScienceDirect","title":"Combining data analytics and developers feedback for identifying reasons of inaccurate estimations in agile software development","volume":"156","author":[{"family":"Conoscenti","given":"Marco"},{"family":"Besner","given":"Veronika"},{"family":"Vetrò","given":"Antonio"},{"family":"Fernández","given":"Daniel Méndez"}],"issued":{"date-parts":[["2019",10,1]]}}}],"schema":"https://github.com/citation-style-language/schema/raw/master/csl-citation.json"} </w:instrText>
            </w:r>
            <w:r>
              <w:rPr>
                <w:rFonts w:eastAsia="Times New Roman"/>
                <w:sz w:val="20"/>
                <w:szCs w:val="20"/>
                <w:lang w:val="en-US"/>
              </w:rPr>
              <w:fldChar w:fldCharType="separate"/>
            </w:r>
            <w:r w:rsidRPr="000F2E09">
              <w:rPr>
                <w:sz w:val="20"/>
              </w:rPr>
              <w:t>[3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BBEE3CC"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CEDB9A4" w14:textId="77777777" w:rsidTr="00AA7B4F">
        <w:trPr>
          <w:trHeight w:val="315"/>
        </w:trPr>
        <w:tc>
          <w:tcPr>
            <w:tcW w:w="2402" w:type="dxa"/>
            <w:vMerge/>
            <w:tcMar>
              <w:top w:w="30" w:type="dxa"/>
              <w:left w:w="45" w:type="dxa"/>
              <w:bottom w:w="30" w:type="dxa"/>
              <w:right w:w="45" w:type="dxa"/>
            </w:tcMar>
            <w:vAlign w:val="center"/>
          </w:tcPr>
          <w:p w14:paraId="6A14D236" w14:textId="570AEAE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BD1639E" w14:textId="2587841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Business domain instabi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RjHZm6B","properties":{"formattedCitation":"[40]","plainCitation":"[40]","noteIndex":0},"citationItems":[{"id":1160,"uris":["http://zotero.org/users/2275881/items/M93YDCRK"],"uri":["http://zotero.org/users/2275881/items/M93YDCRK"],"itemData":{"id":1160,"type":"article-journal","abstract":"This paper is the result of two related studies done on the estimation of IT projects at a large Dutch multinational company. The first one is a study about the accuracy of different dimensions of IT project estimating: schedule, budget and effort. [Note: This paper is an extension of the paper published by the authors as \"An analysis of accuracy and learning in software project estimating\" [28].] This study is based on a dataset of 171 projects collected at the IT department of the company. We analyzed the estimation error of budget, effort and schedule. Also, we analyzed whether there is any learning (improvement) effect over time. With the results of the first study we proceeded to research what is causing the current estimation error (inaccuracy). The results of our first study show that there is no relation between accuracy of budget, schedule and effort in the company analyzed. Besides, they show that over time there is no change in the inaccuracy (effectiveness and efficiency of the estimates). In our second study we discovered that the sources of this inaccuracy are: (IT estimation) process complexity, misuse of estimates, technical complexity, requirements redefinition and business domain instability. This paper reflects and provides recommendations on how to improve the learning from historical estimates and how to manage the diverse sources of inaccuracy inside this particular company and also in other organizations.","container-title":"International Journal of Software Engineering and Knowledge Engineering","DOI":"10.1142/S0218194013400081","ISSN":"0218-1940","issue":"04","journalAbbreviation":"Int. J. Soft. Eng. Knowl. Eng.","note":"publisher: World Scientific Publishing Co.","page":"409-432","source":"worldscientific.com (Atypon)","title":"An empirical study into the accuracy of it estimations and its influencing factors","volume":"23","author":[{"family":"Zapata","given":"A. H."},{"family":"Chaudron","given":"M. R. V."}],"issued":{"date-parts":[["2013",5,1]]}}}],"schema":"https://github.com/citation-style-language/schema/raw/master/csl-citation.json"} </w:instrText>
            </w:r>
            <w:r>
              <w:rPr>
                <w:rFonts w:eastAsia="Times New Roman"/>
                <w:sz w:val="20"/>
                <w:szCs w:val="20"/>
                <w:lang w:val="en-US"/>
              </w:rPr>
              <w:fldChar w:fldCharType="separate"/>
            </w:r>
            <w:r w:rsidRPr="000F2E09">
              <w:rPr>
                <w:sz w:val="20"/>
              </w:rPr>
              <w:t>[4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EBA5222"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860478D" w14:textId="77777777" w:rsidTr="00AA7B4F">
        <w:trPr>
          <w:trHeight w:val="315"/>
        </w:trPr>
        <w:tc>
          <w:tcPr>
            <w:tcW w:w="2402" w:type="dxa"/>
            <w:vMerge/>
            <w:tcMar>
              <w:top w:w="30" w:type="dxa"/>
              <w:left w:w="45" w:type="dxa"/>
              <w:bottom w:w="30" w:type="dxa"/>
              <w:right w:w="45" w:type="dxa"/>
            </w:tcMar>
            <w:vAlign w:val="center"/>
          </w:tcPr>
          <w:p w14:paraId="26F7B9DF" w14:textId="58E247EE"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8A26C11" w14:textId="7118D41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ck of detail in requiremen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5K0TU9Zk","properties":{"formattedCitation":"[18]","plainCitation":"[18]","noteIndex":0},"citationItems":[{"id":1151,"uris":["http://zotero.org/users/2275881/items/3J8BB88L"],"uri":["http://zotero.org/users/2275881/items/3J8BB88L"],"itemData":{"id":1151,"type":"article-journal","abstract":"Context: Software projects frequently incur schedule and budget overruns. Planning and estimation are particularly challenging in large and globally distributed agile projects. While software engineering researchers have been investigating effort estimation for many years to help practitioners to improve their estimation processes, there is little empirical research about effort estimation in large-scale distributed projects involving agile teams. Objective: The objective of this paper is three-fold: i) To identify how effort estimation is carried out in large-scale distributed agile projects; ii) to analyze the accuracy of the effort estimation processes in large-scale distributed agile projects; and iii) to identify and investigate the factors that impact the accuracy of effort estimates in large-scale distributed agile projects. Method: We performed an exploratory longitudinal case study. The data collection was operationalized through archival research and semi-structured interviews. Results: The main findings of the studied case are: 1) A two-stage estimation process, with re-estimation at the analysis stage, improves the accuracy of the effort estimates; 2) underestimation is the dominant trend; 3) less mature teams incur larger effort overruns; 4) requirements with larger size/scope incur larger effort overruns; 5) requirements developed in multi-site settings incur larger effort overruns as compared to requirements developed in a co-located setting; 6) requirements priorities impact the accuracy of the effort estimates. Conclusion: A two-stage effort estimation process can improve effort estimation accuracy and seems to address some of the challenges in large-scale agile software development. To improve effort estimates one needs to consider team maturity, distribution as well as requirements size and priorities.","container-title":"Information and Software Technology","DOI":"10.1016/j.infsof.2018.02.009","ISSN":"0950-5849","journalAbbreviation":"Information and Software Technology","language":"en","page":"21-40","source":"ScienceDirect","title":"Effort estimation in large-scale software development: An industrial case study","title-short":"Effort estimation in large-scale software development","volume":"99","author":[{"family":"Usman","given":"Muhammad"},{"family":"Britto","given":"Ricardo"},{"family":"Damm","given":"Lars-Ola"},{"family":"Börstler","given":"Jürgen"}],"issued":{"date-parts":[["2018",7,1]]}}}],"schema":"https://github.com/citation-style-language/schema/raw/master/csl-citation.json"} </w:instrText>
            </w:r>
            <w:r>
              <w:rPr>
                <w:rFonts w:eastAsia="Times New Roman"/>
                <w:sz w:val="20"/>
                <w:szCs w:val="20"/>
                <w:lang w:val="en-US"/>
              </w:rPr>
              <w:fldChar w:fldCharType="separate"/>
            </w:r>
            <w:r w:rsidRPr="00D52056">
              <w:rPr>
                <w:sz w:val="20"/>
                <w:lang w:val="en-US"/>
              </w:rPr>
              <w:t>[1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A660F2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30E2BBA" w14:textId="77777777" w:rsidTr="00AA7B4F">
        <w:trPr>
          <w:trHeight w:val="315"/>
        </w:trPr>
        <w:tc>
          <w:tcPr>
            <w:tcW w:w="2402" w:type="dxa"/>
            <w:vMerge/>
            <w:tcMar>
              <w:top w:w="30" w:type="dxa"/>
              <w:left w:w="45" w:type="dxa"/>
              <w:bottom w:w="30" w:type="dxa"/>
              <w:right w:w="45" w:type="dxa"/>
            </w:tcMar>
            <w:vAlign w:val="center"/>
          </w:tcPr>
          <w:p w14:paraId="60A5B3C7" w14:textId="7BEE4F2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FEEC50A" w14:textId="463C73F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Backlog items complex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86pux8Wp","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69A287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DDAA690" w14:textId="77777777" w:rsidTr="00AA7B4F">
        <w:trPr>
          <w:trHeight w:val="315"/>
        </w:trPr>
        <w:tc>
          <w:tcPr>
            <w:tcW w:w="2402" w:type="dxa"/>
            <w:vMerge/>
            <w:tcMar>
              <w:top w:w="30" w:type="dxa"/>
              <w:left w:w="45" w:type="dxa"/>
              <w:bottom w:w="30" w:type="dxa"/>
              <w:right w:w="45" w:type="dxa"/>
            </w:tcMar>
            <w:vAlign w:val="center"/>
          </w:tcPr>
          <w:p w14:paraId="41B04CA5" w14:textId="005F4EE8"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3793A1F" w14:textId="411E994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Knowledge of backlog item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5kko1Kn0","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86ECDD2"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C94B436" w14:textId="77777777" w:rsidTr="00AA7B4F">
        <w:trPr>
          <w:trHeight w:val="315"/>
        </w:trPr>
        <w:tc>
          <w:tcPr>
            <w:tcW w:w="2402" w:type="dxa"/>
            <w:vMerge/>
            <w:tcMar>
              <w:top w:w="30" w:type="dxa"/>
              <w:left w:w="45" w:type="dxa"/>
              <w:bottom w:w="30" w:type="dxa"/>
              <w:right w:w="45" w:type="dxa"/>
            </w:tcMar>
            <w:vAlign w:val="center"/>
          </w:tcPr>
          <w:p w14:paraId="0834C1C6" w14:textId="6362D58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AFA8C23" w14:textId="1E13FF1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tem prior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1lW4LZw","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1B3DF9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62E7435F" w14:textId="77777777" w:rsidTr="00AA7B4F">
        <w:trPr>
          <w:trHeight w:val="315"/>
        </w:trPr>
        <w:tc>
          <w:tcPr>
            <w:tcW w:w="2402" w:type="dxa"/>
            <w:vMerge w:val="restart"/>
            <w:tcMar>
              <w:top w:w="30" w:type="dxa"/>
              <w:left w:w="45" w:type="dxa"/>
              <w:bottom w:w="30" w:type="dxa"/>
              <w:right w:w="45" w:type="dxa"/>
            </w:tcMar>
            <w:vAlign w:val="center"/>
            <w:hideMark/>
          </w:tcPr>
          <w:p w14:paraId="2FD26318"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Testing and rework</w:t>
            </w:r>
          </w:p>
        </w:tc>
        <w:tc>
          <w:tcPr>
            <w:tcW w:w="4681" w:type="dxa"/>
            <w:tcMar>
              <w:top w:w="30" w:type="dxa"/>
              <w:left w:w="45" w:type="dxa"/>
              <w:bottom w:w="30" w:type="dxa"/>
              <w:right w:w="45" w:type="dxa"/>
            </w:tcMar>
            <w:vAlign w:val="bottom"/>
            <w:hideMark/>
          </w:tcPr>
          <w:p w14:paraId="353063A4" w14:textId="1873D1D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est plann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Gz2DUBfG","properties":{"formattedCitation":"[41]","plainCitation":"[41]","noteIndex":0},"citationItems":[{"id":209,"uris":["http://zotero.org/users/2275881/items/AXRYPUC3"],"uri":["http://zotero.org/users/2275881/items/AXRYPUC3"],"itemData":{"id":209,"type":"paper-conference","abstract":"Testing has become an integral part of most software projects. It accounts for even as high a share as 40% of the overall work effort. At the same time software projects are systematically exceeding their effort and schedule forecasts. Regardless of the overruns and big share of testing, there is very little advice for estimating testing activities. This case study research assesses the current practice of estimating testing activities, and the impact of these practices on estimation and project success. Based on the interviews with 11 stakeholders involved in two case projects and examination of project documentation, this study shows that companies easily deviate from their standard procedures, when estimating testing. This may even lead to severe estimation errors. The deviations can be explained by negative attitudes towards testing. Furthermore, this study shows that the extant literature has sparsely addressed estimation of software testing.","event":"14th Symposium on Programming Languages and Software Tools","event-place":"Tampere, Finland","language":"en","page":"15","publisher-place":"Tampere, Finland","source":"Zotero","title":"Accounting Testing in Software Cost Estimation: A Case Study of the Current Practice and Impacts","author":[{"family":"Rahikkala","given":"Jurka"},{"family":"Hyrynsalmi","given":"Sami"},{"family":"Leppänen","given":"Ville"}],"issued":{"date-parts":[["2015"]]}}}],"schema":"https://github.com/citation-style-language/schema/raw/master/csl-citation.json"} </w:instrText>
            </w:r>
            <w:r>
              <w:rPr>
                <w:rFonts w:eastAsia="Times New Roman"/>
                <w:sz w:val="20"/>
                <w:szCs w:val="20"/>
                <w:lang w:val="en-US"/>
              </w:rPr>
              <w:fldChar w:fldCharType="separate"/>
            </w:r>
            <w:r w:rsidRPr="000F2E09">
              <w:rPr>
                <w:sz w:val="20"/>
              </w:rPr>
              <w:t>[4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BBC53CA"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999E555" w14:textId="77777777" w:rsidTr="00AA7B4F">
        <w:trPr>
          <w:trHeight w:val="315"/>
        </w:trPr>
        <w:tc>
          <w:tcPr>
            <w:tcW w:w="2402" w:type="dxa"/>
            <w:vMerge/>
            <w:tcMar>
              <w:top w:w="30" w:type="dxa"/>
              <w:left w:w="45" w:type="dxa"/>
              <w:bottom w:w="30" w:type="dxa"/>
              <w:right w:w="45" w:type="dxa"/>
            </w:tcMar>
            <w:vAlign w:val="center"/>
          </w:tcPr>
          <w:p w14:paraId="5D108F4B" w14:textId="6D923EE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F560CC8" w14:textId="20C058E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Unavailability of external parties for test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UKyF7Lrt","properties":{"formattedCitation":"[41]","plainCitation":"[41]","noteIndex":0},"citationItems":[{"id":209,"uris":["http://zotero.org/users/2275881/items/AXRYPUC3"],"uri":["http://zotero.org/users/2275881/items/AXRYPUC3"],"itemData":{"id":209,"type":"paper-conference","abstract":"Testing has become an integral part of most software projects. It accounts for even as high a share as 40% of the overall work effort. At the same time software projects are systematically exceeding their effort and schedule forecasts. Regardless of the overruns and big share of testing, there is very little advice for estimating testing activities. This case study research assesses the current practice of estimating testing activities, and the impact of these practices on estimation and project success. Based on the interviews with 11 stakeholders involved in two case projects and examination of project documentation, this study shows that companies easily deviate from their standard procedures, when estimating testing. This may even lead to severe estimation errors. The deviations can be explained by negative attitudes towards testing. Furthermore, this study shows that the extant literature has sparsely addressed estimation of software testing.","event":"14th Symposium on Programming Languages and Software Tools","event-place":"Tampere, Finland","language":"en","page":"15","publisher-place":"Tampere, Finland","source":"Zotero","title":"Accounting Testing in Software Cost Estimation: A Case Study of the Current Practice and Impacts","author":[{"family":"Rahikkala","given":"Jurka"},{"family":"Hyrynsalmi","given":"Sami"},{"family":"Leppänen","given":"Ville"}],"issued":{"date-parts":[["2015"]]}}}],"schema":"https://github.com/citation-style-language/schema/raw/master/csl-citation.json"} </w:instrText>
            </w:r>
            <w:r>
              <w:rPr>
                <w:rFonts w:eastAsia="Times New Roman"/>
                <w:sz w:val="20"/>
                <w:szCs w:val="20"/>
                <w:lang w:val="en-US"/>
              </w:rPr>
              <w:fldChar w:fldCharType="separate"/>
            </w:r>
            <w:r w:rsidRPr="000F2E09">
              <w:rPr>
                <w:sz w:val="20"/>
                <w:lang w:val="en-US"/>
              </w:rPr>
              <w:t>[4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C259A3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07424344" w14:textId="77777777" w:rsidTr="00AA7B4F">
        <w:trPr>
          <w:trHeight w:val="315"/>
        </w:trPr>
        <w:tc>
          <w:tcPr>
            <w:tcW w:w="2402" w:type="dxa"/>
            <w:vMerge/>
            <w:tcMar>
              <w:top w:w="30" w:type="dxa"/>
              <w:left w:w="45" w:type="dxa"/>
              <w:bottom w:w="30" w:type="dxa"/>
              <w:right w:w="45" w:type="dxa"/>
            </w:tcMar>
            <w:vAlign w:val="center"/>
          </w:tcPr>
          <w:p w14:paraId="5FFFC4F2" w14:textId="1E8336F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233544C" w14:textId="1DE8A4EB"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nsufficient time for test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9OvRx6DJ","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CD44AB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14BE6BCE" w14:textId="77777777" w:rsidTr="00AA7B4F">
        <w:trPr>
          <w:trHeight w:val="315"/>
        </w:trPr>
        <w:tc>
          <w:tcPr>
            <w:tcW w:w="2402" w:type="dxa"/>
            <w:vMerge/>
            <w:tcMar>
              <w:top w:w="30" w:type="dxa"/>
              <w:left w:w="45" w:type="dxa"/>
              <w:bottom w:w="30" w:type="dxa"/>
              <w:right w:w="45" w:type="dxa"/>
            </w:tcMar>
            <w:vAlign w:val="center"/>
          </w:tcPr>
          <w:p w14:paraId="141B4ED0" w14:textId="2AE0C46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6AB437F" w14:textId="2F4B23AA"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gnoring the testing effor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8FvqdQO0","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FF568B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40F8EDA" w14:textId="77777777" w:rsidTr="00AA7B4F">
        <w:trPr>
          <w:trHeight w:val="315"/>
        </w:trPr>
        <w:tc>
          <w:tcPr>
            <w:tcW w:w="2402" w:type="dxa"/>
            <w:vMerge/>
            <w:tcMar>
              <w:top w:w="30" w:type="dxa"/>
              <w:left w:w="45" w:type="dxa"/>
              <w:bottom w:w="30" w:type="dxa"/>
              <w:right w:w="45" w:type="dxa"/>
            </w:tcMar>
            <w:vAlign w:val="center"/>
          </w:tcPr>
          <w:p w14:paraId="683A69F7" w14:textId="0BDB6402"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4002869" w14:textId="0E7C7A0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ndecisiveness in processing user feedback</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9sW23Uqf","properties":{"formattedCitation":"[41]","plainCitation":"[41]","noteIndex":0},"citationItems":[{"id":209,"uris":["http://zotero.org/users/2275881/items/AXRYPUC3"],"uri":["http://zotero.org/users/2275881/items/AXRYPUC3"],"itemData":{"id":209,"type":"paper-conference","abstract":"Testing has become an integral part of most software projects. It accounts for even as high a share as 40% of the overall work effort. At the same time software projects are systematically exceeding their effort and schedule forecasts. Regardless of the overruns and big share of testing, there is very little advice for estimating testing activities. This case study research assesses the current practice of estimating testing activities, and the impact of these practices on estimation and project success. Based on the interviews with 11 stakeholders involved in two case projects and examination of project documentation, this study shows that companies easily deviate from their standard procedures, when estimating testing. This may even lead to severe estimation errors. The deviations can be explained by negative attitudes towards testing. Furthermore, this study shows that the extant literature has sparsely addressed estimation of software testing.","event":"14th Symposium on Programming Languages and Software Tools","event-place":"Tampere, Finland","language":"en","page":"15","publisher-place":"Tampere, Finland","source":"Zotero","title":"Accounting Testing in Software Cost Estimation: A Case Study of the Current Practice and Impacts","author":[{"family":"Rahikkala","given":"Jurka"},{"family":"Hyrynsalmi","given":"Sami"},{"family":"Leppänen","given":"Ville"}],"issued":{"date-parts":[["2015"]]}}}],"schema":"https://github.com/citation-style-language/schema/raw/master/csl-citation.json"} </w:instrText>
            </w:r>
            <w:r>
              <w:rPr>
                <w:rFonts w:eastAsia="Times New Roman"/>
                <w:sz w:val="20"/>
                <w:szCs w:val="20"/>
                <w:lang w:val="en-US"/>
              </w:rPr>
              <w:fldChar w:fldCharType="separate"/>
            </w:r>
            <w:r w:rsidRPr="000F2E09">
              <w:rPr>
                <w:sz w:val="20"/>
                <w:lang w:val="en-US"/>
              </w:rPr>
              <w:t>[4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9913E4A"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63AE226" w14:textId="77777777" w:rsidTr="00AA7B4F">
        <w:trPr>
          <w:trHeight w:val="315"/>
        </w:trPr>
        <w:tc>
          <w:tcPr>
            <w:tcW w:w="2402" w:type="dxa"/>
            <w:vMerge/>
            <w:tcMar>
              <w:top w:w="30" w:type="dxa"/>
              <w:left w:w="45" w:type="dxa"/>
              <w:bottom w:w="30" w:type="dxa"/>
              <w:right w:w="45" w:type="dxa"/>
            </w:tcMar>
            <w:vAlign w:val="center"/>
          </w:tcPr>
          <w:p w14:paraId="63E7FF3C" w14:textId="7A986A3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63789EC" w14:textId="3C47D3C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Need for test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k1rradVw","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BA78F8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401A8BB2" w14:textId="77777777" w:rsidTr="00AA7B4F">
        <w:trPr>
          <w:trHeight w:val="315"/>
        </w:trPr>
        <w:tc>
          <w:tcPr>
            <w:tcW w:w="2402" w:type="dxa"/>
            <w:vMerge/>
            <w:tcMar>
              <w:top w:w="30" w:type="dxa"/>
              <w:left w:w="45" w:type="dxa"/>
              <w:bottom w:w="30" w:type="dxa"/>
              <w:right w:w="45" w:type="dxa"/>
            </w:tcMar>
            <w:vAlign w:val="center"/>
          </w:tcPr>
          <w:p w14:paraId="0C02A20D" w14:textId="44303A8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C0F82D2" w14:textId="08E10FF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est data quant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EysQ08ND","properties":{"formattedCitation":"[8]","plainCitation":"[8]","noteIndex":0},"citationItems":[{"id":1216,"uris":["http://zotero.org/users/2275881/items/6WC473EV"],"uri":["http://zotero.org/users/2275881/items/6WC473EV"],"itemData":{"id":1216,"type":"paper-conference","abstract":"Several models of software testing effort estimation take into account intrinsic characteristics for the whole software development, presenting no evidence of how they effectively affect the test effort. Also, most of such estimation models only estimate the effort regarding the execution of tests. However, in software testing projects the activity usually requiring more effort is the test design &amp; implementation one. Better precision in the identification of the effort factors influencing these activities can result in estimates with a higher degree of accuracy. Therefore, this paper presents a study on the factors affecting the effort in performing test design &amp; implementation of large-scale software projects in a Brazilian government company. The study was carried out through observing the factors influencing the effort in two Web Services testing projects. The identified factors were made explicit through a clear description procedure, which took into account the tasks and artifacts comprising the duties regarding test design &amp; implementation activity based on IEEE 29119 standard. It supported the identification and classification of 24 effort factors concerned with a Web Services test design &amp; implementation process into five different categories.","collection-title":"SAST","container-title":"Proceedings of the 2nd Brazilian Symposium on Systematic and Automated Software Testing","DOI":"10.1145/3128473.3128480","event-place":"New York, NY, USA","ISBN":"978-1-4503-5302-1","page":"1–10","publisher":"Association for Computing Machinery","publisher-place":"New York, NY, USA","source":"ACM Digital Library","title":"Observing Effort Factors in the Test Design &amp;amp; Implementation Process of Web Services Projects","URL":"https://doi.org/10.1145/3128473.3128480","author":[{"family":"Silva-de-Souza","given":"Thiago"},{"family":"Travassos","given":"Guilherme Horta"}],"accessed":{"date-parts":[["2020",11,26]]},"issued":{"date-parts":[["2017",9,18]]}}}],"schema":"https://github.com/citation-style-language/schema/raw/master/csl-citation.json"} </w:instrText>
            </w:r>
            <w:r>
              <w:rPr>
                <w:rFonts w:eastAsia="Times New Roman"/>
                <w:sz w:val="20"/>
                <w:szCs w:val="20"/>
                <w:lang w:val="en-US"/>
              </w:rPr>
              <w:fldChar w:fldCharType="separate"/>
            </w:r>
            <w:r w:rsidRPr="006D02A7">
              <w:rPr>
                <w:sz w:val="20"/>
                <w:lang w:val="en-US"/>
              </w:rPr>
              <w:t>[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853561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7B63D76B" w14:textId="77777777" w:rsidTr="00AA7B4F">
        <w:trPr>
          <w:trHeight w:val="315"/>
        </w:trPr>
        <w:tc>
          <w:tcPr>
            <w:tcW w:w="2402" w:type="dxa"/>
            <w:vMerge/>
            <w:tcMar>
              <w:top w:w="30" w:type="dxa"/>
              <w:left w:w="45" w:type="dxa"/>
              <w:bottom w:w="30" w:type="dxa"/>
              <w:right w:w="45" w:type="dxa"/>
            </w:tcMar>
            <w:vAlign w:val="center"/>
          </w:tcPr>
          <w:p w14:paraId="556DEF40" w14:textId="0942A99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5803DF1" w14:textId="3227D54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Existence of more bug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yqz9bBN","properties":{"formattedCitation":"[41]","plainCitation":"[41]","noteIndex":0},"citationItems":[{"id":209,"uris":["http://zotero.org/users/2275881/items/AXRYPUC3"],"uri":["http://zotero.org/users/2275881/items/AXRYPUC3"],"itemData":{"id":209,"type":"paper-conference","abstract":"Testing has become an integral part of most software projects. It accounts for even as high a share as 40% of the overall work effort. At the same time software projects are systematically exceeding their effort and schedule forecasts. Regardless of the overruns and big share of testing, there is very little advice for estimating testing activities. This case study research assesses the current practice of estimating testing activities, and the impact of these practices on estimation and project success. Based on the interviews with 11 stakeholders involved in two case projects and examination of project documentation, this study shows that companies easily deviate from their standard procedures, when estimating testing. This may even lead to severe estimation errors. The deviations can be explained by negative attitudes towards testing. Furthermore, this study shows that the extant literature has sparsely addressed estimation of software testing.","event":"14th Symposium on Programming Languages and Software Tools","event-place":"Tampere, Finland","language":"en","page":"15","publisher-place":"Tampere, Finland","source":"Zotero","title":"Accounting Testing in Software Cost Estimation: A Case Study of the Current Practice and Impacts","author":[{"family":"Rahikkala","given":"Jurka"},{"family":"Hyrynsalmi","given":"Sami"},{"family":"Leppänen","given":"Ville"}],"issued":{"date-parts":[["2015"]]}}}],"schema":"https://github.com/citation-style-language/schema/raw/master/csl-citation.json"} </w:instrText>
            </w:r>
            <w:r>
              <w:rPr>
                <w:rFonts w:eastAsia="Times New Roman"/>
                <w:sz w:val="20"/>
                <w:szCs w:val="20"/>
                <w:lang w:val="en-US"/>
              </w:rPr>
              <w:fldChar w:fldCharType="separate"/>
            </w:r>
            <w:r w:rsidRPr="000F2E09">
              <w:rPr>
                <w:sz w:val="20"/>
              </w:rPr>
              <w:t>[4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76A12E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7B2B3AC" w14:textId="77777777" w:rsidTr="00AA7B4F">
        <w:trPr>
          <w:trHeight w:val="315"/>
        </w:trPr>
        <w:tc>
          <w:tcPr>
            <w:tcW w:w="2402" w:type="dxa"/>
            <w:vMerge/>
            <w:tcMar>
              <w:top w:w="30" w:type="dxa"/>
              <w:left w:w="45" w:type="dxa"/>
              <w:bottom w:w="30" w:type="dxa"/>
              <w:right w:w="45" w:type="dxa"/>
            </w:tcMar>
            <w:vAlign w:val="center"/>
          </w:tcPr>
          <w:p w14:paraId="404C2A38" w14:textId="5D6F9C3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4FC740B" w14:textId="7B16457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efect reproducibi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eFdJUrb","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039E27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38C9EBC" w14:textId="77777777" w:rsidTr="00AA7B4F">
        <w:trPr>
          <w:trHeight w:val="315"/>
        </w:trPr>
        <w:tc>
          <w:tcPr>
            <w:tcW w:w="2402" w:type="dxa"/>
            <w:vMerge/>
            <w:tcMar>
              <w:top w:w="30" w:type="dxa"/>
              <w:left w:w="45" w:type="dxa"/>
              <w:bottom w:w="30" w:type="dxa"/>
              <w:right w:w="45" w:type="dxa"/>
            </w:tcMar>
            <w:vAlign w:val="center"/>
          </w:tcPr>
          <w:p w14:paraId="5DA3944A" w14:textId="1DC94FA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77CCDAC" w14:textId="7789190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erception of defect critica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iQhddABv","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CC9C4B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281C6F73" w14:textId="77777777" w:rsidTr="00AA7B4F">
        <w:trPr>
          <w:trHeight w:val="315"/>
        </w:trPr>
        <w:tc>
          <w:tcPr>
            <w:tcW w:w="2402" w:type="dxa"/>
            <w:vMerge/>
            <w:tcMar>
              <w:top w:w="30" w:type="dxa"/>
              <w:left w:w="45" w:type="dxa"/>
              <w:bottom w:w="30" w:type="dxa"/>
              <w:right w:w="45" w:type="dxa"/>
            </w:tcMar>
            <w:vAlign w:val="center"/>
          </w:tcPr>
          <w:p w14:paraId="34B26E9C" w14:textId="4F00EFA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C4A281F" w14:textId="14972E7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de coverag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pHn70IzB","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3D406F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3884575" w14:textId="77777777" w:rsidTr="00AA7B4F">
        <w:trPr>
          <w:trHeight w:val="315"/>
        </w:trPr>
        <w:tc>
          <w:tcPr>
            <w:tcW w:w="2402" w:type="dxa"/>
            <w:vMerge/>
            <w:tcMar>
              <w:top w:w="30" w:type="dxa"/>
              <w:left w:w="45" w:type="dxa"/>
              <w:bottom w:w="30" w:type="dxa"/>
              <w:right w:w="45" w:type="dxa"/>
            </w:tcMar>
            <w:vAlign w:val="center"/>
          </w:tcPr>
          <w:p w14:paraId="65EC6551" w14:textId="71F62EBB"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8F7CCC3" w14:textId="027BAD7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quired test coverag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hGDoTjeX","properties":{"formattedCitation":"[8]","plainCitation":"[8]","noteIndex":0},"citationItems":[{"id":1216,"uris":["http://zotero.org/users/2275881/items/6WC473EV"],"uri":["http://zotero.org/users/2275881/items/6WC473EV"],"itemData":{"id":1216,"type":"paper-conference","abstract":"Several models of software testing effort estimation take into account intrinsic characteristics for the whole software development, presenting no evidence of how they effectively affect the test effort. Also, most of such estimation models only estimate the effort regarding the execution of tests. However, in software testing projects the activity usually requiring more effort is the test design &amp; implementation one. Better precision in the identification of the effort factors influencing these activities can result in estimates with a higher degree of accuracy. Therefore, this paper presents a study on the factors affecting the effort in performing test design &amp; implementation of large-scale software projects in a Brazilian government company. The study was carried out through observing the factors influencing the effort in two Web Services testing projects. The identified factors were made explicit through a clear description procedure, which took into account the tasks and artifacts comprising the duties regarding test design &amp; implementation activity based on IEEE 29119 standard. It supported the identification and classification of 24 effort factors concerned with a Web Services test design &amp; implementation process into five different categories.","collection-title":"SAST","container-title":"Proceedings of the 2nd Brazilian Symposium on Systematic and Automated Software Testing","DOI":"10.1145/3128473.3128480","event-place":"New York, NY, USA","ISBN":"978-1-4503-5302-1","page":"1–10","publisher":"Association for Computing Machinery","publisher-place":"New York, NY, USA","source":"ACM Digital Library","title":"Observing Effort Factors in the Test Design &amp;amp; Implementation Process of Web Services Projects","URL":"https://doi.org/10.1145/3128473.3128480","author":[{"family":"Silva-de-Souza","given":"Thiago"},{"family":"Travassos","given":"Guilherme Horta"}],"accessed":{"date-parts":[["2020",11,26]]},"issued":{"date-parts":[["2017",9,18]]}}}],"schema":"https://github.com/citation-style-language/schema/raw/master/csl-citation.json"} </w:instrText>
            </w:r>
            <w:r>
              <w:rPr>
                <w:rFonts w:eastAsia="Times New Roman"/>
                <w:sz w:val="20"/>
                <w:szCs w:val="20"/>
                <w:lang w:val="en-US"/>
              </w:rPr>
              <w:fldChar w:fldCharType="separate"/>
            </w:r>
            <w:r w:rsidRPr="006D02A7">
              <w:rPr>
                <w:sz w:val="20"/>
                <w:lang w:val="en-US"/>
              </w:rPr>
              <w:t>[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6A2EDC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4A2E14E8" w14:textId="77777777" w:rsidTr="00AA7B4F">
        <w:trPr>
          <w:trHeight w:val="315"/>
        </w:trPr>
        <w:tc>
          <w:tcPr>
            <w:tcW w:w="2402" w:type="dxa"/>
            <w:vMerge/>
            <w:tcMar>
              <w:top w:w="30" w:type="dxa"/>
              <w:left w:w="45" w:type="dxa"/>
              <w:bottom w:w="30" w:type="dxa"/>
              <w:right w:w="45" w:type="dxa"/>
            </w:tcMar>
            <w:vAlign w:val="center"/>
          </w:tcPr>
          <w:p w14:paraId="1DDD5766" w14:textId="0C6BB911"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F6E98E1" w14:textId="014E415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Number of test cas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Bjgu5fj","properties":{"formattedCitation":"[8]","plainCitation":"[8]","noteIndex":0},"citationItems":[{"id":1216,"uris":["http://zotero.org/users/2275881/items/6WC473EV"],"uri":["http://zotero.org/users/2275881/items/6WC473EV"],"itemData":{"id":1216,"type":"paper-conference","abstract":"Several models of software testing effort estimation take into account intrinsic characteristics for the whole software development, presenting no evidence of how they effectively affect the test effort. Also, most of such estimation models only estimate the effort regarding the execution of tests. However, in software testing projects the activity usually requiring more effort is the test design &amp; implementation one. Better precision in the identification of the effort factors influencing these activities can result in estimates with a higher degree of accuracy. Therefore, this paper presents a study on the factors affecting the effort in performing test design &amp; implementation of large-scale software projects in a Brazilian government company. The study was carried out through observing the factors influencing the effort in two Web Services testing projects. The identified factors were made explicit through a clear description procedure, which took into account the tasks and artifacts comprising the duties regarding test design &amp; implementation activity based on IEEE 29119 standard. It supported the identification and classification of 24 effort factors concerned with a Web Services test design &amp; implementation process into five different categories.","collection-title":"SAST","container-title":"Proceedings of the 2nd Brazilian Symposium on Systematic and Automated Software Testing","DOI":"10.1145/3128473.3128480","event-place":"New York, NY, USA","ISBN":"978-1-4503-5302-1","page":"1–10","publisher":"Association for Computing Machinery","publisher-place":"New York, NY, USA","source":"ACM Digital Library","title":"Observing Effort Factors in the Test Design &amp;amp; Implementation Process of Web Services Projects","URL":"https://doi.org/10.1145/3128473.3128480","author":[{"family":"Silva-de-Souza","given":"Thiago"},{"family":"Travassos","given":"Guilherme Horta"}],"accessed":{"date-parts":[["2020",11,26]]},"issued":{"date-parts":[["2017",9,18]]}}}],"schema":"https://github.com/citation-style-language/schema/raw/master/csl-citation.json"} </w:instrText>
            </w:r>
            <w:r>
              <w:rPr>
                <w:rFonts w:eastAsia="Times New Roman"/>
                <w:sz w:val="20"/>
                <w:szCs w:val="20"/>
                <w:lang w:val="en-US"/>
              </w:rPr>
              <w:fldChar w:fldCharType="separate"/>
            </w:r>
            <w:r w:rsidRPr="006D02A7">
              <w:rPr>
                <w:sz w:val="20"/>
                <w:lang w:val="en-US"/>
              </w:rPr>
              <w:t>[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0F460B0"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0F42F952" w14:textId="77777777" w:rsidTr="00AA7B4F">
        <w:trPr>
          <w:trHeight w:val="315"/>
        </w:trPr>
        <w:tc>
          <w:tcPr>
            <w:tcW w:w="2402" w:type="dxa"/>
            <w:vMerge/>
            <w:tcMar>
              <w:top w:w="30" w:type="dxa"/>
              <w:left w:w="45" w:type="dxa"/>
              <w:bottom w:w="30" w:type="dxa"/>
              <w:right w:w="45" w:type="dxa"/>
            </w:tcMar>
            <w:vAlign w:val="center"/>
          </w:tcPr>
          <w:p w14:paraId="64E4E15E" w14:textId="1BA781D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BA6D23A" w14:textId="1DCE41F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erceived negative attitudes about test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r7YiMtr3","properties":{"formattedCitation":"[41]","plainCitation":"[41]","noteIndex":0},"citationItems":[{"id":209,"uris":["http://zotero.org/users/2275881/items/AXRYPUC3"],"uri":["http://zotero.org/users/2275881/items/AXRYPUC3"],"itemData":{"id":209,"type":"paper-conference","abstract":"Testing has become an integral part of most software projects. It accounts for even as high a share as 40% of the overall work effort. At the same time software projects are systematically exceeding their effort and schedule forecasts. Regardless of the overruns and big share of testing, there is very little advice for estimating testing activities. This case study research assesses the current practice of estimating testing activities, and the impact of these practices on estimation and project success. Based on the interviews with 11 stakeholders involved in two case projects and examination of project documentation, this study shows that companies easily deviate from their standard procedures, when estimating testing. This may even lead to severe estimation errors. The deviations can be explained by negative attitudes towards testing. Furthermore, this study shows that the extant literature has sparsely addressed estimation of software testing.","event":"14th Symposium on Programming Languages and Software Tools","event-place":"Tampere, Finland","language":"en","page":"15","publisher-place":"Tampere, Finland","source":"Zotero","title":"Accounting Testing in Software Cost Estimation: A Case Study of the Current Practice and Impacts","author":[{"family":"Rahikkala","given":"Jurka"},{"family":"Hyrynsalmi","given":"Sami"},{"family":"Leppänen","given":"Ville"}],"issued":{"date-parts":[["2015"]]}}}],"schema":"https://github.com/citation-style-language/schema/raw/master/csl-citation.json"} </w:instrText>
            </w:r>
            <w:r>
              <w:rPr>
                <w:rFonts w:eastAsia="Times New Roman"/>
                <w:sz w:val="20"/>
                <w:szCs w:val="20"/>
                <w:lang w:val="en-US"/>
              </w:rPr>
              <w:fldChar w:fldCharType="separate"/>
            </w:r>
            <w:r w:rsidRPr="000F2E09">
              <w:rPr>
                <w:sz w:val="20"/>
                <w:lang w:val="en-US"/>
              </w:rPr>
              <w:t>[4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1DFBC2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2722290F" w14:textId="77777777" w:rsidTr="00AA7B4F">
        <w:trPr>
          <w:trHeight w:val="315"/>
        </w:trPr>
        <w:tc>
          <w:tcPr>
            <w:tcW w:w="2402" w:type="dxa"/>
            <w:vMerge w:val="restart"/>
            <w:tcMar>
              <w:top w:w="30" w:type="dxa"/>
              <w:left w:w="45" w:type="dxa"/>
              <w:bottom w:w="30" w:type="dxa"/>
              <w:right w:w="45" w:type="dxa"/>
            </w:tcMar>
            <w:vAlign w:val="center"/>
            <w:hideMark/>
          </w:tcPr>
          <w:p w14:paraId="176372A4"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Product characteristics</w:t>
            </w:r>
          </w:p>
        </w:tc>
        <w:tc>
          <w:tcPr>
            <w:tcW w:w="4681" w:type="dxa"/>
            <w:tcMar>
              <w:top w:w="30" w:type="dxa"/>
              <w:left w:w="45" w:type="dxa"/>
              <w:bottom w:w="30" w:type="dxa"/>
              <w:right w:w="45" w:type="dxa"/>
            </w:tcMar>
            <w:vAlign w:val="bottom"/>
            <w:hideMark/>
          </w:tcPr>
          <w:p w14:paraId="5D31CBBA" w14:textId="031AEB0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ibrary and tools availabi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x0u8a8e7","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AED27F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18BC7E42" w14:textId="77777777" w:rsidTr="00AA7B4F">
        <w:trPr>
          <w:trHeight w:val="315"/>
        </w:trPr>
        <w:tc>
          <w:tcPr>
            <w:tcW w:w="2402" w:type="dxa"/>
            <w:vMerge/>
            <w:tcMar>
              <w:top w:w="30" w:type="dxa"/>
              <w:left w:w="45" w:type="dxa"/>
              <w:bottom w:w="30" w:type="dxa"/>
              <w:right w:w="45" w:type="dxa"/>
            </w:tcMar>
            <w:vAlign w:val="center"/>
          </w:tcPr>
          <w:p w14:paraId="648DFC7D" w14:textId="67DD973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61C31A9" w14:textId="5A40711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totype desig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uSQ9a3Gl","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B737E2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F231AC4" w14:textId="77777777" w:rsidTr="00AA7B4F">
        <w:trPr>
          <w:trHeight w:val="315"/>
        </w:trPr>
        <w:tc>
          <w:tcPr>
            <w:tcW w:w="2402" w:type="dxa"/>
            <w:vMerge/>
            <w:tcMar>
              <w:top w:w="30" w:type="dxa"/>
              <w:left w:w="45" w:type="dxa"/>
              <w:bottom w:w="30" w:type="dxa"/>
              <w:right w:w="45" w:type="dxa"/>
            </w:tcMar>
            <w:vAlign w:val="center"/>
          </w:tcPr>
          <w:p w14:paraId="124471D6" w14:textId="3AFF179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6CFD9A2" w14:textId="3121975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us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vhGb4xYE","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236E60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98217A1" w14:textId="77777777" w:rsidTr="00AA7B4F">
        <w:trPr>
          <w:trHeight w:val="315"/>
        </w:trPr>
        <w:tc>
          <w:tcPr>
            <w:tcW w:w="2402" w:type="dxa"/>
            <w:vMerge/>
            <w:tcMar>
              <w:top w:w="30" w:type="dxa"/>
              <w:left w:w="45" w:type="dxa"/>
              <w:bottom w:w="30" w:type="dxa"/>
              <w:right w:w="45" w:type="dxa"/>
            </w:tcMar>
            <w:vAlign w:val="center"/>
          </w:tcPr>
          <w:p w14:paraId="60C6BFF2" w14:textId="6739947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3BE9296" w14:textId="0AD6A39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esentation interfa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R5GCs3zL","properties":{"formattedCitation":"[7]","plainCitation":"[7]","noteIndex":0},"citationItems":[{"id":1155,"uris":["http://zotero.org/users/2275881/items/6DZRZKCB"],"uri":["http://zotero.org/users/2275881/items/6DZRZKCB"],"itemData":{"id":1155,"type":"article-journal","abstract":"Software systems of today are often complex, making development costs difficult to estimate. This paper uses data from 50 projects performed at one of the largest banks in Sweden to identify factors that have an impact on software development cost. Correlation analysis of the relationship between factor states and project costs was assessed using ANOVA and regression analysis. Ten out of the original 31 factors turned out to have an impact on software development project cost at the Swedish bank including the: number of function points, involved risk, number of budget revisions, primary platform, project priority, commissioning body’s unit, commissioning body, number of project participants, project duration, and number of consultants. In order to be able to compare projects of different size and complexity, this study also considers the software development productivity defined as the amount of function points per working hour in a project. The study at the bank indicates that the productivity is affected by factors such as performance of estimation and prognosis efforts, project type, number of budget revisions, existence of testing conductor, presentation interface, and number of project participants. A discussion addressing how the productivity factors relate to cost estimation models and their factors is presented. Some of the factors found to have an impact on cost are already included in estimation models such as COCOMO II, TEAMATe, and SEER-SEM, for instance function points and software platform. Thus, this paper validates these well-known factors for cost estimation. However, several of the factors found in this study are not included in established models for software development cost estimation. Thus, this paper also provides indications for possible extensions of these models.","container-title":"Software Quality Journal","DOI":"10.1007/s11219-011-9137-8","ISSN":"1573-1367","issue":"2","journalAbbreviation":"Software Qual J","language":"en","page":"395-417","source":"Springer Link","title":"Identifying factors affecting software development cost and productivity","volume":"20","author":[{"family":"Lagerström","given":"Robert"},{"family":"Würtemberg","given":"Liv Marcks","non-dropping-particle":"von"},{"family":"Holm","given":"Hannes"},{"family":"Luczak","given":"Oscar"}],"issued":{"date-parts":[["2012",6,1]]}}}],"schema":"https://github.com/citation-style-language/schema/raw/master/csl-citation.json"} </w:instrText>
            </w:r>
            <w:r>
              <w:rPr>
                <w:rFonts w:eastAsia="Times New Roman"/>
                <w:sz w:val="20"/>
                <w:szCs w:val="20"/>
                <w:lang w:val="en-US"/>
              </w:rPr>
              <w:fldChar w:fldCharType="separate"/>
            </w:r>
            <w:r w:rsidRPr="006D02A7">
              <w:rPr>
                <w:sz w:val="20"/>
              </w:rPr>
              <w:t>[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5EB936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6002286E" w14:textId="77777777" w:rsidTr="00AA7B4F">
        <w:trPr>
          <w:trHeight w:val="315"/>
        </w:trPr>
        <w:tc>
          <w:tcPr>
            <w:tcW w:w="2402" w:type="dxa"/>
            <w:vMerge/>
            <w:tcMar>
              <w:top w:w="30" w:type="dxa"/>
              <w:left w:w="45" w:type="dxa"/>
              <w:bottom w:w="30" w:type="dxa"/>
              <w:right w:w="45" w:type="dxa"/>
            </w:tcMar>
            <w:vAlign w:val="center"/>
          </w:tcPr>
          <w:p w14:paraId="4ED15895" w14:textId="27015613"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0402598" w14:textId="65898C6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evelopment mod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8PhtwcA","properties":{"formattedCitation":"[42]","plainCitation":"[42]","noteIndex":0},"citationItems":[{"id":1234,"uris":["http://zotero.org/users/2275881/items/QWQXHRWR"],"uri":["http://zotero.org/users/2275881/items/QWQXHRWR"],"itemData":{"id":1234,"type":"article-journal","abstract":"Several popular cost estimation models like COCOMO and function points use adjustment variables, such as software complexity and platform, to modify original estimates and arrive at final estimates. Using data on 666 programs from 15 software projects, this study empirically tests a research model that studies the influence of three adjustment variables—software complexity, computer platform, and program type (batch or online programs) on software effort. The results confirm that all the three adjustment variables have a significant effect on effort. Further, multiple comparison of means also points to two other results for the data examined. Batch programs involve significantly higher software effort than online programs. Programs rated as complex have significantly higher effort than programs rated as average.","container-title":"Empirical Software Engineering","DOI":"10.1007/s10664-006-9023-3","ISSN":"1573-7616","issue":"4","journalAbbreviation":"Empir Software Eng","language":"en","page":"541-553","source":"Springer Link","title":"An empirical study of the effect of complexity, platform, and program type on software development effort of business applications","volume":"11","author":[{"family":"Subramanian","given":"Girish H."},{"family":"Pendharkar","given":"Parag C."},{"family":"Wallace","given":"Mary"}],"issued":{"date-parts":[["2006",12,1]]}}}],"schema":"https://github.com/citation-style-language/schema/raw/master/csl-citation.json"} </w:instrText>
            </w:r>
            <w:r>
              <w:rPr>
                <w:rFonts w:eastAsia="Times New Roman"/>
                <w:sz w:val="20"/>
                <w:szCs w:val="20"/>
                <w:lang w:val="en-US"/>
              </w:rPr>
              <w:fldChar w:fldCharType="separate"/>
            </w:r>
            <w:r w:rsidRPr="000F2E09">
              <w:rPr>
                <w:sz w:val="20"/>
              </w:rPr>
              <w:t>[42]</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8E2632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47D36867" w14:textId="77777777" w:rsidTr="00AA7B4F">
        <w:trPr>
          <w:trHeight w:val="315"/>
        </w:trPr>
        <w:tc>
          <w:tcPr>
            <w:tcW w:w="2402" w:type="dxa"/>
            <w:vMerge w:val="restart"/>
            <w:tcMar>
              <w:top w:w="30" w:type="dxa"/>
              <w:left w:w="45" w:type="dxa"/>
              <w:bottom w:w="30" w:type="dxa"/>
              <w:right w:w="45" w:type="dxa"/>
            </w:tcMar>
            <w:vAlign w:val="center"/>
            <w:hideMark/>
          </w:tcPr>
          <w:p w14:paraId="4DD5E152"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Project and task characteristics</w:t>
            </w:r>
          </w:p>
        </w:tc>
        <w:tc>
          <w:tcPr>
            <w:tcW w:w="4681" w:type="dxa"/>
            <w:tcMar>
              <w:top w:w="30" w:type="dxa"/>
              <w:left w:w="45" w:type="dxa"/>
              <w:bottom w:w="30" w:type="dxa"/>
              <w:right w:w="45" w:type="dxa"/>
            </w:tcMar>
            <w:vAlign w:val="bottom"/>
            <w:hideMark/>
          </w:tcPr>
          <w:p w14:paraId="2131ED12" w14:textId="3DF2C35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High priority on time-to-deliver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55K4tiZ","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lang w:val="en-US"/>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79C7222"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46892DB" w14:textId="77777777" w:rsidTr="00AA7B4F">
        <w:trPr>
          <w:trHeight w:val="315"/>
        </w:trPr>
        <w:tc>
          <w:tcPr>
            <w:tcW w:w="2402" w:type="dxa"/>
            <w:vMerge/>
            <w:tcMar>
              <w:top w:w="30" w:type="dxa"/>
              <w:left w:w="45" w:type="dxa"/>
              <w:bottom w:w="30" w:type="dxa"/>
              <w:right w:w="45" w:type="dxa"/>
            </w:tcMar>
            <w:vAlign w:val="center"/>
          </w:tcPr>
          <w:p w14:paraId="1459208C" w14:textId="3C6663C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A424844" w14:textId="1F9EAFE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High priority on qua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2ckT9TV","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39C0B4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7457E2E2" w14:textId="77777777" w:rsidTr="00AA7B4F">
        <w:trPr>
          <w:trHeight w:val="315"/>
        </w:trPr>
        <w:tc>
          <w:tcPr>
            <w:tcW w:w="2402" w:type="dxa"/>
            <w:vMerge/>
            <w:tcMar>
              <w:top w:w="30" w:type="dxa"/>
              <w:left w:w="45" w:type="dxa"/>
              <w:bottom w:w="30" w:type="dxa"/>
              <w:right w:w="45" w:type="dxa"/>
            </w:tcMar>
            <w:vAlign w:val="center"/>
          </w:tcPr>
          <w:p w14:paraId="4AD6B805" w14:textId="3F0FC96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A5E7734" w14:textId="30F0C5C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iorities of featur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cshER4aX","properties":{"formattedCitation":"[18]","plainCitation":"[18]","noteIndex":0},"citationItems":[{"id":1151,"uris":["http://zotero.org/users/2275881/items/3J8BB88L"],"uri":["http://zotero.org/users/2275881/items/3J8BB88L"],"itemData":{"id":1151,"type":"article-journal","abstract":"Context: Software projects frequently incur schedule and budget overruns. Planning and estimation are particularly challenging in large and globally distributed agile projects. While software engineering researchers have been investigating effort estimation for many years to help practitioners to improve their estimation processes, there is little empirical research about effort estimation in large-scale distributed projects involving agile teams. Objective: The objective of this paper is three-fold: i) To identify how effort estimation is carried out in large-scale distributed agile projects; ii) to analyze the accuracy of the effort estimation processes in large-scale distributed agile projects; and iii) to identify and investigate the factors that impact the accuracy of effort estimates in large-scale distributed agile projects. Method: We performed an exploratory longitudinal case study. The data collection was operationalized through archival research and semi-structured interviews. Results: The main findings of the studied case are: 1) A two-stage estimation process, with re-estimation at the analysis stage, improves the accuracy of the effort estimates; 2) underestimation is the dominant trend; 3) less mature teams incur larger effort overruns; 4) requirements with larger size/scope incur larger effort overruns; 5) requirements developed in multi-site settings incur larger effort overruns as compared to requirements developed in a co-located setting; 6) requirements priorities impact the accuracy of the effort estimates. Conclusion: A two-stage effort estimation process can improve effort estimation accuracy and seems to address some of the challenges in large-scale agile software development. To improve effort estimates one needs to consider team maturity, distribution as well as requirements size and priorities.","container-title":"Information and Software Technology","DOI":"10.1016/j.infsof.2018.02.009","ISSN":"0950-5849","journalAbbreviation":"Information and Software Technology","language":"en","page":"21-40","source":"ScienceDirect","title":"Effort estimation in large-scale software development: An industrial case study","title-short":"Effort estimation in large-scale software development","volume":"99","author":[{"family":"Usman","given":"Muhammad"},{"family":"Britto","given":"Ricardo"},{"family":"Damm","given":"Lars-Ola"},{"family":"Börstler","given":"Jürgen"}],"issued":{"date-parts":[["2018",7,1]]}}}],"schema":"https://github.com/citation-style-language/schema/raw/master/csl-citation.json"} </w:instrText>
            </w:r>
            <w:r>
              <w:rPr>
                <w:rFonts w:eastAsia="Times New Roman"/>
                <w:sz w:val="20"/>
                <w:szCs w:val="20"/>
                <w:lang w:val="en-US"/>
              </w:rPr>
              <w:fldChar w:fldCharType="separate"/>
            </w:r>
            <w:r w:rsidRPr="00D52056">
              <w:rPr>
                <w:sz w:val="20"/>
                <w:lang w:val="en-US"/>
              </w:rPr>
              <w:t>[1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8976DB0"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2CE4BC53" w14:textId="77777777" w:rsidTr="00AA7B4F">
        <w:trPr>
          <w:trHeight w:val="315"/>
        </w:trPr>
        <w:tc>
          <w:tcPr>
            <w:tcW w:w="2402" w:type="dxa"/>
            <w:vMerge/>
            <w:tcMar>
              <w:top w:w="30" w:type="dxa"/>
              <w:left w:w="45" w:type="dxa"/>
              <w:bottom w:w="30" w:type="dxa"/>
              <w:right w:w="45" w:type="dxa"/>
            </w:tcMar>
            <w:vAlign w:val="center"/>
          </w:tcPr>
          <w:p w14:paraId="6AA7F228" w14:textId="5BAD4529"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801E4B0" w14:textId="758E140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he software development model</w:t>
            </w:r>
            <w:r>
              <w:rPr>
                <w:rFonts w:eastAsia="Times New Roman"/>
                <w:sz w:val="20"/>
                <w:szCs w:val="20"/>
                <w:lang w:val="en-US"/>
              </w:rPr>
              <w:t xml:space="preserve"> </w:t>
            </w:r>
            <w:r>
              <w:rPr>
                <w:rFonts w:eastAsia="Times New Roman"/>
                <w:sz w:val="20"/>
                <w:szCs w:val="20"/>
                <w:lang w:val="en-US"/>
              </w:rPr>
              <w:fldChar w:fldCharType="begin"/>
            </w:r>
            <w:r w:rsidR="00B03F24">
              <w:rPr>
                <w:rFonts w:eastAsia="Times New Roman"/>
                <w:sz w:val="20"/>
                <w:szCs w:val="20"/>
                <w:lang w:val="en-US"/>
              </w:rPr>
              <w:instrText xml:space="preserve"> ADDIN ZOTERO_ITEM CSL_CITATION {"citationID":"ydfFHN6S","properties":{"formattedCitation":"[43]","plainCitation":"[43]","noteIndex":0},"citationItems":[{"id":226,"uris":["http://zotero.org/users/2275881/items/Z4TRQILW"],"uri":["http://zotero.org/users/2275881/items/Z4TRQILW"],"itemData":{"id":226,"type":"paper-conference","abstract":"Effort estimation is a project management activity that is mandatory for the execution of software projects. Despite its importance, there have been just a few studies published on such activities within the Agile Global Software Development (AGSD) context. Their aggregated results were recently published as part of a secondary study that reported the state of the art on effort estimation in AGSD. This study aims to complement the above-mentioned secondary study by means of an empirical investigation on the state of the practice on effort estimation in AGSD. To do so, a survey was carried out using as instrument an on-line questionnaire and a sample comprising software practitioners experienced in effort estimation within the AGSD context. Results show that the effort estimation techniques used within the AGSD and collocated contexts remained unchanged, with planning poker being the one employed the most. Sourcing strategies were found to have no or a small influence upon the choice of estimation techniques. With regard to effort predictors, global challenges such as cultural and time zone differences were reported, in addition to factors that are commonly considered in the collocated context, such as team experience. Finally, many challenges that impact the accuracy of the effort estimates were reported by the respondents, such as problems with the software requirements and the fact that the communication effort between sites is not properly accounted.","container-title":"2015 IEEE 10th International Conference on Global Software Engineering","DOI":"10.1109/ICGSE.2015.10","event":"2015 IEEE 10th International Conference on Global Software Engineering","note":"ISSN: 2329-6313","page":"38-45","publisher":"IEEE","source":"IEEE Xplore","title":"An Empirical Investigation on Effort Estimation in Agile Global Software Development","author":[{"family":"Britto","given":"Ricardo"},{"family":"Mendes","given":"Emilia"},{"family":"Börstler","given":"Jürgen"}],"issued":{"date-parts":[["2015",7]]}}}],"schema":"https://github.com/citation-style-language/schema/raw/master/csl-citation.json"} </w:instrText>
            </w:r>
            <w:r>
              <w:rPr>
                <w:rFonts w:eastAsia="Times New Roman"/>
                <w:sz w:val="20"/>
                <w:szCs w:val="20"/>
                <w:lang w:val="en-US"/>
              </w:rPr>
              <w:fldChar w:fldCharType="separate"/>
            </w:r>
            <w:r w:rsidRPr="000F2E09">
              <w:rPr>
                <w:sz w:val="20"/>
              </w:rPr>
              <w:t>[4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590BE63"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D604993" w14:textId="77777777" w:rsidTr="00AA7B4F">
        <w:trPr>
          <w:trHeight w:val="315"/>
        </w:trPr>
        <w:tc>
          <w:tcPr>
            <w:tcW w:w="2402" w:type="dxa"/>
            <w:vMerge/>
            <w:tcMar>
              <w:top w:w="30" w:type="dxa"/>
              <w:left w:w="45" w:type="dxa"/>
              <w:bottom w:w="30" w:type="dxa"/>
              <w:right w:w="45" w:type="dxa"/>
            </w:tcMar>
            <w:vAlign w:val="center"/>
          </w:tcPr>
          <w:p w14:paraId="5E198641" w14:textId="2143153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4405E1B" w14:textId="3B72AA96" w:rsidR="00AA7B4F" w:rsidRPr="005C5BA6" w:rsidRDefault="00AA7B4F" w:rsidP="0073065F">
            <w:pPr>
              <w:spacing w:line="240" w:lineRule="auto"/>
              <w:rPr>
                <w:rFonts w:eastAsia="Times New Roman"/>
                <w:sz w:val="20"/>
                <w:szCs w:val="20"/>
                <w:lang w:val="en-US"/>
              </w:rPr>
            </w:pPr>
            <w:r w:rsidRPr="0073065F">
              <w:rPr>
                <w:rFonts w:eastAsia="Times New Roman"/>
                <w:sz w:val="20"/>
                <w:szCs w:val="20"/>
                <w:lang w:val="en-US"/>
              </w:rPr>
              <w:t>Core application projec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IGQgkVjl","properties":{"formattedCitation":"[36]","plainCitation":"[36]","noteIndex":0},"citationItems":[{"id":1260,"uris":["http://zotero.org/users/2275881/items/LDZU9P92"],"uri":["http://zotero.org/users/2275881/items/LDZU9P92"],"itemData":{"id":1260,"type":"article-journal","container-title":"International Journal of Information Technology and Computer Science","page":"54-59","title":"Factors Affecting Software Cost Estimation in Developing Countries","volume":"5","author":[{"family":"Javed","given":"Ali"},{"family":"M. A.","given":"Ullah"},{"family":"Aziz-Ur","given":"Rehman"}],"issued":{"date-parts":[["2013"]]}}}],"schema":"https://github.com/citation-style-language/schema/raw/master/csl-citation.json"} </w:instrText>
            </w:r>
            <w:r>
              <w:rPr>
                <w:rFonts w:eastAsia="Times New Roman"/>
                <w:sz w:val="20"/>
                <w:szCs w:val="20"/>
                <w:lang w:val="en-US"/>
              </w:rPr>
              <w:fldChar w:fldCharType="separate"/>
            </w:r>
            <w:r w:rsidRPr="005C5BA6">
              <w:rPr>
                <w:sz w:val="20"/>
              </w:rPr>
              <w:t>[36]</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D9BCEFA"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6C687D61" w14:textId="77777777" w:rsidTr="00AA7B4F">
        <w:trPr>
          <w:trHeight w:val="315"/>
        </w:trPr>
        <w:tc>
          <w:tcPr>
            <w:tcW w:w="2402" w:type="dxa"/>
            <w:vMerge/>
            <w:tcMar>
              <w:top w:w="30" w:type="dxa"/>
              <w:left w:w="45" w:type="dxa"/>
              <w:bottom w:w="30" w:type="dxa"/>
              <w:right w:w="45" w:type="dxa"/>
            </w:tcMar>
            <w:vAlign w:val="center"/>
          </w:tcPr>
          <w:p w14:paraId="51F376E0" w14:textId="25914788"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4244D7D" w14:textId="1E3523C5"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alistic plans and budge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KfugM1dl","properties":{"formattedCitation":"[2]","plainCitation":"[2]","noteIndex":0},"citationItems":[{"id":186,"uris":["http://zotero.org/users/2275881/items/DWJHT2GR"],"uri":["http://zotero.org/users/2275881/items/DWJHT2GR"],"itemData":{"id":186,"type":"paper-conference","abstract":"This paper focuses on the clients' impact on estimation accuracy in software development projects. Client related factors contributing to effort overruns as well as factors preventing overruns are investigated. Based on a literature review and a survey of 300 software professionals we find that: 1) software professionals perceive that clients impact estimation accuracy. Changed and new requirements are perceived as the clients' most frequent contribution to overruns, while overruns are prevented by the availability of competent clients and capable decision makers. 2) Survey results should not be used in estimation accuracy improvement initiatives without further analysis. Surveys typically identify directly observable and project specific causes for overruns, while substantial improvement is only possible when the underlying causes are understood","container-title":"11th IEEE International Software Metrics Symposium (METRICS'05)","DOI":"10.1109/METRICS.2005.30","event":"11th IEEE International Software Metrics Symposium (METRICS'05)","note":"ISSN: 1530-1435","page":"10 pp.-10","source":"IEEE Xplore","title":"The clients' impact on effort estimation accuracy in software development projects","author":[{"family":"Grimstad","given":"S."},{"family":"Jorgensen","given":"M."},{"family":"Molokken-Ostvold","given":"K."}],"issued":{"date-parts":[["2005",9]]}}}],"schema":"https://github.com/citation-style-language/schema/raw/master/csl-citation.json"} </w:instrText>
            </w:r>
            <w:r>
              <w:rPr>
                <w:rFonts w:eastAsia="Times New Roman"/>
                <w:sz w:val="20"/>
                <w:szCs w:val="20"/>
                <w:lang w:val="en-US"/>
              </w:rPr>
              <w:fldChar w:fldCharType="separate"/>
            </w:r>
            <w:r w:rsidRPr="00F91454">
              <w:rPr>
                <w:sz w:val="20"/>
              </w:rPr>
              <w:t>[2]</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11637D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61CF29A" w14:textId="77777777" w:rsidTr="00AA7B4F">
        <w:trPr>
          <w:trHeight w:val="315"/>
        </w:trPr>
        <w:tc>
          <w:tcPr>
            <w:tcW w:w="2402" w:type="dxa"/>
            <w:vMerge/>
            <w:tcMar>
              <w:top w:w="30" w:type="dxa"/>
              <w:left w:w="45" w:type="dxa"/>
              <w:bottom w:w="30" w:type="dxa"/>
              <w:right w:w="45" w:type="dxa"/>
            </w:tcMar>
            <w:vAlign w:val="center"/>
          </w:tcPr>
          <w:p w14:paraId="7F9EE95F" w14:textId="5171E58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E6BDA86" w14:textId="046D69C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blems with allocation of resourc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YbDnVuan","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lang w:val="en-US"/>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E510AEC"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6CF7837" w14:textId="77777777" w:rsidTr="00AA7B4F">
        <w:trPr>
          <w:trHeight w:val="315"/>
        </w:trPr>
        <w:tc>
          <w:tcPr>
            <w:tcW w:w="2402" w:type="dxa"/>
            <w:vMerge/>
            <w:tcMar>
              <w:top w:w="30" w:type="dxa"/>
              <w:left w:w="45" w:type="dxa"/>
              <w:bottom w:w="30" w:type="dxa"/>
              <w:right w:w="45" w:type="dxa"/>
            </w:tcMar>
            <w:vAlign w:val="center"/>
          </w:tcPr>
          <w:p w14:paraId="0F93C2F5" w14:textId="197E4914"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2AAEFA5" w14:textId="46AC5A36"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hared pool of resourc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DOe7uk7b","properties":{"formattedCitation":"[13]","plainCitation":"[13]","noteIndex":0},"citationItems":[{"id":37,"uris":["http://zotero.org/users/2275881/items/PNWT469Y"],"uri":["http://zotero.org/users/2275881/items/PNWT469Y"],"itemData":{"id":37,"type":"paper-conference","abstract":"The purpose of this qualitative multiple case study is to research the current causes to cost estimation errors and revisit the research question of a well published quantitative study to explore whether responses would be consistent using qualitative methodology. Both overlaps and deviations are to be expected as a result of this comparison. The focus of this paper is on differences where new issues are likely to be found.","container-title":"Proceedings of the Second ACM-IEEE international symposium on Empirical software engineering and measurement - ESEM '08","DOI":"10.1145/1414004.1414042","event":"the Second ACM-IEEE international symposium","event-place":"Kaiserslautern, Germany","ISBN":"978-1-59593-971-5","language":"en","page":"233","publisher":"ACM Press","publisher-place":"Kaiserslautern, Germany","source":"Crossref","title":"Any other cost estimation inhibitors?","URL":"http://portal.acm.org/citation.cfm?doid=1414004.1414042","author":[{"family":"Magazinovic","given":"Ana"},{"family":"Pernstål","given":"Joakim"}],"accessed":{"date-parts":[["2019",3,27]]},"issued":{"date-parts":[["2008"]]}}}],"schema":"https://github.com/citation-style-language/schema/raw/master/csl-citation.json"} </w:instrText>
            </w:r>
            <w:r>
              <w:rPr>
                <w:rFonts w:eastAsia="Times New Roman"/>
                <w:sz w:val="20"/>
                <w:szCs w:val="20"/>
                <w:lang w:val="en-US"/>
              </w:rPr>
              <w:fldChar w:fldCharType="separate"/>
            </w:r>
            <w:r w:rsidRPr="00D52056">
              <w:rPr>
                <w:sz w:val="20"/>
              </w:rPr>
              <w:t>[1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6716228"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6C6A476A" w14:textId="77777777" w:rsidTr="00AA7B4F">
        <w:trPr>
          <w:trHeight w:val="315"/>
        </w:trPr>
        <w:tc>
          <w:tcPr>
            <w:tcW w:w="2402" w:type="dxa"/>
            <w:vMerge/>
            <w:tcMar>
              <w:top w:w="30" w:type="dxa"/>
              <w:left w:w="45" w:type="dxa"/>
              <w:bottom w:w="30" w:type="dxa"/>
              <w:right w:w="45" w:type="dxa"/>
            </w:tcMar>
            <w:vAlign w:val="center"/>
          </w:tcPr>
          <w:p w14:paraId="7043AE18" w14:textId="1CC6351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F7ABFEF" w14:textId="13ACD15D"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ject definition chang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f649vAzH","properties":{"formattedCitation":"[44]","plainCitation":"[44]","noteIndex":0},"citationItems":[{"id":1230,"uris":["http://zotero.org/users/2275881/items/9LK3XPLF"],"uri":["http://zotero.org/users/2275881/items/9LK3XPLF"],"itemData":{"id":1230,"type":"article-journal","container-title":"European Journal of Information Systems","DOI":"10.1038/sj.ejis.3000308","ISSN":"0960-085X","issue":"4","journalAbbreviation":"Eur. J. Inf. Syst.","page":"261–268","source":"Dec. 1998","title":"Undersizing software systems: third versus fourth generation software development","title-short":"Undersizing software systems","volume":"7","author":[{"family":"Lind","given":"M. R."},{"family":"Sulek","given":"J. M."}],"issued":{"date-parts":[["1998",12,1]]}}}],"schema":"https://github.com/citation-style-language/schema/raw/master/csl-citation.json"} </w:instrText>
            </w:r>
            <w:r>
              <w:rPr>
                <w:rFonts w:eastAsia="Times New Roman"/>
                <w:sz w:val="20"/>
                <w:szCs w:val="20"/>
                <w:lang w:val="en-US"/>
              </w:rPr>
              <w:fldChar w:fldCharType="separate"/>
            </w:r>
            <w:r w:rsidRPr="000F2E09">
              <w:rPr>
                <w:sz w:val="20"/>
              </w:rPr>
              <w:t>[4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F1965F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6DC73C8F" w14:textId="77777777" w:rsidTr="00AA7B4F">
        <w:trPr>
          <w:trHeight w:val="315"/>
        </w:trPr>
        <w:tc>
          <w:tcPr>
            <w:tcW w:w="2402" w:type="dxa"/>
            <w:vMerge/>
            <w:tcMar>
              <w:top w:w="30" w:type="dxa"/>
              <w:left w:w="45" w:type="dxa"/>
              <w:bottom w:w="30" w:type="dxa"/>
              <w:right w:w="45" w:type="dxa"/>
            </w:tcMar>
            <w:vAlign w:val="center"/>
          </w:tcPr>
          <w:p w14:paraId="4442A9AA" w14:textId="7AF0AA38"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C73B7D9" w14:textId="1DD95D9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Use of uncertain estimates as baselin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TXBBUTw","properties":{"formattedCitation":"[40]","plainCitation":"[40]","noteIndex":0},"citationItems":[{"id":1160,"uris":["http://zotero.org/users/2275881/items/M93YDCRK"],"uri":["http://zotero.org/users/2275881/items/M93YDCRK"],"itemData":{"id":1160,"type":"article-journal","abstract":"This paper is the result of two related studies done on the estimation of IT projects at a large Dutch multinational company. The first one is a study about the accuracy of different dimensions of IT project estimating: schedule, budget and effort. [Note: This paper is an extension of the paper published by the authors as \"An analysis of accuracy and learning in software project estimating\" [28].] This study is based on a dataset of 171 projects collected at the IT department of the company. We analyzed the estimation error of budget, effort and schedule. Also, we analyzed whether there is any learning (improvement) effect over time. With the results of the first study we proceeded to research what is causing the current estimation error (inaccuracy). The results of our first study show that there is no relation between accuracy of budget, schedule and effort in the company analyzed. Besides, they show that over time there is no change in the inaccuracy (effectiveness and efficiency of the estimates). In our second study we discovered that the sources of this inaccuracy are: (IT estimation) process complexity, misuse of estimates, technical complexity, requirements redefinition and business domain instability. This paper reflects and provides recommendations on how to improve the learning from historical estimates and how to manage the diverse sources of inaccuracy inside this particular company and also in other organizations.","container-title":"International Journal of Software Engineering and Knowledge Engineering","DOI":"10.1142/S0218194013400081","ISSN":"0218-1940","issue":"04","journalAbbreviation":"Int. J. Soft. Eng. Knowl. Eng.","note":"publisher: World Scientific Publishing Co.","page":"409-432","source":"worldscientific.com (Atypon)","title":"An empirical study into the accuracy of it estimations and its influencing factors","volume":"23","author":[{"family":"Zapata","given":"A. H."},{"family":"Chaudron","given":"M. R. V."}],"issued":{"date-parts":[["2013",5,1]]}}}],"schema":"https://github.com/citation-style-language/schema/raw/master/csl-citation.json"} </w:instrText>
            </w:r>
            <w:r>
              <w:rPr>
                <w:rFonts w:eastAsia="Times New Roman"/>
                <w:sz w:val="20"/>
                <w:szCs w:val="20"/>
                <w:lang w:val="en-US"/>
              </w:rPr>
              <w:fldChar w:fldCharType="separate"/>
            </w:r>
            <w:r w:rsidRPr="000F2E09">
              <w:rPr>
                <w:sz w:val="20"/>
                <w:lang w:val="en-US"/>
              </w:rPr>
              <w:t>[4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4604F1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6A6F4ADF" w14:textId="77777777" w:rsidTr="00AA7B4F">
        <w:trPr>
          <w:trHeight w:val="315"/>
        </w:trPr>
        <w:tc>
          <w:tcPr>
            <w:tcW w:w="2402" w:type="dxa"/>
            <w:vMerge/>
            <w:tcMar>
              <w:top w:w="30" w:type="dxa"/>
              <w:left w:w="45" w:type="dxa"/>
              <w:bottom w:w="30" w:type="dxa"/>
              <w:right w:w="45" w:type="dxa"/>
            </w:tcMar>
            <w:vAlign w:val="center"/>
          </w:tcPr>
          <w:p w14:paraId="0F6B28EC" w14:textId="7DBF1CE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D0D99AA" w14:textId="167A5C5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ject/task dur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zNfFMH6","properties":{"formattedCitation":"[45]","plainCitation":"[45]","noteIndex":0},"citationItems":[{"id":1231,"uris":["http://zotero.org/users/2275881/items/MG3BMN78"],"uri":["http://zotero.org/users/2275881/items/MG3BMN78"],"itemData":{"id":1231,"type":"article-journal","container-title":"Journal of Computer Information Systems","issue":"2","page":"123 - 129","title":"An Examination of Determinants of Software Testing and Project Management Effort","volume":"57","author":[{"family":"Subramanian","given":"Girish"},{"family":"Pendharkar","given":"Parag C."},{"family":"Pai","given":"Dinesh"}],"issued":{"date-parts":[["2017"]]}}}],"schema":"https://github.com/citation-style-language/schema/raw/master/csl-citation.json"} </w:instrText>
            </w:r>
            <w:r>
              <w:rPr>
                <w:rFonts w:eastAsia="Times New Roman"/>
                <w:sz w:val="20"/>
                <w:szCs w:val="20"/>
                <w:lang w:val="en-US"/>
              </w:rPr>
              <w:fldChar w:fldCharType="separate"/>
            </w:r>
            <w:r w:rsidRPr="000F2E09">
              <w:rPr>
                <w:sz w:val="20"/>
              </w:rPr>
              <w:t>[4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28F319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0CD1122D" w14:textId="77777777" w:rsidTr="00AA7B4F">
        <w:trPr>
          <w:trHeight w:val="315"/>
        </w:trPr>
        <w:tc>
          <w:tcPr>
            <w:tcW w:w="2402" w:type="dxa"/>
            <w:vMerge/>
            <w:tcMar>
              <w:top w:w="30" w:type="dxa"/>
              <w:left w:w="45" w:type="dxa"/>
              <w:bottom w:w="30" w:type="dxa"/>
              <w:right w:w="45" w:type="dxa"/>
            </w:tcMar>
            <w:vAlign w:val="center"/>
          </w:tcPr>
          <w:p w14:paraId="4A9829FF" w14:textId="27C3CB5E"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A90056F" w14:textId="2191643B"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hared project vis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P29IU0ZR","properties":{"formattedCitation":"[14]","plainCitation":"[14]","noteIndex":0},"citationItems":[{"id":1175,"uris":["http://zotero.org/users/2275881/items/NA2B89I6"],"uri":["http://zotero.org/users/2275881/items/NA2B89I6"],"itemData":{"id":1175,"type":"article-journal","container-title":"e-Informatica Software Engineering Journal","DOI":"10.5277/e-Inf180107","issue":"1","page":"167–198","title":"The Role of Organisational Phenomena in Software Cost Estimation: A Case Study of Supporting and Hindering Factors","title-short":"The Role of Organisational Phenomena in Software Cost Estimation","volume":"12","author":[{"family":"Rahikkala","given":"Jurka"},{"family":"Hyrynsalmi","given":"Sami"},{"family":"Leppänen","given":"Ville"},{"family":"Porres","given":"Ivan"}],"issued":{"date-parts":[["2018"]]}}}],"schema":"https://github.com/citation-style-language/schema/raw/master/csl-citation.json"} </w:instrText>
            </w:r>
            <w:r>
              <w:rPr>
                <w:rFonts w:eastAsia="Times New Roman"/>
                <w:sz w:val="20"/>
                <w:szCs w:val="20"/>
                <w:lang w:val="en-US"/>
              </w:rPr>
              <w:fldChar w:fldCharType="separate"/>
            </w:r>
            <w:r w:rsidRPr="00D52056">
              <w:rPr>
                <w:sz w:val="20"/>
              </w:rPr>
              <w:t>[1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1B3765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33092076" w14:textId="77777777" w:rsidTr="00AA7B4F">
        <w:trPr>
          <w:trHeight w:val="315"/>
        </w:trPr>
        <w:tc>
          <w:tcPr>
            <w:tcW w:w="2402" w:type="dxa"/>
            <w:vMerge/>
            <w:tcMar>
              <w:top w:w="30" w:type="dxa"/>
              <w:left w:w="45" w:type="dxa"/>
              <w:bottom w:w="30" w:type="dxa"/>
              <w:right w:w="45" w:type="dxa"/>
            </w:tcMar>
            <w:vAlign w:val="center"/>
          </w:tcPr>
          <w:p w14:paraId="4BB2FEF8" w14:textId="1D5D90B8"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CEC59E5" w14:textId="414B29A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Strict time to deliver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F0nfAiU","properties":{"formattedCitation":"[9]","plainCitation":"[9]","noteIndex":0},"citationItems":[{"id":1146,"uris":["http://zotero.org/users/2275881/items/SFREFCHV"],"uri":["http://zotero.org/users/2275881/items/SFREFCHV"],"itemData":{"id":1146,"type":"article-journal","abstract":"Software Effort Estimation is one of the most challenging aspects in the software development life cycle. Recent empirical studies in the area of software development estimation indicate the presence of two models for effort estimation: (i) Formal, and (ii) Expert Based (Informal). The IT sector in Palestine is one of the most promising and constantly growing sectors. Nonetheless, studies addressing effort estimation approaches and techniques within the Palestinian IT sector are still highly missing. Therefore, we were motivated to conduct a qualitative study to increase our understanding about how industrial teams approach software effort estimation and to explore the challenges they are facing. Our investigation started with a survey that targeted software professionals, and then we conducted multiple-case study approach involving four different software development companies in Palestine. Results show that: (i) around 25% of cost overrun in software projects is due to inaccurate estimations; (ii) expert based estimation models are the mostly applied models especially within agile environments; (iii) a potential advantage can be achieved when formalizing the process of expert based models by having guidelines and checklists; (iv) accuracy of effort estimation is largely affected by team experience, domain knowledge, and requirements clarity; and (v) companies working with outsourcing model do have better effort estimation accuracy than companies working in local market. Based on our findings, we highlight areas that require further investigation.","container-title":"International Journal of Technology in Education and Science","ISSN":"2651-5369","issue":"2","language":"en","note":"publisher: International Journal of Technology in Education and Science","page":"72-84","source":"ERIC","title":"Software Development Estimation Techniques in Industrial Contexts: An Exploratory Multiple Case-Study","title-short":"Software Development Estimation Techniques in Industrial Contexts","volume":"3","author":[{"family":"Zarour","given":"Ahmed"},{"family":"Zein","given":"Samer"}],"issued":{"date-parts":[["2019"]]}}}],"schema":"https://github.com/citation-style-language/schema/raw/master/csl-citation.json"} </w:instrText>
            </w:r>
            <w:r>
              <w:rPr>
                <w:rFonts w:eastAsia="Times New Roman"/>
                <w:sz w:val="20"/>
                <w:szCs w:val="20"/>
                <w:lang w:val="en-US"/>
              </w:rPr>
              <w:fldChar w:fldCharType="separate"/>
            </w:r>
            <w:r w:rsidRPr="006D02A7">
              <w:rPr>
                <w:sz w:val="20"/>
              </w:rPr>
              <w:t>[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2D7273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6C734C1E" w14:textId="77777777" w:rsidTr="00AA7B4F">
        <w:trPr>
          <w:trHeight w:val="315"/>
        </w:trPr>
        <w:tc>
          <w:tcPr>
            <w:tcW w:w="2402" w:type="dxa"/>
            <w:vMerge/>
            <w:tcMar>
              <w:top w:w="30" w:type="dxa"/>
              <w:left w:w="45" w:type="dxa"/>
              <w:bottom w:w="30" w:type="dxa"/>
              <w:right w:w="45" w:type="dxa"/>
            </w:tcMar>
            <w:vAlign w:val="center"/>
          </w:tcPr>
          <w:p w14:paraId="002F1C6C" w14:textId="2985A5D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A620EA3" w14:textId="57616369"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ject domai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gDd2DPZJ","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B321C45"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7316D26" w14:textId="77777777" w:rsidTr="00AA7B4F">
        <w:trPr>
          <w:trHeight w:val="315"/>
        </w:trPr>
        <w:tc>
          <w:tcPr>
            <w:tcW w:w="2402" w:type="dxa"/>
            <w:vMerge/>
            <w:tcMar>
              <w:top w:w="30" w:type="dxa"/>
              <w:left w:w="45" w:type="dxa"/>
              <w:bottom w:w="30" w:type="dxa"/>
              <w:right w:w="45" w:type="dxa"/>
            </w:tcMar>
            <w:vAlign w:val="center"/>
          </w:tcPr>
          <w:p w14:paraId="1E3C1EED" w14:textId="07379EB2"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37B1FAD" w14:textId="43B93601"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ask clar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gKMNOKat","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5B4E13A"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1B3D5C00" w14:textId="77777777" w:rsidTr="00AA7B4F">
        <w:trPr>
          <w:trHeight w:val="315"/>
        </w:trPr>
        <w:tc>
          <w:tcPr>
            <w:tcW w:w="2402" w:type="dxa"/>
            <w:vMerge/>
            <w:tcMar>
              <w:top w:w="30" w:type="dxa"/>
              <w:left w:w="45" w:type="dxa"/>
              <w:bottom w:w="30" w:type="dxa"/>
              <w:right w:w="45" w:type="dxa"/>
            </w:tcMar>
            <w:vAlign w:val="center"/>
          </w:tcPr>
          <w:p w14:paraId="7E35270A" w14:textId="7BCFBC9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8279B79" w14:textId="707B5C5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eadlin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j3VlzjvV","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B66A10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2C256096" w14:textId="77777777" w:rsidTr="00AA7B4F">
        <w:trPr>
          <w:trHeight w:val="315"/>
        </w:trPr>
        <w:tc>
          <w:tcPr>
            <w:tcW w:w="2402" w:type="dxa"/>
            <w:vMerge/>
            <w:tcMar>
              <w:top w:w="30" w:type="dxa"/>
              <w:left w:w="45" w:type="dxa"/>
              <w:bottom w:w="30" w:type="dxa"/>
              <w:right w:w="45" w:type="dxa"/>
            </w:tcMar>
            <w:vAlign w:val="center"/>
          </w:tcPr>
          <w:p w14:paraId="1BFF222D" w14:textId="6B84152C"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5CED857" w14:textId="62E7CFA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Budge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vMZU6bSi","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3097048"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F07E45B" w14:textId="77777777" w:rsidTr="00AA7B4F">
        <w:trPr>
          <w:trHeight w:val="315"/>
        </w:trPr>
        <w:tc>
          <w:tcPr>
            <w:tcW w:w="2402" w:type="dxa"/>
            <w:vMerge/>
            <w:tcMar>
              <w:top w:w="30" w:type="dxa"/>
              <w:left w:w="45" w:type="dxa"/>
              <w:bottom w:w="30" w:type="dxa"/>
              <w:right w:w="45" w:type="dxa"/>
            </w:tcMar>
            <w:vAlign w:val="center"/>
          </w:tcPr>
          <w:p w14:paraId="30F71995" w14:textId="452D2B1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29D40B9" w14:textId="5FE15D6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Project prior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WO9tRJBw","properties":{"formattedCitation":"[7]","plainCitation":"[7]","noteIndex":0},"citationItems":[{"id":1155,"uris":["http://zotero.org/users/2275881/items/6DZRZKCB"],"uri":["http://zotero.org/users/2275881/items/6DZRZKCB"],"itemData":{"id":1155,"type":"article-journal","abstract":"Software systems of today are often complex, making development costs difficult to estimate. This paper uses data from 50 projects performed at one of the largest banks in Sweden to identify factors that have an impact on software development cost. Correlation analysis of the relationship between factor states and project costs was assessed using ANOVA and regression analysis. Ten out of the original 31 factors turned out to have an impact on software development project cost at the Swedish bank including the: number of function points, involved risk, number of budget revisions, primary platform, project priority, commissioning body’s unit, commissioning body, number of project participants, project duration, and number of consultants. In order to be able to compare projects of different size and complexity, this study also considers the software development productivity defined as the amount of function points per working hour in a project. The study at the bank indicates that the productivity is affected by factors such as performance of estimation and prognosis efforts, project type, number of budget revisions, existence of testing conductor, presentation interface, and number of project participants. A discussion addressing how the productivity factors relate to cost estimation models and their factors is presented. Some of the factors found to have an impact on cost are already included in estimation models such as COCOMO II, TEAMATe, and SEER-SEM, for instance function points and software platform. Thus, this paper validates these well-known factors for cost estimation. However, several of the factors found in this study are not included in established models for software development cost estimation. Thus, this paper also provides indications for possible extensions of these models.","container-title":"Software Quality Journal","DOI":"10.1007/s11219-011-9137-8","ISSN":"1573-1367","issue":"2","journalAbbreviation":"Software Qual J","language":"en","page":"395-417","source":"Springer Link","title":"Identifying factors affecting software development cost and productivity","volume":"20","author":[{"family":"Lagerström","given":"Robert"},{"family":"Würtemberg","given":"Liv Marcks","non-dropping-particle":"von"},{"family":"Holm","given":"Hannes"},{"family":"Luczak","given":"Oscar"}],"issued":{"date-parts":[["2012",6,1]]}}}],"schema":"https://github.com/citation-style-language/schema/raw/master/csl-citation.json"} </w:instrText>
            </w:r>
            <w:r>
              <w:rPr>
                <w:rFonts w:eastAsia="Times New Roman"/>
                <w:sz w:val="20"/>
                <w:szCs w:val="20"/>
                <w:lang w:val="en-US"/>
              </w:rPr>
              <w:fldChar w:fldCharType="separate"/>
            </w:r>
            <w:r w:rsidRPr="006D02A7">
              <w:rPr>
                <w:sz w:val="20"/>
              </w:rPr>
              <w:t>[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086D0D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479C9D4A" w14:textId="77777777" w:rsidTr="00AA7B4F">
        <w:trPr>
          <w:trHeight w:val="315"/>
        </w:trPr>
        <w:tc>
          <w:tcPr>
            <w:tcW w:w="2402" w:type="dxa"/>
            <w:vMerge/>
            <w:tcMar>
              <w:top w:w="30" w:type="dxa"/>
              <w:left w:w="45" w:type="dxa"/>
              <w:bottom w:w="30" w:type="dxa"/>
              <w:right w:w="45" w:type="dxa"/>
            </w:tcMar>
            <w:vAlign w:val="center"/>
          </w:tcPr>
          <w:p w14:paraId="6CD0863F" w14:textId="70DB507F"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6BAFD39" w14:textId="09393B6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ncurrency of task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sSTa0GnW","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58CDA3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7B0369EF" w14:textId="77777777" w:rsidTr="00AA7B4F">
        <w:trPr>
          <w:trHeight w:val="315"/>
        </w:trPr>
        <w:tc>
          <w:tcPr>
            <w:tcW w:w="2402" w:type="dxa"/>
            <w:vMerge/>
            <w:tcMar>
              <w:top w:w="30" w:type="dxa"/>
              <w:left w:w="45" w:type="dxa"/>
              <w:bottom w:w="30" w:type="dxa"/>
              <w:right w:w="45" w:type="dxa"/>
            </w:tcMar>
            <w:vAlign w:val="center"/>
          </w:tcPr>
          <w:p w14:paraId="5E4AFEE4" w14:textId="28ABFFFD"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E2156F4" w14:textId="11A484B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Higher risk projec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65TfoY7K","properties":{"formattedCitation":"[7]","plainCitation":"[7]","noteIndex":0},"citationItems":[{"id":1155,"uris":["http://zotero.org/users/2275881/items/6DZRZKCB"],"uri":["http://zotero.org/users/2275881/items/6DZRZKCB"],"itemData":{"id":1155,"type":"article-journal","abstract":"Software systems of today are often complex, making development costs difficult to estimate. This paper uses data from 50 projects performed at one of the largest banks in Sweden to identify factors that have an impact on software development cost. Correlation analysis of the relationship between factor states and project costs was assessed using ANOVA and regression analysis. Ten out of the original 31 factors turned out to have an impact on software development project cost at the Swedish bank including the: number of function points, involved risk, number of budget revisions, primary platform, project priority, commissioning body’s unit, commissioning body, number of project participants, project duration, and number of consultants. In order to be able to compare projects of different size and complexity, this study also considers the software development productivity defined as the amount of function points per working hour in a project. The study at the bank indicates that the productivity is affected by factors such as performance of estimation and prognosis efforts, project type, number of budget revisions, existence of testing conductor, presentation interface, and number of project participants. A discussion addressing how the productivity factors relate to cost estimation models and their factors is presented. Some of the factors found to have an impact on cost are already included in estimation models such as COCOMO II, TEAMATe, and SEER-SEM, for instance function points and software platform. Thus, this paper validates these well-known factors for cost estimation. However, several of the factors found in this study are not included in established models for software development cost estimation. Thus, this paper also provides indications for possible extensions of these models.","container-title":"Software Quality Journal","DOI":"10.1007/s11219-011-9137-8","ISSN":"1573-1367","issue":"2","journalAbbreviation":"Software Qual J","language":"en","page":"395-417","source":"Springer Link","title":"Identifying factors affecting software development cost and productivity","volume":"20","author":[{"family":"Lagerström","given":"Robert"},{"family":"Würtemberg","given":"Liv Marcks","non-dropping-particle":"von"},{"family":"Holm","given":"Hannes"},{"family":"Luczak","given":"Oscar"}],"issued":{"date-parts":[["2012",6,1]]}}}],"schema":"https://github.com/citation-style-language/schema/raw/master/csl-citation.json"} </w:instrText>
            </w:r>
            <w:r>
              <w:rPr>
                <w:rFonts w:eastAsia="Times New Roman"/>
                <w:sz w:val="20"/>
                <w:szCs w:val="20"/>
                <w:lang w:val="en-US"/>
              </w:rPr>
              <w:fldChar w:fldCharType="separate"/>
            </w:r>
            <w:r w:rsidRPr="006D02A7">
              <w:rPr>
                <w:sz w:val="20"/>
              </w:rPr>
              <w:t>[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3C9425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17670967" w14:textId="77777777" w:rsidTr="00AA7B4F">
        <w:trPr>
          <w:trHeight w:val="315"/>
        </w:trPr>
        <w:tc>
          <w:tcPr>
            <w:tcW w:w="2402" w:type="dxa"/>
            <w:vMerge/>
            <w:tcMar>
              <w:top w:w="30" w:type="dxa"/>
              <w:left w:w="45" w:type="dxa"/>
              <w:bottom w:w="30" w:type="dxa"/>
              <w:right w:w="45" w:type="dxa"/>
            </w:tcMar>
            <w:vAlign w:val="center"/>
          </w:tcPr>
          <w:p w14:paraId="4D03DD99" w14:textId="69885D75"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8592674" w14:textId="3B3499CB"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More consultants in the projec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7I7oUb0P","properties":{"formattedCitation":"[7]","plainCitation":"[7]","noteIndex":0},"citationItems":[{"id":1155,"uris":["http://zotero.org/users/2275881/items/6DZRZKCB"],"uri":["http://zotero.org/users/2275881/items/6DZRZKCB"],"itemData":{"id":1155,"type":"article-journal","abstract":"Software systems of today are often complex, making development costs difficult to estimate. This paper uses data from 50 projects performed at one of the largest banks in Sweden to identify factors that have an impact on software development cost. Correlation analysis of the relationship between factor states and project costs was assessed using ANOVA and regression analysis. Ten out of the original 31 factors turned out to have an impact on software development project cost at the Swedish bank including the: number of function points, involved risk, number of budget revisions, primary platform, project priority, commissioning body’s unit, commissioning body, number of project participants, project duration, and number of consultants. In order to be able to compare projects of different size and complexity, this study also considers the software development productivity defined as the amount of function points per working hour in a project. The study at the bank indicates that the productivity is affected by factors such as performance of estimation and prognosis efforts, project type, number of budget revisions, existence of testing conductor, presentation interface, and number of project participants. A discussion addressing how the productivity factors relate to cost estimation models and their factors is presented. Some of the factors found to have an impact on cost are already included in estimation models such as COCOMO II, TEAMATe, and SEER-SEM, for instance function points and software platform. Thus, this paper validates these well-known factors for cost estimation. However, several of the factors found in this study are not included in established models for software development cost estimation. Thus, this paper also provides indications for possible extensions of these models.","container-title":"Software Quality Journal","DOI":"10.1007/s11219-011-9137-8","ISSN":"1573-1367","issue":"2","journalAbbreviation":"Software Qual J","language":"en","page":"395-417","source":"Springer Link","title":"Identifying factors affecting software development cost and productivity","volume":"20","author":[{"family":"Lagerström","given":"Robert"},{"family":"Würtemberg","given":"Liv Marcks","non-dropping-particle":"von"},{"family":"Holm","given":"Hannes"},{"family":"Luczak","given":"Oscar"}],"issued":{"date-parts":[["2012",6,1]]}}}],"schema":"https://github.com/citation-style-language/schema/raw/master/csl-citation.json"} </w:instrText>
            </w:r>
            <w:r>
              <w:rPr>
                <w:rFonts w:eastAsia="Times New Roman"/>
                <w:sz w:val="20"/>
                <w:szCs w:val="20"/>
                <w:lang w:val="en-US"/>
              </w:rPr>
              <w:fldChar w:fldCharType="separate"/>
            </w:r>
            <w:r w:rsidRPr="006D02A7">
              <w:rPr>
                <w:sz w:val="20"/>
                <w:lang w:val="en-US"/>
              </w:rPr>
              <w:t>[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653C98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008B63E5" w14:textId="77777777" w:rsidTr="00AA7B4F">
        <w:trPr>
          <w:trHeight w:val="315"/>
        </w:trPr>
        <w:tc>
          <w:tcPr>
            <w:tcW w:w="2402" w:type="dxa"/>
            <w:vMerge/>
            <w:tcMar>
              <w:top w:w="30" w:type="dxa"/>
              <w:left w:w="45" w:type="dxa"/>
              <w:bottom w:w="30" w:type="dxa"/>
              <w:right w:w="45" w:type="dxa"/>
            </w:tcMar>
            <w:vAlign w:val="center"/>
          </w:tcPr>
          <w:p w14:paraId="66E06139" w14:textId="2F76357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8FEB95F" w14:textId="2A72B496"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Use of 3G environment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Aye9KgzY","properties":{"formattedCitation":"[45]","plainCitation":"[45]","noteIndex":0},"citationItems":[{"id":1231,"uris":["http://zotero.org/users/2275881/items/MG3BMN78"],"uri":["http://zotero.org/users/2275881/items/MG3BMN78"],"itemData":{"id":1231,"type":"article-journal","container-title":"Journal of Computer Information Systems","issue":"2","page":"123 - 129","title":"An Examination of Determinants of Software Testing and Project Management Effort","volume":"57","author":[{"family":"Subramanian","given":"Girish"},{"family":"Pendharkar","given":"Parag C."},{"family":"Pai","given":"Dinesh"}],"issued":{"date-parts":[["2017"]]}}}],"schema":"https://github.com/citation-style-language/schema/raw/master/csl-citation.json"} </w:instrText>
            </w:r>
            <w:r>
              <w:rPr>
                <w:rFonts w:eastAsia="Times New Roman"/>
                <w:sz w:val="20"/>
                <w:szCs w:val="20"/>
                <w:lang w:val="en-US"/>
              </w:rPr>
              <w:fldChar w:fldCharType="separate"/>
            </w:r>
            <w:r w:rsidRPr="000F2E09">
              <w:rPr>
                <w:sz w:val="20"/>
              </w:rPr>
              <w:t>[4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1F14906"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1C965124" w14:textId="77777777" w:rsidTr="00AA7B4F">
        <w:trPr>
          <w:trHeight w:val="315"/>
        </w:trPr>
        <w:tc>
          <w:tcPr>
            <w:tcW w:w="2402" w:type="dxa"/>
            <w:vMerge/>
            <w:tcMar>
              <w:top w:w="30" w:type="dxa"/>
              <w:left w:w="45" w:type="dxa"/>
              <w:bottom w:w="30" w:type="dxa"/>
              <w:right w:w="45" w:type="dxa"/>
            </w:tcMar>
            <w:vAlign w:val="center"/>
          </w:tcPr>
          <w:p w14:paraId="7E83ED34" w14:textId="64EDAF2E"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262FD9C2" w14:textId="23578F5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Use of report generation tool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ws1N9SXe","properties":{"formattedCitation":"[45]","plainCitation":"[45]","noteIndex":0},"citationItems":[{"id":1231,"uris":["http://zotero.org/users/2275881/items/MG3BMN78"],"uri":["http://zotero.org/users/2275881/items/MG3BMN78"],"itemData":{"id":1231,"type":"article-journal","container-title":"Journal of Computer Information Systems","issue":"2","page":"123 - 129","title":"An Examination of Determinants of Software Testing and Project Management Effort","volume":"57","author":[{"family":"Subramanian","given":"Girish"},{"family":"Pendharkar","given":"Parag C."},{"family":"Pai","given":"Dinesh"}],"issued":{"date-parts":[["2017"]]}}}],"schema":"https://github.com/citation-style-language/schema/raw/master/csl-citation.json"} </w:instrText>
            </w:r>
            <w:r>
              <w:rPr>
                <w:rFonts w:eastAsia="Times New Roman"/>
                <w:sz w:val="20"/>
                <w:szCs w:val="20"/>
                <w:lang w:val="en-US"/>
              </w:rPr>
              <w:fldChar w:fldCharType="separate"/>
            </w:r>
            <w:r w:rsidRPr="000F2E09">
              <w:rPr>
                <w:sz w:val="20"/>
                <w:lang w:val="en-US"/>
              </w:rPr>
              <w:t>[4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284D2C2"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Data</w:t>
            </w:r>
          </w:p>
        </w:tc>
      </w:tr>
      <w:tr w:rsidR="00AA7B4F" w:rsidRPr="0073065F" w14:paraId="5F650A50" w14:textId="77777777" w:rsidTr="00AA7B4F">
        <w:trPr>
          <w:trHeight w:val="315"/>
        </w:trPr>
        <w:tc>
          <w:tcPr>
            <w:tcW w:w="2402" w:type="dxa"/>
            <w:vMerge/>
            <w:tcMar>
              <w:top w:w="30" w:type="dxa"/>
              <w:left w:w="45" w:type="dxa"/>
              <w:bottom w:w="30" w:type="dxa"/>
              <w:right w:w="45" w:type="dxa"/>
            </w:tcMar>
            <w:vAlign w:val="center"/>
          </w:tcPr>
          <w:p w14:paraId="4DB3A4CC" w14:textId="0D666436"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FC61453" w14:textId="66FFBC28"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hanges to the technolog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kk0rvy2e","properties":{"formattedCitation":"[33]","plainCitation":"[33]","noteIndex":0},"citationItems":[{"id":199,"uris":["http://zotero.org/users/2275881/items/8JHHCB4X"],"uri":["http://zotero.org/users/2275881/items/8JHHCB4X"],"itemData":{"id":199,"type":"paper-conference","abstract":"In most cases, software projects exceed their estimated effort. It is often assumed that inaccurate estimates are the main reason for these overruns. Contrarily, our results show that this assumption is not reasonable in many cases. We conducted a survey to gather data on the current situation of software development effort estimation. Apart from objective criteria, we also asked the participants for their subjective perceptions of the estimates. The participants’ perceptions indicate that they do not agree with the objective assessments as 82% perceive their estimate as ‘good’ despite large overruns and provide reasonable arguments for their perceptions. Furthermore, many projects do not re-estimate the effort due to change requests leading to meaningless comparisons of estimated and actual effort. As a consequence, research needs to find new measures to assess the actual estimation accuracy. Besides the actual estimation process, professionals need to intensify their effort to manage the estimation processes’ surroundings.","container-title":"2011 International Symposium on Empirical Software Engineering and Measurement","DOI":"10.1109/ESEM.2011.32","event":"2011 5th International Symposium on Empirical Software Engineering and Measurement (ESEM)","event-place":"Banff, AB, Canada","ISBN":"978-1-4577-2203-5","language":"en","page":"235-244","publisher":"IEEE","publisher-place":"Banff, AB, Canada","source":"DOI.org (Crossref)","title":"A Current Assessment of Software Development Effort Estimation","URL":"http://ieeexplore.ieee.org/document/6092572/","author":[{"family":"Basten","given":"Dirk"},{"family":"Mellis","given":"Werner"}],"accessed":{"date-parts":[["2019",12,3]]},"issued":{"date-parts":[["2011",9]]}}}],"schema":"https://github.com/citation-style-language/schema/raw/master/csl-citation.json"} </w:instrText>
            </w:r>
            <w:r>
              <w:rPr>
                <w:rFonts w:eastAsia="Times New Roman"/>
                <w:sz w:val="20"/>
                <w:szCs w:val="20"/>
                <w:lang w:val="en-US"/>
              </w:rPr>
              <w:fldChar w:fldCharType="separate"/>
            </w:r>
            <w:r w:rsidRPr="004161F9">
              <w:rPr>
                <w:sz w:val="20"/>
              </w:rPr>
              <w:t>[3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65E6C1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B03F24" w:rsidRPr="0073065F" w14:paraId="6344B08C" w14:textId="77777777" w:rsidTr="00AA7B4F">
        <w:trPr>
          <w:trHeight w:val="315"/>
        </w:trPr>
        <w:tc>
          <w:tcPr>
            <w:tcW w:w="2402" w:type="dxa"/>
            <w:vMerge w:val="restart"/>
            <w:tcMar>
              <w:top w:w="30" w:type="dxa"/>
              <w:left w:w="45" w:type="dxa"/>
              <w:bottom w:w="30" w:type="dxa"/>
              <w:right w:w="45" w:type="dxa"/>
            </w:tcMar>
            <w:vAlign w:val="center"/>
            <w:hideMark/>
          </w:tcPr>
          <w:p w14:paraId="4249911B" w14:textId="77777777" w:rsidR="00B03F24" w:rsidRPr="0073065F" w:rsidRDefault="00B03F24" w:rsidP="0073065F">
            <w:pPr>
              <w:spacing w:line="240" w:lineRule="auto"/>
              <w:jc w:val="center"/>
              <w:rPr>
                <w:rFonts w:eastAsia="Times New Roman"/>
                <w:sz w:val="20"/>
                <w:szCs w:val="20"/>
                <w:lang w:val="en-US"/>
              </w:rPr>
            </w:pPr>
            <w:r w:rsidRPr="0073065F">
              <w:rPr>
                <w:rFonts w:eastAsia="Times New Roman"/>
                <w:sz w:val="20"/>
                <w:szCs w:val="20"/>
                <w:lang w:val="en-US"/>
              </w:rPr>
              <w:t>Estimation process</w:t>
            </w:r>
          </w:p>
        </w:tc>
        <w:tc>
          <w:tcPr>
            <w:tcW w:w="4681" w:type="dxa"/>
            <w:tcMar>
              <w:top w:w="30" w:type="dxa"/>
              <w:left w:w="45" w:type="dxa"/>
              <w:bottom w:w="30" w:type="dxa"/>
              <w:right w:w="45" w:type="dxa"/>
            </w:tcMar>
            <w:vAlign w:val="bottom"/>
            <w:hideMark/>
          </w:tcPr>
          <w:p w14:paraId="1B507DD2" w14:textId="52A8A303"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Annotation of stori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8gNNz7Dy","properties":{"formattedCitation":"[46]","plainCitation":"[46]","noteIndex":0},"citationItems":[{"id":1349,"uris":["http://zotero.org/users/2275881/items/VM9LIRWK"],"uri":["http://zotero.org/users/2275881/items/VM9LIRWK"],"itemData":{"id":1349,"type":"paper-conference","abstract":"The accuracy of effort estimates is an important factor for the success of a project. In agile projects, these estimates are often obtained through the structured group estimation process of planning poker. To increase the accuracy of such estimates, we propose to annotate user stories with symbols that highlight risk and effort drivers and thus give all team members a better understanding of a project's challenges. In this paper, we report on the results of a study that examines the effect of using risk and effort annotations on project teams' level of shared understanding, estimation accuracy and estimation bias. Our results show that the use of annotations in planning poker increases estimation accuracy.","container-title":"2016 42th Euromicro Conference on Software Engineering and Advanced Applications (SEAA)","DOI":"10.1109/SEAA.2016.24","event":"2016 42th Euromicro Conference on Software Engineering and Advanced Applications (SEAA)","note":"ISSN: 2376-9505","page":"17-24","source":"IEEE Xplore","title":"Supporting Feature Estimation with Risk and Effort Annotations","author":[{"family":"Grapenthin","given":"S."},{"family":"Book","given":"M."},{"family":"Richter","given":"T."},{"family":"Gruhn","given":"V."}],"issued":{"date-parts":[["2016",8]]}}}],"schema":"https://github.com/citation-style-language/schema/raw/master/csl-citation.json"} </w:instrText>
            </w:r>
            <w:r>
              <w:rPr>
                <w:rFonts w:eastAsia="Times New Roman"/>
                <w:sz w:val="20"/>
                <w:szCs w:val="20"/>
                <w:lang w:val="en-US"/>
              </w:rPr>
              <w:fldChar w:fldCharType="separate"/>
            </w:r>
            <w:r w:rsidRPr="000F2E09">
              <w:rPr>
                <w:sz w:val="20"/>
              </w:rPr>
              <w:t>[46]</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BBF419B"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B03F24" w:rsidRPr="0073065F" w14:paraId="00ADC5F0" w14:textId="77777777" w:rsidTr="00AA7B4F">
        <w:trPr>
          <w:trHeight w:val="315"/>
        </w:trPr>
        <w:tc>
          <w:tcPr>
            <w:tcW w:w="2402" w:type="dxa"/>
            <w:vMerge/>
            <w:tcMar>
              <w:top w:w="30" w:type="dxa"/>
              <w:left w:w="45" w:type="dxa"/>
              <w:bottom w:w="30" w:type="dxa"/>
              <w:right w:w="45" w:type="dxa"/>
            </w:tcMar>
            <w:vAlign w:val="center"/>
          </w:tcPr>
          <w:p w14:paraId="5D35D182" w14:textId="0F46143F"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74B36295" w14:textId="70739BED"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Estimation of ideal effort prior to estimation of most likely effor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f8MsyNEh","properties":{"formattedCitation":"[47]","plainCitation":"[47]","noteIndex":0},"citationItems":[{"id":254,"uris":["http://zotero.org/users/2275881/items/FQLW3SJC"],"uri":["http://zotero.org/users/2275881/items/FQLW3SJC"],"itemData":{"id":254,"type":"article-journal","abstract":"Context: The effort estimates of software development work are on average too low. A possible reason for this tendency is that software developers, perhaps unconsciously, assume ideal conditions when they estimate the most likely use of effort. In this article, we propose and evaluate a two-step estimation process that may induce more awareness of the difference between idealistic and realistic conditions and as a consequence more realistic effort estimates. The proposed process differs from traditional judgment-based estimation processes in that it starts with an effort estimation that assumes ideal conditions before the most likely use of effort is estimated. Objective: The objective of the paper is to examine the potential of the proposed method to induce more realism in the judgment-based estimates of work effort. Method: Three experiments with software professionals as participants were completed. In all three experiments there was one group of participants which followed the proposed and another group which followed the traditional estimation process. In one of the experiments there was an additional group which started with a probabilistically defined estimate of minimum effort before estimating the most likely effort. Results: We found, in all three experiments, that estimation of most likely effort seems to assume rather idealistic assumptions and that the use of the proposed process seems to yield more realistic effort estimates. In contrast, starting with an estimate of the minimum effort, rather than an estimate based on ideal conditions, did not have the same positive effect on the subsequent estimate of the most likely effort. Conclusion: The empirical results from our studies together with similar results from other domains suggest that the proposed estimation process is promising for the improvement of the realism of software development effort estimates.","container-title":"Information and Software Technology","DOI":"10.1016/j.infsof.2011.07.001","ISSN":"0950-5849","issue":"12","page":"1382–1390","source":"ACM Digital Library","title":"Contrasting ideal and realistic conditions as a means to improve judgment-based software development effort estimation","volume":"53","author":[{"family":"Jørgensen","given":"Magne"}],"issued":{"date-parts":[["2011",12,1]]}}}],"schema":"https://github.com/citation-style-language/schema/raw/master/csl-citation.json"} </w:instrText>
            </w:r>
            <w:r>
              <w:rPr>
                <w:rFonts w:eastAsia="Times New Roman"/>
                <w:sz w:val="20"/>
                <w:szCs w:val="20"/>
                <w:lang w:val="en-US"/>
              </w:rPr>
              <w:fldChar w:fldCharType="separate"/>
            </w:r>
            <w:r w:rsidRPr="000F2E09">
              <w:rPr>
                <w:sz w:val="20"/>
                <w:lang w:val="en-US"/>
              </w:rPr>
              <w:t>[4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1687DC4"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B03F24" w:rsidRPr="0073065F" w14:paraId="0624D28F" w14:textId="77777777" w:rsidTr="00AA7B4F">
        <w:trPr>
          <w:trHeight w:val="315"/>
        </w:trPr>
        <w:tc>
          <w:tcPr>
            <w:tcW w:w="2402" w:type="dxa"/>
            <w:vMerge/>
            <w:tcMar>
              <w:top w:w="30" w:type="dxa"/>
              <w:left w:w="45" w:type="dxa"/>
              <w:bottom w:w="30" w:type="dxa"/>
              <w:right w:w="45" w:type="dxa"/>
            </w:tcMar>
            <w:vAlign w:val="center"/>
          </w:tcPr>
          <w:p w14:paraId="258F33B9" w14:textId="0E83757A"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1C00825" w14:textId="30B4A630"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 xml:space="preserve">Estimation of most </w:t>
            </w:r>
            <w:proofErr w:type="spellStart"/>
            <w:r w:rsidRPr="0073065F">
              <w:rPr>
                <w:rFonts w:eastAsia="Times New Roman"/>
                <w:sz w:val="20"/>
                <w:szCs w:val="20"/>
                <w:lang w:val="en-US"/>
              </w:rPr>
              <w:t>likey</w:t>
            </w:r>
            <w:proofErr w:type="spellEnd"/>
            <w:r w:rsidRPr="0073065F">
              <w:rPr>
                <w:rFonts w:eastAsia="Times New Roman"/>
                <w:sz w:val="20"/>
                <w:szCs w:val="20"/>
                <w:lang w:val="en-US"/>
              </w:rPr>
              <w:t xml:space="preserve"> effort prior to estimation of ideal effor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7N0NZlya","properties":{"formattedCitation":"[47]","plainCitation":"[47]","noteIndex":0},"citationItems":[{"id":254,"uris":["http://zotero.org/users/2275881/items/FQLW3SJC"],"uri":["http://zotero.org/users/2275881/items/FQLW3SJC"],"itemData":{"id":254,"type":"article-journal","abstract":"Context: The effort estimates of software development work are on average too low. A possible reason for this tendency is that software developers, perhaps unconsciously, assume ideal conditions when they estimate the most likely use of effort. In this article, we propose and evaluate a two-step estimation process that may induce more awareness of the difference between idealistic and realistic conditions and as a consequence more realistic effort estimates. The proposed process differs from traditional judgment-based estimation processes in that it starts with an effort estimation that assumes ideal conditions before the most likely use of effort is estimated. Objective: The objective of the paper is to examine the potential of the proposed method to induce more realism in the judgment-based estimates of work effort. Method: Three experiments with software professionals as participants were completed. In all three experiments there was one group of participants which followed the proposed and another group which followed the traditional estimation process. In one of the experiments there was an additional group which started with a probabilistically defined estimate of minimum effort before estimating the most likely effort. Results: We found, in all three experiments, that estimation of most likely effort seems to assume rather idealistic assumptions and that the use of the proposed process seems to yield more realistic effort estimates. In contrast, starting with an estimate of the minimum effort, rather than an estimate based on ideal conditions, did not have the same positive effect on the subsequent estimate of the most likely effort. Conclusion: The empirical results from our studies together with similar results from other domains suggest that the proposed estimation process is promising for the improvement of the realism of software development effort estimates.","container-title":"Information and Software Technology","DOI":"10.1016/j.infsof.2011.07.001","ISSN":"0950-5849","issue":"12","page":"1382–1390","source":"ACM Digital Library","title":"Contrasting ideal and realistic conditions as a means to improve judgment-based software development effort estimation","volume":"53","author":[{"family":"Jørgensen","given":"Magne"}],"issued":{"date-parts":[["2011",12,1]]}}}],"schema":"https://github.com/citation-style-language/schema/raw/master/csl-citation.json"} </w:instrText>
            </w:r>
            <w:r>
              <w:rPr>
                <w:rFonts w:eastAsia="Times New Roman"/>
                <w:sz w:val="20"/>
                <w:szCs w:val="20"/>
                <w:lang w:val="en-US"/>
              </w:rPr>
              <w:fldChar w:fldCharType="separate"/>
            </w:r>
            <w:r w:rsidRPr="000F2E09">
              <w:rPr>
                <w:sz w:val="20"/>
                <w:lang w:val="en-US"/>
              </w:rPr>
              <w:t>[47]</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1D43C94"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B03F24" w:rsidRPr="0073065F" w14:paraId="519C06CF" w14:textId="77777777" w:rsidTr="00AA7B4F">
        <w:trPr>
          <w:trHeight w:val="315"/>
        </w:trPr>
        <w:tc>
          <w:tcPr>
            <w:tcW w:w="2402" w:type="dxa"/>
            <w:vMerge/>
            <w:tcMar>
              <w:top w:w="30" w:type="dxa"/>
              <w:left w:w="45" w:type="dxa"/>
              <w:bottom w:w="30" w:type="dxa"/>
              <w:right w:w="45" w:type="dxa"/>
            </w:tcMar>
            <w:vAlign w:val="center"/>
          </w:tcPr>
          <w:p w14:paraId="4DAE74CA" w14:textId="643E92D3"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8C3561B" w14:textId="7D569E6C"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Knowledge of participants of the projec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UtRmI6uR","properties":{"formattedCitation":"[3]","plainCitation":"[3]","noteIndex":0},"citationItems":[{"id":1138,"uris":["http://zotero.org/users/2275881/items/AR39U35P"],"uri":["http://zotero.org/users/2275881/items/AR39U35P"],"itemData":{"id":1138,"type":"paper-conference","container-title":"Proceedings of the 17th International Conference on Evaluation and Assessment in Software Engineering","DOI":"10.1145/2460999.2461002","event":"International Conference on Evaluation and Assessment in Software Engineering","event-place":"Porto de Galinhas","page":"12–23","publisher":"Association for Computing Machinery","publisher-place":"Porto de Galinhas","title":"Realising web effort estimation","author":[{"family":"Matos","given":"Olavo"},{"family":"Fortaleza","given":"Luiz"},{"family":"Conte","given":"Tayana"},{"family":"Mendes","given":"Emilia"}],"issued":{"date-parts":[["2013"]]}}}],"schema":"https://github.com/citation-style-language/schema/raw/master/csl-citation.json"} </w:instrText>
            </w:r>
            <w:r>
              <w:rPr>
                <w:rFonts w:eastAsia="Times New Roman"/>
                <w:sz w:val="20"/>
                <w:szCs w:val="20"/>
                <w:lang w:val="en-US"/>
              </w:rPr>
              <w:fldChar w:fldCharType="separate"/>
            </w:r>
            <w:r w:rsidRPr="006D02A7">
              <w:rPr>
                <w:sz w:val="20"/>
                <w:lang w:val="en-US"/>
              </w:rPr>
              <w:t>[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19CA613"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B03F24" w:rsidRPr="0073065F" w14:paraId="22D35854" w14:textId="77777777" w:rsidTr="00AA7B4F">
        <w:trPr>
          <w:trHeight w:val="315"/>
        </w:trPr>
        <w:tc>
          <w:tcPr>
            <w:tcW w:w="2402" w:type="dxa"/>
            <w:vMerge/>
            <w:tcMar>
              <w:top w:w="30" w:type="dxa"/>
              <w:left w:w="45" w:type="dxa"/>
              <w:bottom w:w="30" w:type="dxa"/>
              <w:right w:w="45" w:type="dxa"/>
            </w:tcMar>
            <w:vAlign w:val="center"/>
          </w:tcPr>
          <w:p w14:paraId="69BE2038" w14:textId="4F9389C2"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DE6E933" w14:textId="088D5401"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Involvement of mature team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UIpDRoOn","properties":{"formattedCitation":"[18]","plainCitation":"[18]","noteIndex":0},"citationItems":[{"id":1151,"uris":["http://zotero.org/users/2275881/items/3J8BB88L"],"uri":["http://zotero.org/users/2275881/items/3J8BB88L"],"itemData":{"id":1151,"type":"article-journal","abstract":"Context: Software projects frequently incur schedule and budget overruns. Planning and estimation are particularly challenging in large and globally distributed agile projects. While software engineering researchers have been investigating effort estimation for many years to help practitioners to improve their estimation processes, there is little empirical research about effort estimation in large-scale distributed projects involving agile teams. Objective: The objective of this paper is three-fold: i) To identify how effort estimation is carried out in large-scale distributed agile projects; ii) to analyze the accuracy of the effort estimation processes in large-scale distributed agile projects; and iii) to identify and investigate the factors that impact the accuracy of effort estimates in large-scale distributed agile projects. Method: We performed an exploratory longitudinal case study. The data collection was operationalized through archival research and semi-structured interviews. Results: The main findings of the studied case are: 1) A two-stage estimation process, with re-estimation at the analysis stage, improves the accuracy of the effort estimates; 2) underestimation is the dominant trend; 3) less mature teams incur larger effort overruns; 4) requirements with larger size/scope incur larger effort overruns; 5) requirements developed in multi-site settings incur larger effort overruns as compared to requirements developed in a co-located setting; 6) requirements priorities impact the accuracy of the effort estimates. Conclusion: A two-stage effort estimation process can improve effort estimation accuracy and seems to address some of the challenges in large-scale agile software development. To improve effort estimates one needs to consider team maturity, distribution as well as requirements size and priorities.","container-title":"Information and Software Technology","DOI":"10.1016/j.infsof.2018.02.009","ISSN":"0950-5849","journalAbbreviation":"Information and Software Technology","language":"en","page":"21-40","source":"ScienceDirect","title":"Effort estimation in large-scale software development: An industrial case study","title-short":"Effort estimation in large-scale software development","volume":"99","author":[{"family":"Usman","given":"Muhammad"},{"family":"Britto","given":"Ricardo"},{"family":"Damm","given":"Lars-Ola"},{"family":"Börstler","given":"Jürgen"}],"issued":{"date-parts":[["2018",7,1]]}}}],"schema":"https://github.com/citation-style-language/schema/raw/master/csl-citation.json"} </w:instrText>
            </w:r>
            <w:r>
              <w:rPr>
                <w:rFonts w:eastAsia="Times New Roman"/>
                <w:sz w:val="20"/>
                <w:szCs w:val="20"/>
                <w:lang w:val="en-US"/>
              </w:rPr>
              <w:fldChar w:fldCharType="separate"/>
            </w:r>
            <w:r w:rsidRPr="00D52056">
              <w:rPr>
                <w:sz w:val="20"/>
                <w:lang w:val="en-US"/>
              </w:rPr>
              <w:t>[1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4A180B4"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14631C44" w14:textId="77777777" w:rsidTr="00AA7B4F">
        <w:trPr>
          <w:trHeight w:val="315"/>
        </w:trPr>
        <w:tc>
          <w:tcPr>
            <w:tcW w:w="2402" w:type="dxa"/>
            <w:vMerge/>
            <w:tcMar>
              <w:top w:w="30" w:type="dxa"/>
              <w:left w:w="45" w:type="dxa"/>
              <w:bottom w:w="30" w:type="dxa"/>
              <w:right w:w="45" w:type="dxa"/>
            </w:tcMar>
            <w:vAlign w:val="center"/>
          </w:tcPr>
          <w:p w14:paraId="20F04750" w14:textId="6A18C0E6"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CEC95C3" w14:textId="50A52CC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Involvement of estimators not participating in the projec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9xEgP1bQ","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lang w:val="en-US"/>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4F133F5"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3EFFF353" w14:textId="77777777" w:rsidTr="00AA7B4F">
        <w:trPr>
          <w:trHeight w:val="315"/>
        </w:trPr>
        <w:tc>
          <w:tcPr>
            <w:tcW w:w="2402" w:type="dxa"/>
            <w:vMerge/>
            <w:tcMar>
              <w:top w:w="30" w:type="dxa"/>
              <w:left w:w="45" w:type="dxa"/>
              <w:bottom w:w="30" w:type="dxa"/>
              <w:right w:w="45" w:type="dxa"/>
            </w:tcMar>
            <w:vAlign w:val="center"/>
          </w:tcPr>
          <w:p w14:paraId="39402383" w14:textId="52AD2732"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C9F2504" w14:textId="2FE809BA"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Customer involvemen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eoiZlDrl","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1E450E3"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B03F24" w:rsidRPr="0073065F" w14:paraId="5D173DE4" w14:textId="77777777" w:rsidTr="00AA7B4F">
        <w:trPr>
          <w:trHeight w:val="315"/>
        </w:trPr>
        <w:tc>
          <w:tcPr>
            <w:tcW w:w="2402" w:type="dxa"/>
            <w:vMerge/>
            <w:tcMar>
              <w:top w:w="30" w:type="dxa"/>
              <w:left w:w="45" w:type="dxa"/>
              <w:bottom w:w="30" w:type="dxa"/>
              <w:right w:w="45" w:type="dxa"/>
            </w:tcMar>
            <w:vAlign w:val="center"/>
          </w:tcPr>
          <w:p w14:paraId="7C268F57" w14:textId="57C59BBA"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E55F4CA" w14:textId="1A8C2AD8"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Combination strategy of estimates of individual task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Va0xx5Tk","properties":{"formattedCitation":"[48]","plainCitation":"[48]","noteIndex":0},"citationItems":[{"id":1263,"uris":["http://zotero.org/users/2275881/items/9MQHST4M"],"uri":["http://zotero.org/users/2275881/items/9MQHST4M"],"itemData":{"id":1263,"type":"paper-conference","abstract":"Software professionals do not always clarify what they mean by their effort estimates. Knowing what is meant by an estimate is, however, essential when adding individual effort estimates from a work breakdown structure to find the estimated total effort. Adding the most likely instead of the mean effort of a set of cost elements may result in substantial underestimation of the total effort. In a survey of forty-four software companies we found only two companies that clarified the meaning of their estimates and had a proper method for adding these estimates. The other companies typically added single point estimates without clarifying what they added or with types of estimates likely to give too low estimates of the total effort. We examine the effect of improper addition of estimates and find, for the studied contexts, that summing the most likely effort estimates would lead to a substantial under-estimation of the most likely total effort. We also find that the use of the PERT-method, which provides a proper statistical basis for adding effort estimates and is used by many software companies, is likely to underestimate the effort in software development contexts. This is caused by, we argue and illustrate with empirical data, people's tendency towards providing too narrow minimum and maximum effort intervals. We outline a method that, we believe, better ensures that proper estimates of the total effort are produced.","container-title":"2014 40th EUROMICRO Conference on Software Engineering and Advanced Applications","DOI":"10.1109/SEAA.2014.16","event":"2014 40th EUROMICRO Conference on Software Engineering and Advanced Applications","note":"ISSN: 2376-9505","page":"277-284","source":"IEEE Xplore","title":"Fallacies and Biases when Adding Effort Estimates","author":[{"family":"Jørgensen","given":"M."}],"issued":{"date-parts":[["2014",8]]}}}],"schema":"https://github.com/citation-style-language/schema/raw/master/csl-citation.json"} </w:instrText>
            </w:r>
            <w:r>
              <w:rPr>
                <w:rFonts w:eastAsia="Times New Roman"/>
                <w:sz w:val="20"/>
                <w:szCs w:val="20"/>
                <w:lang w:val="en-US"/>
              </w:rPr>
              <w:fldChar w:fldCharType="separate"/>
            </w:r>
            <w:r w:rsidRPr="000F2E09">
              <w:rPr>
                <w:sz w:val="20"/>
                <w:lang w:val="en-US"/>
              </w:rPr>
              <w:t>[4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4FF9C2E"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Data</w:t>
            </w:r>
          </w:p>
        </w:tc>
      </w:tr>
      <w:tr w:rsidR="00B03F24" w:rsidRPr="0073065F" w14:paraId="690B614D" w14:textId="77777777" w:rsidTr="00AA7B4F">
        <w:trPr>
          <w:trHeight w:val="315"/>
        </w:trPr>
        <w:tc>
          <w:tcPr>
            <w:tcW w:w="2402" w:type="dxa"/>
            <w:vMerge/>
            <w:tcMar>
              <w:top w:w="30" w:type="dxa"/>
              <w:left w:w="45" w:type="dxa"/>
              <w:bottom w:w="30" w:type="dxa"/>
              <w:right w:w="45" w:type="dxa"/>
            </w:tcMar>
            <w:vAlign w:val="center"/>
          </w:tcPr>
          <w:p w14:paraId="5FAE41F9" w14:textId="52F4245B"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B25C7BF" w14:textId="09EC0FB6"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Coordination of stakeholders in estim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0LEBkXdJ","properties":{"formattedCitation":"[18]","plainCitation":"[18]","noteIndex":0},"citationItems":[{"id":1151,"uris":["http://zotero.org/users/2275881/items/3J8BB88L"],"uri":["http://zotero.org/users/2275881/items/3J8BB88L"],"itemData":{"id":1151,"type":"article-journal","abstract":"Context: Software projects frequently incur schedule and budget overruns. Planning and estimation are particularly challenging in large and globally distributed agile projects. While software engineering researchers have been investigating effort estimation for many years to help practitioners to improve their estimation processes, there is little empirical research about effort estimation in large-scale distributed projects involving agile teams. Objective: The objective of this paper is three-fold: i) To identify how effort estimation is carried out in large-scale distributed agile projects; ii) to analyze the accuracy of the effort estimation processes in large-scale distributed agile projects; and iii) to identify and investigate the factors that impact the accuracy of effort estimates in large-scale distributed agile projects. Method: We performed an exploratory longitudinal case study. The data collection was operationalized through archival research and semi-structured interviews. Results: The main findings of the studied case are: 1) A two-stage estimation process, with re-estimation at the analysis stage, improves the accuracy of the effort estimates; 2) underestimation is the dominant trend; 3) less mature teams incur larger effort overruns; 4) requirements with larger size/scope incur larger effort overruns; 5) requirements developed in multi-site settings incur larger effort overruns as compared to requirements developed in a co-located setting; 6) requirements priorities impact the accuracy of the effort estimates. Conclusion: A two-stage effort estimation process can improve effort estimation accuracy and seems to address some of the challenges in large-scale agile software development. To improve effort estimates one needs to consider team maturity, distribution as well as requirements size and priorities.","container-title":"Information and Software Technology","DOI":"10.1016/j.infsof.2018.02.009","ISSN":"0950-5849","journalAbbreviation":"Information and Software Technology","language":"en","page":"21-40","source":"ScienceDirect","title":"Effort estimation in large-scale software development: An industrial case study","title-short":"Effort estimation in large-scale software development","volume":"99","author":[{"family":"Usman","given":"Muhammad"},{"family":"Britto","given":"Ricardo"},{"family":"Damm","given":"Lars-Ola"},{"family":"Börstler","given":"Jürgen"}],"issued":{"date-parts":[["2018",7,1]]}}}],"schema":"https://github.com/citation-style-language/schema/raw/master/csl-citation.json"} </w:instrText>
            </w:r>
            <w:r>
              <w:rPr>
                <w:rFonts w:eastAsia="Times New Roman"/>
                <w:sz w:val="20"/>
                <w:szCs w:val="20"/>
                <w:lang w:val="en-US"/>
              </w:rPr>
              <w:fldChar w:fldCharType="separate"/>
            </w:r>
            <w:r w:rsidRPr="00D52056">
              <w:rPr>
                <w:sz w:val="20"/>
                <w:lang w:val="en-US"/>
              </w:rPr>
              <w:t>[1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DFB9EE3"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7A5D20AD" w14:textId="77777777" w:rsidTr="00AA7B4F">
        <w:trPr>
          <w:trHeight w:val="315"/>
        </w:trPr>
        <w:tc>
          <w:tcPr>
            <w:tcW w:w="2402" w:type="dxa"/>
            <w:vMerge/>
            <w:tcMar>
              <w:top w:w="30" w:type="dxa"/>
              <w:left w:w="45" w:type="dxa"/>
              <w:bottom w:w="30" w:type="dxa"/>
              <w:right w:w="45" w:type="dxa"/>
            </w:tcMar>
            <w:vAlign w:val="center"/>
          </w:tcPr>
          <w:p w14:paraId="74A0A41B" w14:textId="7B23A593"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1C4978B" w14:textId="4A03E1C9"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Estimations by one person onl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3ppBbYhX","properties":{"formattedCitation":"[14]","plainCitation":"[14]","noteIndex":0},"citationItems":[{"id":1175,"uris":["http://zotero.org/users/2275881/items/NA2B89I6"],"uri":["http://zotero.org/users/2275881/items/NA2B89I6"],"itemData":{"id":1175,"type":"article-journal","container-title":"e-Informatica Software Engineering Journal","DOI":"10.5277/e-Inf180107","issue":"1","page":"167–198","title":"The Role of Organisational Phenomena in Software Cost Estimation: A Case Study of Supporting and Hindering Factors","title-short":"The Role of Organisational Phenomena in Software Cost Estimation","volume":"12","author":[{"family":"Rahikkala","given":"Jurka"},{"family":"Hyrynsalmi","given":"Sami"},{"family":"Leppänen","given":"Ville"},{"family":"Porres","given":"Ivan"}],"issued":{"date-parts":[["2018"]]}}}],"schema":"https://github.com/citation-style-language/schema/raw/master/csl-citation.json"} </w:instrText>
            </w:r>
            <w:r>
              <w:rPr>
                <w:rFonts w:eastAsia="Times New Roman"/>
                <w:sz w:val="20"/>
                <w:szCs w:val="20"/>
                <w:lang w:val="en-US"/>
              </w:rPr>
              <w:fldChar w:fldCharType="separate"/>
            </w:r>
            <w:r w:rsidRPr="00D52056">
              <w:rPr>
                <w:sz w:val="20"/>
                <w:lang w:val="en-US"/>
              </w:rPr>
              <w:t>[1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7866853"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2F9E4621" w14:textId="77777777" w:rsidTr="00AA7B4F">
        <w:trPr>
          <w:trHeight w:val="315"/>
        </w:trPr>
        <w:tc>
          <w:tcPr>
            <w:tcW w:w="2402" w:type="dxa"/>
            <w:vMerge/>
            <w:tcMar>
              <w:top w:w="30" w:type="dxa"/>
              <w:left w:w="45" w:type="dxa"/>
              <w:bottom w:w="30" w:type="dxa"/>
              <w:right w:w="45" w:type="dxa"/>
            </w:tcMar>
            <w:vAlign w:val="center"/>
          </w:tcPr>
          <w:p w14:paraId="61BB75AC" w14:textId="2193F589"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F9E25D1" w14:textId="3AC8E29F"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Test estimates made by testing specialis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divVJ4Nm","properties":{"formattedCitation":"[41]","plainCitation":"[41]","noteIndex":0},"citationItems":[{"id":209,"uris":["http://zotero.org/users/2275881/items/AXRYPUC3"],"uri":["http://zotero.org/users/2275881/items/AXRYPUC3"],"itemData":{"id":209,"type":"paper-conference","abstract":"Testing has become an integral part of most software projects. It accounts for even as high a share as 40% of the overall work effort. At the same time software projects are systematically exceeding their effort and schedule forecasts. Regardless of the overruns and big share of testing, there is very little advice for estimating testing activities. This case study research assesses the current practice of estimating testing activities, and the impact of these practices on estimation and project success. Based on the interviews with 11 stakeholders involved in two case projects and examination of project documentation, this study shows that companies easily deviate from their standard procedures, when estimating testing. This may even lead to severe estimation errors. The deviations can be explained by negative attitudes towards testing. Furthermore, this study shows that the extant literature has sparsely addressed estimation of software testing.","event":"14th Symposium on Programming Languages and Software Tools","event-place":"Tampere, Finland","language":"en","page":"15","publisher-place":"Tampere, Finland","source":"Zotero","title":"Accounting Testing in Software Cost Estimation: A Case Study of the Current Practice and Impacts","author":[{"family":"Rahikkala","given":"Jurka"},{"family":"Hyrynsalmi","given":"Sami"},{"family":"Leppänen","given":"Ville"}],"issued":{"date-parts":[["2015"]]}}}],"schema":"https://github.com/citation-style-language/schema/raw/master/csl-citation.json"} </w:instrText>
            </w:r>
            <w:r>
              <w:rPr>
                <w:rFonts w:eastAsia="Times New Roman"/>
                <w:sz w:val="20"/>
                <w:szCs w:val="20"/>
                <w:lang w:val="en-US"/>
              </w:rPr>
              <w:fldChar w:fldCharType="separate"/>
            </w:r>
            <w:r w:rsidRPr="000F2E09">
              <w:rPr>
                <w:sz w:val="20"/>
                <w:lang w:val="en-US"/>
              </w:rPr>
              <w:t>[4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C04CFA3"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5B661DCD" w14:textId="77777777" w:rsidTr="00AA7B4F">
        <w:trPr>
          <w:trHeight w:val="315"/>
        </w:trPr>
        <w:tc>
          <w:tcPr>
            <w:tcW w:w="2402" w:type="dxa"/>
            <w:vMerge/>
            <w:tcMar>
              <w:top w:w="30" w:type="dxa"/>
              <w:left w:w="45" w:type="dxa"/>
              <w:bottom w:w="30" w:type="dxa"/>
              <w:right w:w="45" w:type="dxa"/>
            </w:tcMar>
            <w:vAlign w:val="center"/>
          </w:tcPr>
          <w:p w14:paraId="65F53661" w14:textId="443F496F"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0B3411A4" w14:textId="1A99E309"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Combination of estimation method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XimKuDZN","properties":{"formattedCitation":"[49]","plainCitation":"[49]","noteIndex":0},"citationItems":[{"id":167,"uris":["http://zotero.org/users/2275881/items/3JVNPU6P"],"uri":["http://zotero.org/users/2275881/items/3JVNPU6P"],"itemData":{"id":167,"type":"paper-conference","abstract":"It is frequently suggested that using experience data, estimation models and checklists can increase software effort estimation accuracy. However, there has been limited empirical research on the subject. We conducted a study of eighteen of the latest projects of a software contractor. Quantitative and qualitative data was collected on several issues related to estimates, key project properties, and project outcome. It was found that in projects where experience data was utilized in the estimation process, they experienced a lesser magnitude of effort overruns. The use of a checklist also appeared to increase estimation accuracy. However, the utilization of an estimation model did not appear to have a substantial impact.","container-title":"Seventh International Conference on Quality Software (QSIC 2007)","DOI":"10.1109/QSIC.2007.4385518","event":"Seventh International Conference on Quality Software (QSIC 2007)","note":"ISSN: 2332-662X","page":"342-347","source":"IEEE Xplore","title":"Increasing Software Effort Estimation Accuracy Using Experience Data, Estimation Models and Checklists","author":[{"family":"Furulund","given":"Kristian Marius"},{"family":"Molkken-stvold","given":"Kjetil"}],"issued":{"date-parts":[["2007",10]]}}}],"schema":"https://github.com/citation-style-language/schema/raw/master/csl-citation.json"} </w:instrText>
            </w:r>
            <w:r>
              <w:rPr>
                <w:rFonts w:eastAsia="Times New Roman"/>
                <w:sz w:val="20"/>
                <w:szCs w:val="20"/>
                <w:lang w:val="en-US"/>
              </w:rPr>
              <w:fldChar w:fldCharType="separate"/>
            </w:r>
            <w:r w:rsidRPr="000F2E09">
              <w:rPr>
                <w:sz w:val="20"/>
              </w:rPr>
              <w:t>[49]</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B2A9369"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Data</w:t>
            </w:r>
          </w:p>
        </w:tc>
      </w:tr>
      <w:tr w:rsidR="00B03F24" w:rsidRPr="0073065F" w14:paraId="356F8AB1" w14:textId="77777777" w:rsidTr="00AA7B4F">
        <w:trPr>
          <w:trHeight w:val="315"/>
        </w:trPr>
        <w:tc>
          <w:tcPr>
            <w:tcW w:w="2402" w:type="dxa"/>
            <w:vMerge/>
            <w:tcMar>
              <w:top w:w="30" w:type="dxa"/>
              <w:left w:w="45" w:type="dxa"/>
              <w:bottom w:w="30" w:type="dxa"/>
              <w:right w:w="45" w:type="dxa"/>
            </w:tcMar>
            <w:vAlign w:val="center"/>
          </w:tcPr>
          <w:p w14:paraId="779228A5" w14:textId="4AF0F7CC"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D2E46B7" w14:textId="030D463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Estimation process complex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HI4M9WWI","properties":{"formattedCitation":"[40]","plainCitation":"[40]","noteIndex":0},"citationItems":[{"id":1160,"uris":["http://zotero.org/users/2275881/items/M93YDCRK"],"uri":["http://zotero.org/users/2275881/items/M93YDCRK"],"itemData":{"id":1160,"type":"article-journal","abstract":"This paper is the result of two related studies done on the estimation of IT projects at a large Dutch multinational company. The first one is a study about the accuracy of different dimensions of IT project estimating: schedule, budget and effort. [Note: This paper is an extension of the paper published by the authors as \"An analysis of accuracy and learning in software project estimating\" [28].] This study is based on a dataset of 171 projects collected at the IT department of the company. We analyzed the estimation error of budget, effort and schedule. Also, we analyzed whether there is any learning (improvement) effect over time. With the results of the first study we proceeded to research what is causing the current estimation error (inaccuracy). The results of our first study show that there is no relation between accuracy of budget, schedule and effort in the company analyzed. Besides, they show that over time there is no change in the inaccuracy (effectiveness and efficiency of the estimates). In our second study we discovered that the sources of this inaccuracy are: (IT estimation) process complexity, misuse of estimates, technical complexity, requirements redefinition and business domain instability. This paper reflects and provides recommendations on how to improve the learning from historical estimates and how to manage the diverse sources of inaccuracy inside this particular company and also in other organizations.","container-title":"International Journal of Software Engineering and Knowledge Engineering","DOI":"10.1142/S0218194013400081","ISSN":"0218-1940","issue":"04","journalAbbreviation":"Int. J. Soft. Eng. Knowl. Eng.","note":"publisher: World Scientific Publishing Co.","page":"409-432","source":"worldscientific.com (Atypon)","title":"An empirical study into the accuracy of it estimations and its influencing factors","volume":"23","author":[{"family":"Zapata","given":"A. H."},{"family":"Chaudron","given":"M. R. V."}],"issued":{"date-parts":[["2013",5,1]]}}}],"schema":"https://github.com/citation-style-language/schema/raw/master/csl-citation.json"} </w:instrText>
            </w:r>
            <w:r>
              <w:rPr>
                <w:rFonts w:eastAsia="Times New Roman"/>
                <w:sz w:val="20"/>
                <w:szCs w:val="20"/>
                <w:lang w:val="en-US"/>
              </w:rPr>
              <w:fldChar w:fldCharType="separate"/>
            </w:r>
            <w:r w:rsidRPr="000F2E09">
              <w:rPr>
                <w:sz w:val="20"/>
              </w:rPr>
              <w:t>[4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F5E0841"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37F1575D" w14:textId="77777777" w:rsidTr="00AA7B4F">
        <w:trPr>
          <w:trHeight w:val="315"/>
        </w:trPr>
        <w:tc>
          <w:tcPr>
            <w:tcW w:w="2402" w:type="dxa"/>
            <w:vMerge/>
            <w:tcMar>
              <w:top w:w="30" w:type="dxa"/>
              <w:left w:w="45" w:type="dxa"/>
              <w:bottom w:w="30" w:type="dxa"/>
              <w:right w:w="45" w:type="dxa"/>
            </w:tcMar>
            <w:vAlign w:val="center"/>
          </w:tcPr>
          <w:p w14:paraId="1328836B" w14:textId="195F2A19"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4464E8E" w14:textId="328B7F83"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Use of expert</w:t>
            </w:r>
            <w:r>
              <w:rPr>
                <w:rFonts w:eastAsia="Times New Roman"/>
                <w:sz w:val="20"/>
                <w:szCs w:val="20"/>
                <w:lang w:val="en-US"/>
              </w:rPr>
              <w:t xml:space="preserve"> </w:t>
            </w:r>
            <w:r w:rsidRPr="0073065F">
              <w:rPr>
                <w:rFonts w:eastAsia="Times New Roman"/>
                <w:sz w:val="20"/>
                <w:szCs w:val="20"/>
                <w:lang w:val="en-US"/>
              </w:rPr>
              <w:t>judgement alon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HGV8BTzn","properties":{"formattedCitation":"[11]","plainCitation":"[11]","noteIndex":0},"citationItems":[{"id":1177,"uris":["http://zotero.org/users/2275881/items/MPSXRCL7"],"uri":["http://zotero.org/users/2275881/items/MPSXRCL7"],"itemData":{"id":1177,"type":"article-journal","container-title":"Journal of Software","issue":"8","page":"356-369","title":"An Empirical Investigation of Effort Estimation in Mobile Apps Using Agile Development Process","volume":"14","author":[{"family":"Altaleb","given":"Abdullah"},{"family":"Gravell","given":"Andrew"}],"issued":{"date-parts":[["2019"]]}}}],"schema":"https://github.com/citation-style-language/schema/raw/master/csl-citation.json"} </w:instrText>
            </w:r>
            <w:r>
              <w:rPr>
                <w:rFonts w:eastAsia="Times New Roman"/>
                <w:sz w:val="20"/>
                <w:szCs w:val="20"/>
                <w:lang w:val="en-US"/>
              </w:rPr>
              <w:fldChar w:fldCharType="separate"/>
            </w:r>
            <w:r w:rsidRPr="00D52056">
              <w:rPr>
                <w:sz w:val="20"/>
                <w:lang w:val="en-US"/>
              </w:rPr>
              <w:t>[1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76139C1"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B03F24" w:rsidRPr="0073065F" w14:paraId="2E52B435" w14:textId="77777777" w:rsidTr="00AA7B4F">
        <w:trPr>
          <w:trHeight w:val="315"/>
        </w:trPr>
        <w:tc>
          <w:tcPr>
            <w:tcW w:w="2402" w:type="dxa"/>
            <w:vMerge/>
            <w:tcMar>
              <w:top w:w="30" w:type="dxa"/>
              <w:left w:w="45" w:type="dxa"/>
              <w:bottom w:w="30" w:type="dxa"/>
              <w:right w:w="45" w:type="dxa"/>
            </w:tcMar>
            <w:vAlign w:val="center"/>
          </w:tcPr>
          <w:p w14:paraId="40B151BE" w14:textId="72DEC484"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D99C062" w14:textId="209260A8" w:rsidR="00B03F24" w:rsidRPr="0073065F" w:rsidRDefault="00B03F24" w:rsidP="0073065F">
            <w:pPr>
              <w:spacing w:line="240" w:lineRule="auto"/>
              <w:rPr>
                <w:rFonts w:eastAsia="Times New Roman"/>
                <w:sz w:val="20"/>
                <w:szCs w:val="20"/>
                <w:lang w:val="en-US"/>
              </w:rPr>
            </w:pPr>
            <w:proofErr w:type="spellStart"/>
            <w:r w:rsidRPr="0073065F">
              <w:rPr>
                <w:rFonts w:eastAsia="Times New Roman"/>
                <w:sz w:val="20"/>
                <w:szCs w:val="20"/>
                <w:lang w:val="en-US"/>
              </w:rPr>
              <w:t>Justificatives</w:t>
            </w:r>
            <w:proofErr w:type="spellEnd"/>
            <w:r w:rsidRPr="0073065F">
              <w:rPr>
                <w:rFonts w:eastAsia="Times New Roman"/>
                <w:sz w:val="20"/>
                <w:szCs w:val="20"/>
                <w:lang w:val="en-US"/>
              </w:rPr>
              <w:t xml:space="preserve"> for estimat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BZMi4TNc","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1023FB4"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3212EF27" w14:textId="77777777" w:rsidTr="00AA7B4F">
        <w:trPr>
          <w:trHeight w:val="315"/>
        </w:trPr>
        <w:tc>
          <w:tcPr>
            <w:tcW w:w="2402" w:type="dxa"/>
            <w:vMerge/>
            <w:tcMar>
              <w:top w:w="30" w:type="dxa"/>
              <w:left w:w="45" w:type="dxa"/>
              <w:bottom w:w="30" w:type="dxa"/>
              <w:right w:w="45" w:type="dxa"/>
            </w:tcMar>
            <w:vAlign w:val="center"/>
          </w:tcPr>
          <w:p w14:paraId="35D82A99" w14:textId="6725E813"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0E70527" w14:textId="47236740"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Examination of past estimation performanc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4Y7umF0z","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lang w:val="en-US"/>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73161AE6"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B03F24" w:rsidRPr="0073065F" w14:paraId="23C87E3E" w14:textId="77777777" w:rsidTr="00AA7B4F">
        <w:trPr>
          <w:trHeight w:val="315"/>
        </w:trPr>
        <w:tc>
          <w:tcPr>
            <w:tcW w:w="2402" w:type="dxa"/>
            <w:vMerge/>
            <w:tcMar>
              <w:top w:w="30" w:type="dxa"/>
              <w:left w:w="45" w:type="dxa"/>
              <w:bottom w:w="30" w:type="dxa"/>
              <w:right w:w="45" w:type="dxa"/>
            </w:tcMar>
            <w:vAlign w:val="center"/>
          </w:tcPr>
          <w:p w14:paraId="1B6D7FEA" w14:textId="3444FEF0"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2D0F831" w14:textId="5D40C892"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Examination of estimates by management</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twJkvqIL","properties":{"formattedCitation":"[5]","plainCitation":"[5]","noteIndex":0},"citationItems":[{"id":182,"uris":["http://zotero.org/users/2275881/items/MB8BKMTE"],"uri":["http://zotero.org/users/2275881/items/MB8BKMTE"],"itemData":{"id":182,"type":"article-journal","container-title":"Journal of Systems and Software","DOI":"10.1016/0164-1212(94)00092-2","ISSN":"01641212","issue":"2","journalAbbreviation":"Journal of Systems and Software","language":"en","page":"125-134","source":"DOI.org (Crossref)","title":"Causes of inaccurate software development cost estimates","volume":"31","author":[{"family":"Lederer","given":"Albert L."},{"family":"Prasad","given":"Jayesh"}],"issued":{"date-parts":[["1995",11]]}}}],"schema":"https://github.com/citation-style-language/schema/raw/master/csl-citation.json"} </w:instrText>
            </w:r>
            <w:r>
              <w:rPr>
                <w:rFonts w:eastAsia="Times New Roman"/>
                <w:sz w:val="20"/>
                <w:szCs w:val="20"/>
                <w:lang w:val="en-US"/>
              </w:rPr>
              <w:fldChar w:fldCharType="separate"/>
            </w:r>
            <w:r w:rsidRPr="006D02A7">
              <w:rPr>
                <w:sz w:val="20"/>
                <w:lang w:val="en-US"/>
              </w:rPr>
              <w:t>[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79B16DA"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B03F24" w:rsidRPr="0073065F" w14:paraId="7DC52652" w14:textId="77777777" w:rsidTr="00AA7B4F">
        <w:trPr>
          <w:trHeight w:val="315"/>
        </w:trPr>
        <w:tc>
          <w:tcPr>
            <w:tcW w:w="2402" w:type="dxa"/>
            <w:vMerge/>
            <w:tcMar>
              <w:top w:w="30" w:type="dxa"/>
              <w:left w:w="45" w:type="dxa"/>
              <w:bottom w:w="30" w:type="dxa"/>
              <w:right w:w="45" w:type="dxa"/>
            </w:tcMar>
            <w:vAlign w:val="center"/>
          </w:tcPr>
          <w:p w14:paraId="5D9FCA37" w14:textId="55F51574"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61D9AF0" w14:textId="3BA35204"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Estimation tool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Krpo7LX8","properties":{"formattedCitation":"[34]","plainCitation":"[34]","noteIndex":0},"citationItems":[{"id":313,"uris":["http://zotero.org/users/2275881/items/44L5JXGQ"],"uri":["http://zotero.org/users/2275881/items/44L5JXGQ"],"itemData":{"id":313,"type":"paper-conference","abstract":"Although a lot of attention has been paid to software cost estimation since 1960, making accurate effort and schedule estimation is still a challenge. To collect evidence and identify potential areas of improvement in software cost estimation, it is important to investigate the estimation accuracy, the estimation method used, and the factors influencing the adoption of estimation methods in current industry. This paper analyzed 112 projects from the Chinese software project benchmarking dataset and conducted questionnaire survey on 116 organizations to investigate the above information. The paper presents the current situations related to software project estimation in China and provides evidence-based suggestions on how to improve software project estimation. Our survey results suggest, e.g., that large projects were more prone to cost and schedule overruns, that most computing managers and professionals were neither satisfied nor dissatisfied with the project estimation, that very few organizations (15%) used model-based methods, and that the high adoption cost and insignificant benefit after adoption were the main causes for low use of model-based methods.","container-title":"Proceedings of the Second ACM-IEEE international symposium on Empirical software engineering and measurement - ESEM '08","DOI":"10.1145/1414004.1414045","event":"the Second ACM-IEEE international symposium","event-place":"Kaiserslautern, Germany","ISBN":"978-1-59593-971-5","language":"en","page":"253","publisher":"ACM Press","publisher-place":"Kaiserslautern, Germany","source":"DOI.org (Crossref)","title":"A survey on software cost estimation in the chinese software industry","URL":"http://portal.acm.org/citation.cfm?doid=1414004.1414045","author":[{"family":"Yang","given":"Da"},{"family":"Wang","given":"Qing"},{"family":"Li","given":"Mingshu"},{"family":"Yang","given":"Ye"},{"family":"Ye","given":"Kai"},{"family":"Du","given":"Jing"}],"accessed":{"date-parts":[["2020",5,22]]},"issued":{"date-parts":[["2008"]]}}}],"schema":"https://github.com/citation-style-language/schema/raw/master/csl-citation.json"} </w:instrText>
            </w:r>
            <w:r>
              <w:rPr>
                <w:rFonts w:eastAsia="Times New Roman"/>
                <w:sz w:val="20"/>
                <w:szCs w:val="20"/>
                <w:lang w:val="en-US"/>
              </w:rPr>
              <w:fldChar w:fldCharType="separate"/>
            </w:r>
            <w:r w:rsidRPr="004161F9">
              <w:rPr>
                <w:sz w:val="20"/>
              </w:rPr>
              <w:t>[3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92A106F"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B03F24" w:rsidRPr="0073065F" w14:paraId="5110A456" w14:textId="77777777" w:rsidTr="00AA7B4F">
        <w:trPr>
          <w:trHeight w:val="315"/>
        </w:trPr>
        <w:tc>
          <w:tcPr>
            <w:tcW w:w="2402" w:type="dxa"/>
            <w:vMerge/>
            <w:tcMar>
              <w:top w:w="30" w:type="dxa"/>
              <w:left w:w="45" w:type="dxa"/>
              <w:bottom w:w="30" w:type="dxa"/>
              <w:right w:w="45" w:type="dxa"/>
            </w:tcMar>
            <w:vAlign w:val="center"/>
          </w:tcPr>
          <w:p w14:paraId="0F5C1A3E" w14:textId="3644DBEE"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5B677924" w14:textId="0C2DCBFD"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Overlooking HCI and graphics design during estim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DnjH1Dpl","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lang w:val="en-US"/>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549F38A"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3CDDB7E9" w14:textId="77777777" w:rsidTr="00AA7B4F">
        <w:trPr>
          <w:trHeight w:val="315"/>
        </w:trPr>
        <w:tc>
          <w:tcPr>
            <w:tcW w:w="2402" w:type="dxa"/>
            <w:vMerge/>
            <w:tcMar>
              <w:top w:w="30" w:type="dxa"/>
              <w:left w:w="45" w:type="dxa"/>
              <w:bottom w:w="30" w:type="dxa"/>
              <w:right w:w="45" w:type="dxa"/>
            </w:tcMar>
            <w:vAlign w:val="center"/>
          </w:tcPr>
          <w:p w14:paraId="067D61B8" w14:textId="0AB61CAB"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31A8798" w14:textId="62233E2B"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Use of Fibonacci scal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ZmthfXfA","properties":{"formattedCitation":"[50]","plainCitation":"[50]","noteIndex":0},"citationItems":[{"id":1368,"uris":["http://zotero.org/users/2275881/items/7XDS8HEZ"],"uri":["http://zotero.org/users/2275881/items/7XDS8HEZ"],"itemData":{"id":1368,"type":"paper-conference","abstract":"Background: The estimation technique Planning Poker is common in agile software development. The cards used to propose an estimate in Planning Poker do not include all numbers, but for example only the numbers 0, ½, 1, 2, 3, 5, 8, 13, 20, 40 and 100. We denote this, somewhat inaccurately, a Fibonacci scale in this paper. In spite of the widespread use of the Fibonacci scale in agile estimation, we do not know much about how this scale influences the estimation process. Aim: Better understanding of the effect of going from a linear scale to a Fibonacci scale in effort estimation. Method: We conducted two empirical studies. In the first study, we gave computer science students the same estimation task. Half of the students estimated the task using the Fibonacci scale and the other half a linear scale. The second study included four estimation teams, each composed of four software professionals, estimating the effort to complete the same ten tasks. Two of the teams estimated the first five tasks using the Fibonacci scale and the last five using the linear scale. The two other teams used the scales in the opposite sequence. Results: We found a median decrease in the effort estimates of 60% (first study) and 26% (second study) when using a Fibonacci scale instead of the traditional linear scale. The scale difference in the effort estimates decreased as the developers' skill increased. Conclusion: The use of a Fibonacci scale, and possibly other non-linear scales, is likely to affect the effort estimates towards lower values compared to linear scales. A possible explanation for this scale-induced effect is that people tend to be biased towards toward the middle of the provided scale, especially when the uncertainty is substantial. The middle value is likely to be perceived as lower for the Fibonacci than for the line","container-title":"16th International Conference on Evaluation Assessment in Software Engineering (EASE 2012)","DOI":"10.1049/ic.2012.0030","event":"16th International Conference on Evaluation Assessment in Software Engineering (EASE 2012)","page":"228-232","source":"IEEE Xplore","title":"Does the use of Fibonacci numbers in planning poker affect effort estimates?","author":[{"family":"Tamrakar","given":"R."},{"family":"Jørgensen","given":"M."}],"issued":{"date-parts":[["2012",5]]}}}],"schema":"https://github.com/citation-style-language/schema/raw/master/csl-citation.json"} </w:instrText>
            </w:r>
            <w:r>
              <w:rPr>
                <w:rFonts w:eastAsia="Times New Roman"/>
                <w:sz w:val="20"/>
                <w:szCs w:val="20"/>
                <w:lang w:val="en-US"/>
              </w:rPr>
              <w:fldChar w:fldCharType="separate"/>
            </w:r>
            <w:r w:rsidRPr="000F2E09">
              <w:rPr>
                <w:sz w:val="20"/>
              </w:rPr>
              <w:t>[5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A74C607"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B03F24" w:rsidRPr="0073065F" w14:paraId="63823B48" w14:textId="77777777" w:rsidTr="00AA7B4F">
        <w:trPr>
          <w:trHeight w:val="315"/>
        </w:trPr>
        <w:tc>
          <w:tcPr>
            <w:tcW w:w="2402" w:type="dxa"/>
            <w:vMerge/>
            <w:tcMar>
              <w:top w:w="30" w:type="dxa"/>
              <w:left w:w="45" w:type="dxa"/>
              <w:bottom w:w="30" w:type="dxa"/>
              <w:right w:w="45" w:type="dxa"/>
            </w:tcMar>
            <w:vAlign w:val="center"/>
          </w:tcPr>
          <w:p w14:paraId="20E5366B" w14:textId="0776927C"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465795F" w14:textId="1640D952"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Estimation goal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1lZnNJDl","properties":{"formattedCitation":"[13]","plainCitation":"[13]","noteIndex":0},"citationItems":[{"id":37,"uris":["http://zotero.org/users/2275881/items/PNWT469Y"],"uri":["http://zotero.org/users/2275881/items/PNWT469Y"],"itemData":{"id":37,"type":"paper-conference","abstract":"The purpose of this qualitative multiple case study is to research the current causes to cost estimation errors and revisit the research question of a well published quantitative study to explore whether responses would be consistent using qualitative methodology. Both overlaps and deviations are to be expected as a result of this comparison. The focus of this paper is on differences where new issues are likely to be found.","container-title":"Proceedings of the Second ACM-IEEE international symposium on Empirical software engineering and measurement - ESEM '08","DOI":"10.1145/1414004.1414042","event":"the Second ACM-IEEE international symposium","event-place":"Kaiserslautern, Germany","ISBN":"978-1-59593-971-5","language":"en","page":"233","publisher":"ACM Press","publisher-place":"Kaiserslautern, Germany","source":"Crossref","title":"Any other cost estimation inhibitors?","URL":"http://portal.acm.org/citation.cfm?doid=1414004.1414042","author":[{"family":"Magazinovic","given":"Ana"},{"family":"Pernstål","given":"Joakim"}],"accessed":{"date-parts":[["2019",3,27]]},"issued":{"date-parts":[["2008"]]}}}],"schema":"https://github.com/citation-style-language/schema/raw/master/csl-citation.json"} </w:instrText>
            </w:r>
            <w:r>
              <w:rPr>
                <w:rFonts w:eastAsia="Times New Roman"/>
                <w:sz w:val="20"/>
                <w:szCs w:val="20"/>
                <w:lang w:val="en-US"/>
              </w:rPr>
              <w:fldChar w:fldCharType="separate"/>
            </w:r>
            <w:r w:rsidRPr="00D52056">
              <w:rPr>
                <w:sz w:val="20"/>
              </w:rPr>
              <w:t>[1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862707D"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Field</w:t>
            </w:r>
          </w:p>
        </w:tc>
      </w:tr>
      <w:tr w:rsidR="00B03F24" w:rsidRPr="0073065F" w14:paraId="5C304ED9" w14:textId="77777777" w:rsidTr="00AA7B4F">
        <w:trPr>
          <w:trHeight w:val="315"/>
        </w:trPr>
        <w:tc>
          <w:tcPr>
            <w:tcW w:w="2402" w:type="dxa"/>
            <w:vMerge/>
            <w:tcMar>
              <w:top w:w="30" w:type="dxa"/>
              <w:left w:w="45" w:type="dxa"/>
              <w:bottom w:w="30" w:type="dxa"/>
              <w:right w:w="45" w:type="dxa"/>
            </w:tcMar>
            <w:vAlign w:val="center"/>
          </w:tcPr>
          <w:p w14:paraId="16292B20" w14:textId="6ADE41A9"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46828AA" w14:textId="57B1C333"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Variation on the meaning of an estimate</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1jUkYXwU","properties":{"formattedCitation":"[51]","plainCitation":"[51]","noteIndex":0},"citationItems":[{"id":142,"uris":["http://zotero.org/users/2275881/items/FAG9MNXQ"],"uri":["http://zotero.org/users/2275881/items/FAG9MNXQ"],"itemData":{"id":142,"type":"paper-conference","abstract":"The meaning of an effort or cost estimate should be understood and communicated consistently and clearly to avoid planning and budgeting mistakes. Results from two studies, one of 42 software companies and one of 423 individual software developers, suggest that this is far from being the case. In both studies we found a large variety in what was meant by an effort estimate and that the meaning was frequently not communicated. To improve the planning and budgeting of software projects we recommend that the meaning of effort estimates is understood and communicated using a probability-based terminology.","collection-title":"EASE '14","container-title":"Proceedings of the 18th International Conference on Evaluation and Assessment in Software Engineering","DOI":"10.1145/2601248.2601262","event-place":"New York, NY, USA","ISBN":"978-1-4503-2476-2","note":"event-place: London, England, United Kingdom","page":"28:1–28:5","publisher":"ACM","publisher-place":"New York, NY, USA","source":"ACM Digital Library","title":"Communication of Software Cost Estimates","URL":"http://doi.acm.org/10.1145/2601248.2601262","author":[{"family":"Jørgensen","given":"Magne"}],"accessed":{"date-parts":[["2019",10,16]]},"issued":{"date-parts":[["2014"]]}}}],"schema":"https://github.com/citation-style-language/schema/raw/master/csl-citation.json"} </w:instrText>
            </w:r>
            <w:r>
              <w:rPr>
                <w:rFonts w:eastAsia="Times New Roman"/>
                <w:sz w:val="20"/>
                <w:szCs w:val="20"/>
                <w:lang w:val="en-US"/>
              </w:rPr>
              <w:fldChar w:fldCharType="separate"/>
            </w:r>
            <w:r w:rsidRPr="000F2E09">
              <w:rPr>
                <w:sz w:val="20"/>
                <w:lang w:val="en-US"/>
              </w:rPr>
              <w:t>[5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DFBB3E0" w14:textId="77777777" w:rsidR="00B03F24" w:rsidRPr="0073065F" w:rsidRDefault="00B03F24"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B03F24" w:rsidRPr="0073065F" w14:paraId="6C515A70" w14:textId="77777777" w:rsidTr="00AA7B4F">
        <w:trPr>
          <w:trHeight w:val="315"/>
        </w:trPr>
        <w:tc>
          <w:tcPr>
            <w:tcW w:w="2402" w:type="dxa"/>
            <w:vMerge/>
            <w:tcMar>
              <w:top w:w="30" w:type="dxa"/>
              <w:left w:w="45" w:type="dxa"/>
              <w:bottom w:w="30" w:type="dxa"/>
              <w:right w:w="45" w:type="dxa"/>
            </w:tcMar>
            <w:vAlign w:val="center"/>
          </w:tcPr>
          <w:p w14:paraId="42280270" w14:textId="77777777" w:rsidR="00B03F24" w:rsidRPr="0073065F" w:rsidRDefault="00B03F24"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tcPr>
          <w:p w14:paraId="13F24A52" w14:textId="11A7A552" w:rsidR="00B03F24" w:rsidRPr="00B03F24" w:rsidRDefault="00B03F24" w:rsidP="0073065F">
            <w:pPr>
              <w:spacing w:line="240" w:lineRule="auto"/>
              <w:rPr>
                <w:rFonts w:eastAsia="Times New Roman"/>
                <w:color w:val="FF0000"/>
                <w:sz w:val="20"/>
                <w:szCs w:val="20"/>
                <w:lang w:val="en-US"/>
              </w:rPr>
            </w:pPr>
            <w:r w:rsidRPr="00B03F24">
              <w:rPr>
                <w:rFonts w:eastAsia="Times New Roman"/>
                <w:color w:val="FF0000"/>
                <w:sz w:val="20"/>
                <w:szCs w:val="20"/>
                <w:lang w:val="en-US"/>
              </w:rPr>
              <w:t xml:space="preserve">Debiasing workshop </w:t>
            </w:r>
            <w:r w:rsidRPr="00B03F24">
              <w:rPr>
                <w:rFonts w:eastAsia="Times New Roman"/>
                <w:color w:val="FF0000"/>
                <w:sz w:val="20"/>
                <w:szCs w:val="20"/>
                <w:lang w:val="en-US"/>
              </w:rPr>
              <w:fldChar w:fldCharType="begin"/>
            </w:r>
            <w:r w:rsidRPr="00B03F24">
              <w:rPr>
                <w:rFonts w:eastAsia="Times New Roman"/>
                <w:color w:val="FF0000"/>
                <w:sz w:val="20"/>
                <w:szCs w:val="20"/>
                <w:lang w:val="en-US"/>
              </w:rPr>
              <w:instrText xml:space="preserve"> ADDIN ZOTERO_ITEM CSL_CITATION {"citationID":"8jBWUp6i","properties":{"formattedCitation":"[52]","plainCitation":"[52]","noteIndex":0},"citationItems":[{"id":54,"uris":["http://zotero.org/users/2275881/items/965EDPLJ"],"uri":["http://zotero.org/users/2275881/items/965EDPLJ"],"itemData":{"id":54,"type":"paper-conference","abstract":"Context: The role of expert judgement is essential in our quest to improve software project planning and execution. However, its accuracy is dependent on many factors, not least the avoidance of judgement biases, such as the anchoring bias, arising from being influenced by initial information, even when it's misleading or irrelevant. This strong effect is widely documented. Objective: We aimed to replicate this anchoring bias using professionals and, novel in a software engineering context, explore de-biasing interventions through increasing knowledge and awareness of judgement biases. Method: We ran two series of experiments in company settings with a total of 410 software developers. Some developers took part in a workshop to heighten their awareness of a range of cognitive biases, including anchoring. Later, the anchoring bias was induced by presenting low or high productivity values, followed by the participants' estimates of their own project productivity. Our hypothesis was that the workshop would lead to reduced bias, i.e., work as a de-biasing intervention. Results: The anchors had a large effect (robust Cohen's d = 1.19) in influencing estimates. This was substantially reduced in those participants who attended the workshop (robust Cohen's d = 0.72). The reduced bias related mainly to the high anchor. The de-biasing intervention also led to a threefold reduction in estimate variance. Conclusion: The impact of anchors upon judgement was substantial. Learning about judgement biases does appear capable of mitigating, although not removing, the anchoring bias. The positive effect of de-biasing through learning about biases suggests that it has value.","collection-title":"SAC '18","container-title":"Proceedings of the 33rd Annual ACM Symposium on Applied Computing","DOI":"10.1145/3167132.3167293","event-place":"New York, NY, USA","ISBN":"978-1-4503-5191-1","note":"event-place: Pau, France","page":"1510–1517","publisher":"ACM","publisher-place":"New York, NY, USA","source":"ACM Digital Library","title":"An Experimental Evaluation of a De-biasing Intervention for Professional Software Developers","URL":"http://doi.acm.org/10.1145/3167132.3167293","author":[{"family":"Shepperd","given":"Martin"},{"family":"Mair","given":"Carolyn"},{"family":"Jørgensen","given":"Magne"}],"accessed":{"date-parts":[["2019",4,18]]},"issued":{"date-parts":[["2018"]]}}}],"schema":"https://github.com/citation-style-language/schema/raw/master/csl-citation.json"} </w:instrText>
            </w:r>
            <w:r w:rsidRPr="00B03F24">
              <w:rPr>
                <w:rFonts w:eastAsia="Times New Roman"/>
                <w:color w:val="FF0000"/>
                <w:sz w:val="20"/>
                <w:szCs w:val="20"/>
                <w:lang w:val="en-US"/>
              </w:rPr>
              <w:fldChar w:fldCharType="separate"/>
            </w:r>
            <w:r w:rsidRPr="00B03F24">
              <w:rPr>
                <w:color w:val="FF0000"/>
                <w:sz w:val="20"/>
              </w:rPr>
              <w:t>[52]</w:t>
            </w:r>
            <w:r w:rsidRPr="00B03F24">
              <w:rPr>
                <w:rFonts w:eastAsia="Times New Roman"/>
                <w:color w:val="FF0000"/>
                <w:sz w:val="20"/>
                <w:szCs w:val="20"/>
                <w:lang w:val="en-US"/>
              </w:rPr>
              <w:fldChar w:fldCharType="end"/>
            </w:r>
          </w:p>
        </w:tc>
        <w:tc>
          <w:tcPr>
            <w:tcW w:w="1843" w:type="dxa"/>
            <w:tcMar>
              <w:top w:w="30" w:type="dxa"/>
              <w:left w:w="45" w:type="dxa"/>
              <w:bottom w:w="30" w:type="dxa"/>
              <w:right w:w="45" w:type="dxa"/>
            </w:tcMar>
            <w:vAlign w:val="bottom"/>
          </w:tcPr>
          <w:p w14:paraId="5119F824" w14:textId="72A05408" w:rsidR="00B03F24" w:rsidRPr="00B03F24" w:rsidRDefault="00B03F24" w:rsidP="0073065F">
            <w:pPr>
              <w:spacing w:line="240" w:lineRule="auto"/>
              <w:rPr>
                <w:rFonts w:eastAsia="Times New Roman"/>
                <w:color w:val="FF0000"/>
                <w:sz w:val="20"/>
                <w:szCs w:val="20"/>
                <w:lang w:val="en-US"/>
              </w:rPr>
            </w:pPr>
            <w:r w:rsidRPr="00B03F24">
              <w:rPr>
                <w:rFonts w:eastAsia="Times New Roman"/>
                <w:color w:val="FF0000"/>
                <w:sz w:val="20"/>
                <w:szCs w:val="20"/>
                <w:lang w:val="en-US"/>
              </w:rPr>
              <w:t>Laboratory</w:t>
            </w:r>
          </w:p>
        </w:tc>
      </w:tr>
      <w:tr w:rsidR="00AA7B4F" w:rsidRPr="0073065F" w14:paraId="65ECBA15" w14:textId="77777777" w:rsidTr="00AA7B4F">
        <w:trPr>
          <w:trHeight w:val="315"/>
        </w:trPr>
        <w:tc>
          <w:tcPr>
            <w:tcW w:w="2402" w:type="dxa"/>
            <w:vMerge w:val="restart"/>
            <w:tcMar>
              <w:top w:w="30" w:type="dxa"/>
              <w:left w:w="45" w:type="dxa"/>
              <w:bottom w:w="30" w:type="dxa"/>
              <w:right w:w="45" w:type="dxa"/>
            </w:tcMar>
            <w:vAlign w:val="center"/>
            <w:hideMark/>
          </w:tcPr>
          <w:p w14:paraId="444DB6B2" w14:textId="7E8EAF33"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Performance in previous estimates</w:t>
            </w:r>
          </w:p>
        </w:tc>
        <w:tc>
          <w:tcPr>
            <w:tcW w:w="4681" w:type="dxa"/>
            <w:tcMar>
              <w:top w:w="30" w:type="dxa"/>
              <w:left w:w="45" w:type="dxa"/>
              <w:bottom w:w="30" w:type="dxa"/>
              <w:right w:w="45" w:type="dxa"/>
            </w:tcMar>
            <w:vAlign w:val="bottom"/>
            <w:hideMark/>
          </w:tcPr>
          <w:p w14:paraId="746698A9" w14:textId="38A9667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essons learned from past estimat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ACwcNqFx","properties":{"formattedCitation":"[10]","plainCitation":"[10]","noteIndex":0},"citationItems":[{"id":183,"uris":["http://zotero.org/users/2275881/items/BVPVARJ6"],"uri":["http://zotero.org/users/2275881/items/BVPVARJ6"],"itemData":{"id":183,"type":"article-journal","abstract":"Inaccurate estimates of software development effort is a frequently reported cause of IT-project failures. We report results from a study that investigated the effect of introducing lessons-learned sessions on estimation accuracy and the assessment of uncertainty. Twenty software professionals were randomly allocated to a Learning group or a Control group and instructed to estimate and complete the same five development tasks. Those in the Learning group but not those in the Control group were instructed to spend at least 30 minutes on identifying, analyzing, and summarizing their effort estimation and uncertainty assessment experience after completing each task. We found that the estimation accuracy and the realism of the uncertainty assessment were not better in the Learning group than in the Control group. A follow-up study with 83 software professionals was completed to better understand this lack of improvement from lessons-learned sessions. The follow-up study found that receiving feedback about other software professionals' estimation performance led to more realistic uncertainty assessments than receiving the same feedback of one's own estimates. Lessons-learned sessions, not only in estimation contexts, have to be carefully designed to avoid wasting resources on learning processes that stimulate rather than reduce learning biases.","container-title":"IEEE Transactions on Software Engineering","DOI":"10.1109/TSE.2009.2","ISSN":"2326-3881","issue":"3","page":"368-383","source":"IEEE Xplore","title":"The Impact of Lessons-Learned Sessions on Effort Estimation and Uncertainty Assessments","volume":"35","author":[{"family":"Jørgensen","given":"Magne"},{"family":"Gruschke","given":"Tanja M."}],"issued":{"date-parts":[["2009",5]]}}}],"schema":"https://github.com/citation-style-language/schema/raw/master/csl-citation.json"} </w:instrText>
            </w:r>
            <w:r>
              <w:rPr>
                <w:rFonts w:eastAsia="Times New Roman"/>
                <w:sz w:val="20"/>
                <w:szCs w:val="20"/>
                <w:lang w:val="en-US"/>
              </w:rPr>
              <w:fldChar w:fldCharType="separate"/>
            </w:r>
            <w:r w:rsidRPr="00D52056">
              <w:rPr>
                <w:sz w:val="20"/>
                <w:lang w:val="en-US"/>
              </w:rPr>
              <w:t>[1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3A8986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03E83D80" w14:textId="77777777" w:rsidTr="00AA7B4F">
        <w:trPr>
          <w:trHeight w:val="315"/>
        </w:trPr>
        <w:tc>
          <w:tcPr>
            <w:tcW w:w="2402" w:type="dxa"/>
            <w:vMerge/>
            <w:tcMar>
              <w:top w:w="30" w:type="dxa"/>
              <w:left w:w="45" w:type="dxa"/>
              <w:bottom w:w="30" w:type="dxa"/>
              <w:right w:w="45" w:type="dxa"/>
            </w:tcMar>
            <w:vAlign w:val="center"/>
          </w:tcPr>
          <w:p w14:paraId="45AB96B6" w14:textId="42E43C2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2C1B136" w14:textId="13538B3B"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Estimation errors in previous task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sOqXWN9","properties":{"formattedCitation":"[25]","plainCitation":"[25]","noteIndex":0},"citationItems":[{"id":249,"uris":["http://zotero.org/users/2275881/items/8NJ8TUZV"],"uri":["http://zotero.org/users/2275881/items/8NJ8TUZV"],"itemData":{"id":249,"type":"article-journal","abstract":"This paper examines the degree to which level of optimism in software engineers’ predictions is related to optimism on previous predictions, general level of optimism (explanatory style, life orientation and self-assessed optimism), development skill, confidence in the accuracy of their own predictions, and ability to recall effort used on previous tasks. Results from four experiments suggest that more optimistic software engineers are characterized by more optimistic previous predictions, higher confidence in the accuracy of their own predictions, lower development skills, poorer ability or willingness to recall effort on previous tasks, and higher optimism scores. However, a substantial part of the variation in the level of optimism seems to be random.","collection-title":"Evaluation and Assessment in Software Engineering","container-title":"Journal of Systems and Software","DOI":"10.1016/j.jss.2006.09.047","ISSN":"0164-1212","issue":"9","journalAbbreviation":"Journal of Systems and Software","language":"en","page":"1472-1482","source":"ScienceDirect","title":"Characteristics of software engineers with optimistic predictions","volume":"80","author":[{"family":"Jørgensen","given":"Magne"},{"family":"Faugli","given":"Bjørn"},{"family":"Gruschke","given":"Tanja"}],"issued":{"date-parts":[["2007",9,1]]}}}],"schema":"https://github.com/citation-style-language/schema/raw/master/csl-citation.json"} </w:instrText>
            </w:r>
            <w:r>
              <w:rPr>
                <w:rFonts w:eastAsia="Times New Roman"/>
                <w:sz w:val="20"/>
                <w:szCs w:val="20"/>
                <w:lang w:val="en-US"/>
              </w:rPr>
              <w:fldChar w:fldCharType="separate"/>
            </w:r>
            <w:r w:rsidRPr="004161F9">
              <w:rPr>
                <w:sz w:val="20"/>
                <w:lang w:val="en-US"/>
              </w:rPr>
              <w:t>[2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8F2C12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5FCBEF96" w14:textId="77777777" w:rsidTr="00AA7B4F">
        <w:trPr>
          <w:trHeight w:val="315"/>
        </w:trPr>
        <w:tc>
          <w:tcPr>
            <w:tcW w:w="2402" w:type="dxa"/>
            <w:vMerge/>
            <w:tcMar>
              <w:top w:w="30" w:type="dxa"/>
              <w:left w:w="45" w:type="dxa"/>
              <w:bottom w:w="30" w:type="dxa"/>
              <w:right w:w="45" w:type="dxa"/>
            </w:tcMar>
            <w:vAlign w:val="center"/>
          </w:tcPr>
          <w:p w14:paraId="7F8C0C8C" w14:textId="48E46B20"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3ACA47C7" w14:textId="375E8DC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ess confidence of previous accurac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Ltr2p5tT","properties":{"formattedCitation":"[4]","plainCitation":"[4]","noteIndex":0},"citationItems":[{"id":180,"uris":["http://zotero.org/users/2275881/items/FFAEBYCE"],"uri":["http://zotero.org/users/2275881/items/FFAEBYCE"],"itemData":{"id":180,"type":"article-journal","container-title":"IEEE Transactions on Software Engineering","DOI":"10.1109/TSE.2004.103","ISSN":"0098-5589","issue":"12","language":"en","page":"993-1007","source":"DOI.org (Crossref)","title":"Reasons for software effort estimation error: impact of respondent role, information collection approach, and data analysis method","title-short":"Reasons for software effort estimation error","volume":"30","author":[{"family":"Jorgensen","given":"M."},{"family":"Molokken-Ostvold","given":"K."}],"issued":{"date-parts":[["2004",12]]}}}],"schema":"https://github.com/citation-style-language/schema/raw/master/csl-citation.json"} </w:instrText>
            </w:r>
            <w:r>
              <w:rPr>
                <w:rFonts w:eastAsia="Times New Roman"/>
                <w:sz w:val="20"/>
                <w:szCs w:val="20"/>
                <w:lang w:val="en-US"/>
              </w:rPr>
              <w:fldChar w:fldCharType="separate"/>
            </w:r>
            <w:r w:rsidRPr="006D02A7">
              <w:rPr>
                <w:sz w:val="20"/>
                <w:lang w:val="en-US"/>
              </w:rPr>
              <w:t>[4]</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45D0369D"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5DCA96DC" w14:textId="77777777" w:rsidTr="00AA7B4F">
        <w:trPr>
          <w:trHeight w:val="315"/>
        </w:trPr>
        <w:tc>
          <w:tcPr>
            <w:tcW w:w="2402" w:type="dxa"/>
            <w:tcMar>
              <w:top w:w="30" w:type="dxa"/>
              <w:left w:w="45" w:type="dxa"/>
              <w:bottom w:w="30" w:type="dxa"/>
              <w:right w:w="45" w:type="dxa"/>
            </w:tcMar>
            <w:vAlign w:val="center"/>
            <w:hideMark/>
          </w:tcPr>
          <w:p w14:paraId="43F002D1"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Organizational issues</w:t>
            </w:r>
          </w:p>
        </w:tc>
        <w:tc>
          <w:tcPr>
            <w:tcW w:w="4681" w:type="dxa"/>
            <w:tcMar>
              <w:top w:w="30" w:type="dxa"/>
              <w:left w:w="45" w:type="dxa"/>
              <w:bottom w:w="30" w:type="dxa"/>
              <w:right w:w="45" w:type="dxa"/>
            </w:tcMar>
            <w:vAlign w:val="bottom"/>
            <w:hideMark/>
          </w:tcPr>
          <w:p w14:paraId="69A8F6EC" w14:textId="4128CA1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Organizational dependencies</w:t>
            </w:r>
            <w:r>
              <w:rPr>
                <w:rFonts w:eastAsia="Times New Roman"/>
                <w:sz w:val="20"/>
                <w:szCs w:val="20"/>
                <w:lang w:val="en-US"/>
              </w:rPr>
              <w:t xml:space="preserve"> </w:t>
            </w:r>
            <w:r>
              <w:rPr>
                <w:rFonts w:eastAsia="Times New Roman"/>
                <w:sz w:val="20"/>
                <w:szCs w:val="20"/>
                <w:lang w:val="en-US"/>
              </w:rPr>
              <w:fldChar w:fldCharType="begin"/>
            </w:r>
            <w:r w:rsidR="00B03F24">
              <w:rPr>
                <w:rFonts w:eastAsia="Times New Roman"/>
                <w:sz w:val="20"/>
                <w:szCs w:val="20"/>
                <w:lang w:val="en-US"/>
              </w:rPr>
              <w:instrText xml:space="preserve"> ADDIN ZOTERO_ITEM CSL_CITATION {"citationID":"l1TQrQ8Z","properties":{"formattedCitation":"[53]","plainCitation":"[53]","noteIndex":0},"citationItems":[{"id":1219,"uris":["http://zotero.org/users/2275881/items/IF8NBR2S"],"uri":["http://zotero.org/users/2275881/items/IF8NBR2S"],"itemData":{"id":1219,"type":"paper-conference","abstract":"Software estimates are an important input to project selection, planning, monitoring as well assessment of projects' success. However, the practice of estimation is also a challenging activity for many practitioners, and there is a continuing need to understand and improve it. To contribute to the existing knowledge of this process, an in-depth study was conducted where 18 practitioners from eight sub domains at a company producing embedded systems were interviewed. The contribution of this article is twofold: First, it reports the estimation challenges as perceived by the practitioners where the two most prominent were organizational dependencies and complexity of requested features. Second, since feature complexity was noted as one of the estimation challenges, this paper also reports on factors that are driving that complexity, two of the most common being dependencies on functionality developed by other parts of the organization, and functionality that affects the entire product.","container-title":"2014 40th EUROMICRO Conference on Software Engineering and Advanced Applications","DOI":"10.1109/SEAA.2014.69","event":"2014 40th EUROMICRO Conference on Software Engineering and Advanced Applications","note":"ISSN: 2376-9505","page":"301-304","source":"IEEE Xplore","title":"Effects of Feature Complexity on Software Effort Estimates – An Exploratory Study","author":[{"family":"Magazinius","given":"A."},{"family":"Svensson","given":"R. B."}],"issued":{"date-parts":[["2014",8]]}}}],"schema":"https://github.com/citation-style-language/schema/raw/master/csl-citation.json"} </w:instrText>
            </w:r>
            <w:r>
              <w:rPr>
                <w:rFonts w:eastAsia="Times New Roman"/>
                <w:sz w:val="20"/>
                <w:szCs w:val="20"/>
                <w:lang w:val="en-US"/>
              </w:rPr>
              <w:fldChar w:fldCharType="separate"/>
            </w:r>
            <w:r w:rsidR="00B03F24" w:rsidRPr="00B03F24">
              <w:rPr>
                <w:sz w:val="20"/>
              </w:rPr>
              <w:t>[5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634B60B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4B5E3464" w14:textId="77777777" w:rsidTr="00AA7B4F">
        <w:trPr>
          <w:trHeight w:val="315"/>
        </w:trPr>
        <w:tc>
          <w:tcPr>
            <w:tcW w:w="2402" w:type="dxa"/>
            <w:vMerge w:val="restart"/>
            <w:tcMar>
              <w:top w:w="30" w:type="dxa"/>
              <w:left w:w="45" w:type="dxa"/>
              <w:bottom w:w="30" w:type="dxa"/>
              <w:right w:w="45" w:type="dxa"/>
            </w:tcMar>
            <w:vAlign w:val="center"/>
            <w:hideMark/>
          </w:tcPr>
          <w:p w14:paraId="400A6737"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Distributed development</w:t>
            </w:r>
          </w:p>
        </w:tc>
        <w:tc>
          <w:tcPr>
            <w:tcW w:w="4681" w:type="dxa"/>
            <w:tcMar>
              <w:top w:w="30" w:type="dxa"/>
              <w:left w:w="45" w:type="dxa"/>
              <w:bottom w:w="30" w:type="dxa"/>
              <w:right w:w="45" w:type="dxa"/>
            </w:tcMar>
            <w:vAlign w:val="bottom"/>
            <w:hideMark/>
          </w:tcPr>
          <w:p w14:paraId="6A267508" w14:textId="27DC6C7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Multiple development sit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wb4yB48p","properties":{"formattedCitation":"[18]","plainCitation":"[18]","noteIndex":0},"citationItems":[{"id":1151,"uris":["http://zotero.org/users/2275881/items/3J8BB88L"],"uri":["http://zotero.org/users/2275881/items/3J8BB88L"],"itemData":{"id":1151,"type":"article-journal","abstract":"Context: Software projects frequently incur schedule and budget overruns. Planning and estimation are particularly challenging in large and globally distributed agile projects. While software engineering researchers have been investigating effort estimation for many years to help practitioners to improve their estimation processes, there is little empirical research about effort estimation in large-scale distributed projects involving agile teams. Objective: The objective of this paper is three-fold: i) To identify how effort estimation is carried out in large-scale distributed agile projects; ii) to analyze the accuracy of the effort estimation processes in large-scale distributed agile projects; and iii) to identify and investigate the factors that impact the accuracy of effort estimates in large-scale distributed agile projects. Method: We performed an exploratory longitudinal case study. The data collection was operationalized through archival research and semi-structured interviews. Results: The main findings of the studied case are: 1) A two-stage estimation process, with re-estimation at the analysis stage, improves the accuracy of the effort estimates; 2) underestimation is the dominant trend; 3) less mature teams incur larger effort overruns; 4) requirements with larger size/scope incur larger effort overruns; 5) requirements developed in multi-site settings incur larger effort overruns as compared to requirements developed in a co-located setting; 6) requirements priorities impact the accuracy of the effort estimates. Conclusion: A two-stage effort estimation process can improve effort estimation accuracy and seems to address some of the challenges in large-scale agile software development. To improve effort estimates one needs to consider team maturity, distribution as well as requirements size and priorities.","container-title":"Information and Software Technology","DOI":"10.1016/j.infsof.2018.02.009","ISSN":"0950-5849","journalAbbreviation":"Information and Software Technology","language":"en","page":"21-40","source":"ScienceDirect","title":"Effort estimation in large-scale software development: An industrial case study","title-short":"Effort estimation in large-scale software development","volume":"99","author":[{"family":"Usman","given":"Muhammad"},{"family":"Britto","given":"Ricardo"},{"family":"Damm","given":"Lars-Ola"},{"family":"Börstler","given":"Jürgen"}],"issued":{"date-parts":[["2018",7,1]]}}}],"schema":"https://github.com/citation-style-language/schema/raw/master/csl-citation.json"} </w:instrText>
            </w:r>
            <w:r>
              <w:rPr>
                <w:rFonts w:eastAsia="Times New Roman"/>
                <w:sz w:val="20"/>
                <w:szCs w:val="20"/>
                <w:lang w:val="en-US"/>
              </w:rPr>
              <w:fldChar w:fldCharType="separate"/>
            </w:r>
            <w:r w:rsidRPr="00D52056">
              <w:rPr>
                <w:sz w:val="20"/>
                <w:lang w:val="en-US"/>
              </w:rPr>
              <w:t>[18]</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EB831E1"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716DE379" w14:textId="77777777" w:rsidTr="00AA7B4F">
        <w:trPr>
          <w:trHeight w:val="315"/>
        </w:trPr>
        <w:tc>
          <w:tcPr>
            <w:tcW w:w="2402" w:type="dxa"/>
            <w:vMerge/>
            <w:tcMar>
              <w:top w:w="30" w:type="dxa"/>
              <w:left w:w="45" w:type="dxa"/>
              <w:bottom w:w="30" w:type="dxa"/>
              <w:right w:w="45" w:type="dxa"/>
            </w:tcMar>
            <w:vAlign w:val="center"/>
          </w:tcPr>
          <w:p w14:paraId="780CCE3F" w14:textId="2398169B"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E5132A3" w14:textId="432C71F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Number of development site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22QDoR7P","properties":{"formattedCitation":"[20]","plainCitation":"[20]","noteIndex":0},"citationItems":[{"id":261,"uris":["http://zotero.org/users/2275881/items/67EZAUEH"],"uri":["http://zotero.org/users/2275881/items/67EZAUEH"],"itemData":{"id":261,"type":"paper-conference","abstract":"Context: There are numerous studies on effort estimation in Agile Software Development (ASD) and the state of the art in this area has been recently documented in a Systematic Literature Review (SLR). However, to date there are no studies on the state of the practice in this area, focusing on similar issues to those investigated in the above-mentioned SLR. Objectives: The aim of this paper is to report on the state of the practice on effort estimation in ASD, focusing on a wide range of aspects such as the estimation techniques and effort predictors used, to name a few. Method: A survey was carried out using as instrument an on-line questionnaire answered by agile practitioners who have experience in effort estimation. Results: Data was collected from 60 agile practitioners from 16 different countries, and the main findings are: 1) Planning poker (63%), analogy (47%) and expert judgment (38%) are frequently practiced estimation techniques in ASD; 2) Story points is the most frequently (62%) employed size metric, used solo or in combination with other metrics (e.g., function points); 3) Team's expertise level and prior experience are most commonly used cost drivers; 4) 52% of the respondents believe that their effort estimates on average are under/over estimated by an error of 25% or more; 5) Most agile teams take into account implementation and testing activities during effort estimation; and 6) Estimation is mostly performed at sprint and release planning levels in ASD. Conclusions: Estimation techniques that rely on experts' subjective assessment are the ones used the most in ASD, with effort underestimation being the dominant trend. Further, the use of multiple techniques in combination and story points seem to present a positive association with estimation accuracy, and team-related cost drivers are the ones used by most agile teams. Finally, requirements and management related issues are perceived as the main reasons for inaccurate estimates.","collection-title":"EASE '15","container-title":"Proceedings of the 19th International Conference on Evaluation and Assessment in Software Engineering","DOI":"10.1145/2745802.2745813","event-place":"Nanjing, China","ISBN":"978-1-4503-3350-4","page":"1–10","publisher":"Association for Computing Machinery","publisher-place":"Nanjing, China","source":"ACM Digital Library","title":"Effort estimation in agile software development: a survey on the state of the practice","URL":"https://doi.org/10.1145/2745802.2745813","author":[{"family":"Usman","given":"Muhammad"},{"family":"Mendes","given":"Emilia"},{"family":"Börstler","given":"Jürgen"}],"issued":{"date-parts":[["2015"]]}}}],"schema":"https://github.com/citation-style-language/schema/raw/master/csl-citation.json"} </w:instrText>
            </w:r>
            <w:r>
              <w:rPr>
                <w:rFonts w:eastAsia="Times New Roman"/>
                <w:sz w:val="20"/>
                <w:szCs w:val="20"/>
                <w:lang w:val="en-US"/>
              </w:rPr>
              <w:fldChar w:fldCharType="separate"/>
            </w:r>
            <w:r w:rsidRPr="00D52056">
              <w:rPr>
                <w:sz w:val="20"/>
              </w:rPr>
              <w:t>[20]</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09392C8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2E312CEE" w14:textId="77777777" w:rsidTr="00AA7B4F">
        <w:trPr>
          <w:trHeight w:val="315"/>
        </w:trPr>
        <w:tc>
          <w:tcPr>
            <w:tcW w:w="2402" w:type="dxa"/>
            <w:vMerge/>
            <w:tcMar>
              <w:top w:w="30" w:type="dxa"/>
              <w:left w:w="45" w:type="dxa"/>
              <w:bottom w:w="30" w:type="dxa"/>
              <w:right w:w="45" w:type="dxa"/>
            </w:tcMar>
            <w:vAlign w:val="center"/>
          </w:tcPr>
          <w:p w14:paraId="1FBC8E26" w14:textId="1CA803C4"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FA5FE94" w14:textId="00C0A62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ime differences</w:t>
            </w:r>
            <w:r>
              <w:rPr>
                <w:rFonts w:eastAsia="Times New Roman"/>
                <w:sz w:val="20"/>
                <w:szCs w:val="20"/>
                <w:lang w:val="en-US"/>
              </w:rPr>
              <w:t xml:space="preserve"> </w:t>
            </w:r>
            <w:r>
              <w:rPr>
                <w:rFonts w:eastAsia="Times New Roman"/>
                <w:sz w:val="20"/>
                <w:szCs w:val="20"/>
                <w:lang w:val="en-US"/>
              </w:rPr>
              <w:fldChar w:fldCharType="begin"/>
            </w:r>
            <w:r w:rsidR="00B03F24">
              <w:rPr>
                <w:rFonts w:eastAsia="Times New Roman"/>
                <w:sz w:val="20"/>
                <w:szCs w:val="20"/>
                <w:lang w:val="en-US"/>
              </w:rPr>
              <w:instrText xml:space="preserve"> ADDIN ZOTERO_ITEM CSL_CITATION {"citationID":"bCruGRev","properties":{"formattedCitation":"[43]","plainCitation":"[43]","noteIndex":0},"citationItems":[{"id":226,"uris":["http://zotero.org/users/2275881/items/Z4TRQILW"],"uri":["http://zotero.org/users/2275881/items/Z4TRQILW"],"itemData":{"id":226,"type":"paper-conference","abstract":"Effort estimation is a project management activity that is mandatory for the execution of software projects. Despite its importance, there have been just a few studies published on such activities within the Agile Global Software Development (AGSD) context. Their aggregated results were recently published as part of a secondary study that reported the state of the art on effort estimation in AGSD. This study aims to complement the above-mentioned secondary study by means of an empirical investigation on the state of the practice on effort estimation in AGSD. To do so, a survey was carried out using as instrument an on-line questionnaire and a sample comprising software practitioners experienced in effort estimation within the AGSD context. Results show that the effort estimation techniques used within the AGSD and collocated contexts remained unchanged, with planning poker being the one employed the most. Sourcing strategies were found to have no or a small influence upon the choice of estimation techniques. With regard to effort predictors, global challenges such as cultural and time zone differences were reported, in addition to factors that are commonly considered in the collocated context, such as team experience. Finally, many challenges that impact the accuracy of the effort estimates were reported by the respondents, such as problems with the software requirements and the fact that the communication effort between sites is not properly accounted.","container-title":"2015 IEEE 10th International Conference on Global Software Engineering","DOI":"10.1109/ICGSE.2015.10","event":"2015 IEEE 10th International Conference on Global Software Engineering","note":"ISSN: 2329-6313","page":"38-45","publisher":"IEEE","source":"IEEE Xplore","title":"An Empirical Investigation on Effort Estimation in Agile Global Software Development","author":[{"family":"Britto","given":"Ricardo"},{"family":"Mendes","given":"Emilia"},{"family":"Börstler","given":"Jürgen"}],"issued":{"date-parts":[["2015",7]]}}}],"schema":"https://github.com/citation-style-language/schema/raw/master/csl-citation.json"} </w:instrText>
            </w:r>
            <w:r>
              <w:rPr>
                <w:rFonts w:eastAsia="Times New Roman"/>
                <w:sz w:val="20"/>
                <w:szCs w:val="20"/>
                <w:lang w:val="en-US"/>
              </w:rPr>
              <w:fldChar w:fldCharType="separate"/>
            </w:r>
            <w:r w:rsidRPr="000F2E09">
              <w:rPr>
                <w:sz w:val="20"/>
              </w:rPr>
              <w:t>[4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107D339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25720BD0" w14:textId="77777777" w:rsidTr="00AA7B4F">
        <w:trPr>
          <w:trHeight w:val="315"/>
        </w:trPr>
        <w:tc>
          <w:tcPr>
            <w:tcW w:w="2402" w:type="dxa"/>
            <w:vMerge/>
            <w:tcMar>
              <w:top w:w="30" w:type="dxa"/>
              <w:left w:w="45" w:type="dxa"/>
              <w:bottom w:w="30" w:type="dxa"/>
              <w:right w:w="45" w:type="dxa"/>
            </w:tcMar>
            <w:vAlign w:val="center"/>
          </w:tcPr>
          <w:p w14:paraId="2F9570B7" w14:textId="74A5264E"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311F68C" w14:textId="00A69563"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Geographical locations</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9IkUhCIS","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DCABAEE"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6DC48F63" w14:textId="77777777" w:rsidTr="00AA7B4F">
        <w:trPr>
          <w:trHeight w:val="315"/>
        </w:trPr>
        <w:tc>
          <w:tcPr>
            <w:tcW w:w="2402" w:type="dxa"/>
            <w:tcBorders>
              <w:bottom w:val="single" w:sz="4" w:space="0" w:color="auto"/>
            </w:tcBorders>
            <w:tcMar>
              <w:top w:w="30" w:type="dxa"/>
              <w:left w:w="45" w:type="dxa"/>
              <w:bottom w:w="30" w:type="dxa"/>
              <w:right w:w="45" w:type="dxa"/>
            </w:tcMar>
            <w:vAlign w:val="center"/>
            <w:hideMark/>
          </w:tcPr>
          <w:p w14:paraId="233BEBC1"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Negative attitudes towards estimation</w:t>
            </w:r>
          </w:p>
        </w:tc>
        <w:tc>
          <w:tcPr>
            <w:tcW w:w="4681" w:type="dxa"/>
            <w:tcBorders>
              <w:bottom w:val="single" w:sz="4" w:space="0" w:color="auto"/>
            </w:tcBorders>
            <w:tcMar>
              <w:top w:w="30" w:type="dxa"/>
              <w:left w:w="45" w:type="dxa"/>
              <w:bottom w:w="30" w:type="dxa"/>
              <w:right w:w="45" w:type="dxa"/>
            </w:tcMar>
            <w:vAlign w:val="bottom"/>
            <w:hideMark/>
          </w:tcPr>
          <w:p w14:paraId="4CCFFFA3" w14:textId="285E1CFC"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Negative attitudes towards estim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yVHNrf20","properties":{"formattedCitation":"[14]","plainCitation":"[14]","noteIndex":0},"citationItems":[{"id":1175,"uris":["http://zotero.org/users/2275881/items/NA2B89I6"],"uri":["http://zotero.org/users/2275881/items/NA2B89I6"],"itemData":{"id":1175,"type":"article-journal","container-title":"e-Informatica Software Engineering Journal","DOI":"10.5277/e-Inf180107","issue":"1","page":"167–198","title":"The Role of Organisational Phenomena in Software Cost Estimation: A Case Study of Supporting and Hindering Factors","title-short":"The Role of Organisational Phenomena in Software Cost Estimation","volume":"12","author":[{"family":"Rahikkala","given":"Jurka"},{"family":"Hyrynsalmi","given":"Sami"},{"family":"Leppänen","given":"Ville"},{"family":"Porres","given":"Ivan"}],"issued":{"date-parts":[["2018"]]}}}],"schema":"https://github.com/citation-style-language/schema/raw/master/csl-citation.json"} </w:instrText>
            </w:r>
            <w:r>
              <w:rPr>
                <w:rFonts w:eastAsia="Times New Roman"/>
                <w:sz w:val="20"/>
                <w:szCs w:val="20"/>
                <w:lang w:val="en-US"/>
              </w:rPr>
              <w:fldChar w:fldCharType="separate"/>
            </w:r>
            <w:r w:rsidRPr="00D52056">
              <w:rPr>
                <w:sz w:val="20"/>
              </w:rPr>
              <w:t>[14]</w:t>
            </w:r>
            <w:r>
              <w:rPr>
                <w:rFonts w:eastAsia="Times New Roman"/>
                <w:sz w:val="20"/>
                <w:szCs w:val="20"/>
                <w:lang w:val="en-US"/>
              </w:rPr>
              <w:fldChar w:fldCharType="end"/>
            </w:r>
          </w:p>
        </w:tc>
        <w:tc>
          <w:tcPr>
            <w:tcW w:w="1843" w:type="dxa"/>
            <w:tcBorders>
              <w:bottom w:val="single" w:sz="4" w:space="0" w:color="auto"/>
            </w:tcBorders>
            <w:tcMar>
              <w:top w:w="30" w:type="dxa"/>
              <w:left w:w="45" w:type="dxa"/>
              <w:bottom w:w="30" w:type="dxa"/>
              <w:right w:w="45" w:type="dxa"/>
            </w:tcMar>
            <w:vAlign w:val="bottom"/>
            <w:hideMark/>
          </w:tcPr>
          <w:p w14:paraId="219BB6E7"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659E22AF" w14:textId="77777777" w:rsidTr="00AA7B4F">
        <w:trPr>
          <w:trHeight w:val="315"/>
        </w:trPr>
        <w:tc>
          <w:tcPr>
            <w:tcW w:w="2402" w:type="dxa"/>
            <w:vMerge w:val="restart"/>
            <w:tcMar>
              <w:top w:w="30" w:type="dxa"/>
              <w:left w:w="45" w:type="dxa"/>
              <w:bottom w:w="30" w:type="dxa"/>
              <w:right w:w="45" w:type="dxa"/>
            </w:tcMar>
            <w:vAlign w:val="center"/>
          </w:tcPr>
          <w:p w14:paraId="0A97975D" w14:textId="125FDFDE"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None</w:t>
            </w:r>
          </w:p>
        </w:tc>
        <w:tc>
          <w:tcPr>
            <w:tcW w:w="4681" w:type="dxa"/>
            <w:tcMar>
              <w:top w:w="30" w:type="dxa"/>
              <w:left w:w="45" w:type="dxa"/>
              <w:bottom w:w="30" w:type="dxa"/>
              <w:right w:w="45" w:type="dxa"/>
            </w:tcMar>
            <w:vAlign w:val="bottom"/>
          </w:tcPr>
          <w:p w14:paraId="7496812E" w14:textId="76B2B64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nteraction with competitors</w:t>
            </w:r>
            <w:r>
              <w:rPr>
                <w:rFonts w:eastAsia="Times New Roman"/>
                <w:sz w:val="20"/>
                <w:szCs w:val="20"/>
                <w:lang w:val="en-US"/>
              </w:rPr>
              <w:t xml:space="preserve"> </w:t>
            </w:r>
            <w:r>
              <w:rPr>
                <w:rFonts w:eastAsia="Times New Roman"/>
                <w:sz w:val="20"/>
                <w:szCs w:val="20"/>
                <w:lang w:val="en-US"/>
              </w:rPr>
              <w:fldChar w:fldCharType="begin"/>
            </w:r>
            <w:r w:rsidR="00B03F24">
              <w:rPr>
                <w:rFonts w:eastAsia="Times New Roman"/>
                <w:sz w:val="20"/>
                <w:szCs w:val="20"/>
                <w:lang w:val="en-US"/>
              </w:rPr>
              <w:instrText xml:space="preserve"> ADDIN ZOTERO_ITEM CSL_CITATION {"citationID":"jy0OVtBq","properties":{"formattedCitation":"[54]","plainCitation":"[54]","noteIndex":0},"citationItems":[{"id":1350,"uris":["http://zotero.org/users/2275881/items/AGZXYGE3"],"uri":["http://zotero.org/users/2275881/items/AGZXYGE3"],"itemData":{"id":1350,"type":"paper-conference","abstract":"[Context and motivation] Due to lack of resources and teams with low levels of experience, startups face several challenges during their product development, such as product customization, attracting new customers, and mastering the technology uncertainty. To increase their market presence and compensate for their lack of resources, startups need to consider other options such as joint ventures and partnerships. [Question/problem] Some companies that share highly similar resources and businesses can be potential competitors with one another. The effect of interaction with such potential competitors with respect to startups to obtain expertise has not been often reported in the literature to date. [Principal ideas/results] In this study, we simulated two software startups in a controlled experiment to evaluate the effect of interaction with a potential competitor in the effort estimation process. A real startup case was also involved in analyzing the effect. The results of the study show that there is a statistically significant difference in the effectiveness when co-operating with a competitor in the process. Experiment participants also considered the interaction with the potential competitor useful based on the exchange of important information and ideas regarding the product domain. [Contribution] This paper contributes by demonstrating the effect of interaction with a potential competitor in the effort estimation process. In addition, our study encourages further research on startups working in with the competitors in other software engineering knowledge areas.","container-title":"2017 43rd Euromicro Conference on Software Engineering and Advanced Applications (SEAA)","DOI":"10.1109/SEAA.2017.34","event":"2017 43rd Euromicro Conference on Software Engineering and Advanced Applications (SEAA)","page":"125-132","source":"IEEE Xplore","title":"The Effect of Competitor Interaction on Startup’s Product Development","author":[{"family":"Tripathi","given":"N."},{"family":"Seppänen","given":"P."},{"family":"Oivo","given":"M."},{"family":"Similä","given":"J."},{"family":"Liukkunen","given":"K."}],"issued":{"date-parts":[["2017",8]]}}}],"schema":"https://github.com/citation-style-language/schema/raw/master/csl-citation.json"} </w:instrText>
            </w:r>
            <w:r>
              <w:rPr>
                <w:rFonts w:eastAsia="Times New Roman"/>
                <w:sz w:val="20"/>
                <w:szCs w:val="20"/>
                <w:lang w:val="en-US"/>
              </w:rPr>
              <w:fldChar w:fldCharType="separate"/>
            </w:r>
            <w:r w:rsidR="00B03F24" w:rsidRPr="00B03F24">
              <w:rPr>
                <w:sz w:val="20"/>
              </w:rPr>
              <w:t>[54]</w:t>
            </w:r>
            <w:r>
              <w:rPr>
                <w:rFonts w:eastAsia="Times New Roman"/>
                <w:sz w:val="20"/>
                <w:szCs w:val="20"/>
                <w:lang w:val="en-US"/>
              </w:rPr>
              <w:fldChar w:fldCharType="end"/>
            </w:r>
          </w:p>
        </w:tc>
        <w:tc>
          <w:tcPr>
            <w:tcW w:w="1843" w:type="dxa"/>
            <w:tcMar>
              <w:top w:w="30" w:type="dxa"/>
              <w:left w:w="45" w:type="dxa"/>
              <w:bottom w:w="30" w:type="dxa"/>
              <w:right w:w="45" w:type="dxa"/>
            </w:tcMar>
            <w:vAlign w:val="bottom"/>
          </w:tcPr>
          <w:p w14:paraId="4AEC484A" w14:textId="0B7A82E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aboratory</w:t>
            </w:r>
          </w:p>
        </w:tc>
      </w:tr>
      <w:tr w:rsidR="00AA7B4F" w:rsidRPr="0073065F" w14:paraId="34E019CE" w14:textId="77777777" w:rsidTr="00AA7B4F">
        <w:trPr>
          <w:trHeight w:val="315"/>
        </w:trPr>
        <w:tc>
          <w:tcPr>
            <w:tcW w:w="2402" w:type="dxa"/>
            <w:vMerge/>
            <w:tcMar>
              <w:top w:w="30" w:type="dxa"/>
              <w:left w:w="45" w:type="dxa"/>
              <w:bottom w:w="30" w:type="dxa"/>
              <w:right w:w="45" w:type="dxa"/>
            </w:tcMar>
            <w:vAlign w:val="center"/>
          </w:tcPr>
          <w:p w14:paraId="3F64BD3A" w14:textId="77777777"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tcPr>
          <w:p w14:paraId="16BC3ACE" w14:textId="56257CF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Luck</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1sdA101","properties":{"formattedCitation":"[10]","plainCitation":"[10]","noteIndex":0},"citationItems":[{"id":183,"uris":["http://zotero.org/users/2275881/items/BVPVARJ6"],"uri":["http://zotero.org/users/2275881/items/BVPVARJ6"],"itemData":{"id":183,"type":"article-journal","abstract":"Inaccurate estimates of software development effort is a frequently reported cause of IT-project failures. We report results from a study that investigated the effect of introducing lessons-learned sessions on estimation accuracy and the assessment of uncertainty. Twenty software professionals were randomly allocated to a Learning group or a Control group and instructed to estimate and complete the same five development tasks. Those in the Learning group but not those in the Control group were instructed to spend at least 30 minutes on identifying, analyzing, and summarizing their effort estimation and uncertainty assessment experience after completing each task. We found that the estimation accuracy and the realism of the uncertainty assessment were not better in the Learning group than in the Control group. A follow-up study with 83 software professionals was completed to better understand this lack of improvement from lessons-learned sessions. The follow-up study found that receiving feedback about other software professionals' estimation performance led to more realistic uncertainty assessments than receiving the same feedback of one's own estimates. Lessons-learned sessions, not only in estimation contexts, have to be carefully designed to avoid wasting resources on learning processes that stimulate rather than reduce learning biases.","container-title":"IEEE Transactions on Software Engineering","DOI":"10.1109/TSE.2009.2","ISSN":"2326-3881","issue":"3","page":"368-383","source":"IEEE Xplore","title":"The Impact of Lessons-Learned Sessions on Effort Estimation and Uncertainty Assessments","volume":"35","author":[{"family":"Jørgensen","given":"Magne"},{"family":"Gruschke","given":"Tanja M."}],"issued":{"date-parts":[["2009",5]]}}}],"schema":"https://github.com/citation-style-language/schema/raw/master/csl-citation.json"} </w:instrText>
            </w:r>
            <w:r>
              <w:rPr>
                <w:rFonts w:eastAsia="Times New Roman"/>
                <w:sz w:val="20"/>
                <w:szCs w:val="20"/>
                <w:lang w:val="en-US"/>
              </w:rPr>
              <w:fldChar w:fldCharType="separate"/>
            </w:r>
            <w:r w:rsidRPr="00D52056">
              <w:rPr>
                <w:sz w:val="20"/>
              </w:rPr>
              <w:t>[10]</w:t>
            </w:r>
            <w:r>
              <w:rPr>
                <w:rFonts w:eastAsia="Times New Roman"/>
                <w:sz w:val="20"/>
                <w:szCs w:val="20"/>
                <w:lang w:val="en-US"/>
              </w:rPr>
              <w:fldChar w:fldCharType="end"/>
            </w:r>
          </w:p>
        </w:tc>
        <w:tc>
          <w:tcPr>
            <w:tcW w:w="1843" w:type="dxa"/>
            <w:tcMar>
              <w:top w:w="30" w:type="dxa"/>
              <w:left w:w="45" w:type="dxa"/>
              <w:bottom w:w="30" w:type="dxa"/>
              <w:right w:w="45" w:type="dxa"/>
            </w:tcMar>
            <w:vAlign w:val="bottom"/>
          </w:tcPr>
          <w:p w14:paraId="0B1161C3" w14:textId="2F3E90FA"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5F892AD6" w14:textId="77777777" w:rsidTr="00AA7B4F">
        <w:trPr>
          <w:trHeight w:val="315"/>
        </w:trPr>
        <w:tc>
          <w:tcPr>
            <w:tcW w:w="2402" w:type="dxa"/>
            <w:vMerge/>
            <w:tcMar>
              <w:top w:w="30" w:type="dxa"/>
              <w:left w:w="45" w:type="dxa"/>
              <w:bottom w:w="30" w:type="dxa"/>
              <w:right w:w="45" w:type="dxa"/>
            </w:tcMar>
            <w:vAlign w:val="center"/>
          </w:tcPr>
          <w:p w14:paraId="28BDB025" w14:textId="0E4C8504"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101B3391" w14:textId="06EEDDE1"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Intention to avoid overspending</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3sbGKhNJ","properties":{"formattedCitation":"[15]","plainCitation":"[15]","noteIndex":0},"citationItems":[{"id":64,"uris":["http://zotero.org/users/2275881/items/WNCEPICK"],"uri":["http://zotero.org/users/2275881/items/WNCEPICK"],"itemData":{"id":64,"type":"article-journal","abstract":"Cost estimation of software projects is an important activity that continues to be a source of problems for practitioners despite improvement efforts. Most of the research on estimation has focused on methodological issues while the research focused on human factors primarily has targeted cognitive biases or perceived inhibitors. This paper focuses on the complex organizational context of estimation and investigates whether estimates may be distorted, i.e. intentionally changed for reasons beyond legitimate changes due to changing prerequisites such as requirements or scope. An exploratory study was conducted with 15 interviewees at six large companies that develop software-intensive products. The interviewees represent five stakeholder roles in estimation, with a majority being project or line managers. Document analysis was used to complement the interviews and provided additional context. The results show that both estimate increase and estimate decrease exist and that some of these changes can be explained as intentional distortions. The direction of the distortion depends on the context and the stakeholders involved. The paper underlines that it is critical to consider also human and organizational factors when addressing estimation problems and that intentional estimate distortions should be given more and direct attention.","container-title":"Journal of Systems and Software","DOI":"10.1016/j.jss.2012.03.026","ISSN":"0164-1212","issue":"8","journalAbbreviation":"Journal of Systems and Software","page":"1770-1781","source":"ScienceDirect","title":"Investigating intentional distortions in software cost estimation – An exploratory study","volume":"85","author":[{"family":"Magazinius","given":"Ana"},{"family":"Börjesson","given":"Sofia"},{"family":"Feldt","given":"Robert"}],"issued":{"date-parts":[["2012",8,1]]}}}],"schema":"https://github.com/citation-style-language/schema/raw/master/csl-citation.json"} </w:instrText>
            </w:r>
            <w:r>
              <w:rPr>
                <w:rFonts w:eastAsia="Times New Roman"/>
                <w:sz w:val="20"/>
                <w:szCs w:val="20"/>
                <w:lang w:val="en-US"/>
              </w:rPr>
              <w:fldChar w:fldCharType="separate"/>
            </w:r>
            <w:r w:rsidRPr="00D52056">
              <w:rPr>
                <w:sz w:val="20"/>
              </w:rPr>
              <w:t>[1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A32879B"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Field</w:t>
            </w:r>
          </w:p>
        </w:tc>
      </w:tr>
      <w:tr w:rsidR="00AA7B4F" w:rsidRPr="0073065F" w14:paraId="72527896" w14:textId="77777777" w:rsidTr="00AA7B4F">
        <w:trPr>
          <w:trHeight w:val="315"/>
        </w:trPr>
        <w:tc>
          <w:tcPr>
            <w:tcW w:w="2402" w:type="dxa"/>
            <w:vMerge/>
            <w:tcMar>
              <w:top w:w="30" w:type="dxa"/>
              <w:left w:w="45" w:type="dxa"/>
              <w:bottom w:w="30" w:type="dxa"/>
              <w:right w:w="45" w:type="dxa"/>
            </w:tcMar>
            <w:vAlign w:val="center"/>
          </w:tcPr>
          <w:p w14:paraId="2C3D324E" w14:textId="289794CA"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42BF96A7" w14:textId="6DB5FC42"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mpleting more projects</w:t>
            </w:r>
            <w:r>
              <w:rPr>
                <w:rFonts w:eastAsia="Times New Roman"/>
                <w:sz w:val="20"/>
                <w:szCs w:val="20"/>
                <w:lang w:val="en-US"/>
              </w:rPr>
              <w:t xml:space="preserve"> </w:t>
            </w:r>
            <w:r>
              <w:rPr>
                <w:rFonts w:eastAsia="Times New Roman"/>
                <w:sz w:val="20"/>
                <w:szCs w:val="20"/>
                <w:lang w:val="en-US"/>
              </w:rPr>
              <w:fldChar w:fldCharType="begin"/>
            </w:r>
            <w:r w:rsidR="00B03F24">
              <w:rPr>
                <w:rFonts w:eastAsia="Times New Roman"/>
                <w:sz w:val="20"/>
                <w:szCs w:val="20"/>
                <w:lang w:val="en-US"/>
              </w:rPr>
              <w:instrText xml:space="preserve"> ADDIN ZOTERO_ITEM CSL_CITATION {"citationID":"chRfIezf","properties":{"formattedCitation":"[55]","plainCitation":"[55]","noteIndex":0},"citationItems":[{"id":280,"uris":["http://zotero.org/users/2275881/items/SR8RYWNG"],"uri":["http://zotero.org/users/2275881/items/SR8RYWNG"],"itemData":{"id":280,"type":"article-journal","abstract":"Accurate estimation of information systems development costs is important to management. Political behavior may compromise the estimating process. This research sought to validate a political perspective of cost estimating. A survey of 116 information systems managers and analysts revealed that user management, user representatives, information systems managers, estimators, and developers had differing objectives with regard to the development of information systems. These differing objectives were linked with differing behaviors in the form of pressures to increase or decrease systems development cost estimates.","container-title":"ACM SIGCPR Computer Personnel","DOI":"10.1145/122393.122398","ISSN":"0160-2497","issue":"2","page":"47–57","source":"ACM Digital Library","title":"The validation of a political model of information systems development cost estimating","volume":"13","author":[{"family":"Lederer","given":"Albert L."},{"family":"Prasad","given":"Jayesh"}],"issued":{"date-parts":[["1991",8,1]]}}}],"schema":"https://github.com/citation-style-language/schema/raw/master/csl-citation.json"} </w:instrText>
            </w:r>
            <w:r>
              <w:rPr>
                <w:rFonts w:eastAsia="Times New Roman"/>
                <w:sz w:val="20"/>
                <w:szCs w:val="20"/>
                <w:lang w:val="en-US"/>
              </w:rPr>
              <w:fldChar w:fldCharType="separate"/>
            </w:r>
            <w:r w:rsidR="00B03F24" w:rsidRPr="00B03F24">
              <w:rPr>
                <w:sz w:val="20"/>
              </w:rPr>
              <w:t>[55]</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5C924448"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4398B0A9" w14:textId="77777777" w:rsidTr="00AA7B4F">
        <w:trPr>
          <w:trHeight w:val="315"/>
        </w:trPr>
        <w:tc>
          <w:tcPr>
            <w:tcW w:w="2402" w:type="dxa"/>
            <w:vMerge/>
            <w:tcMar>
              <w:top w:w="30" w:type="dxa"/>
              <w:left w:w="45" w:type="dxa"/>
              <w:bottom w:w="30" w:type="dxa"/>
              <w:right w:w="45" w:type="dxa"/>
            </w:tcMar>
            <w:vAlign w:val="center"/>
          </w:tcPr>
          <w:p w14:paraId="60E90B0D" w14:textId="5A33D4E9" w:rsidR="00AA7B4F" w:rsidRPr="0073065F" w:rsidRDefault="00AA7B4F" w:rsidP="0073065F">
            <w:pPr>
              <w:spacing w:line="240" w:lineRule="auto"/>
              <w:jc w:val="center"/>
              <w:rPr>
                <w:rFonts w:eastAsia="Times New Roman"/>
                <w:sz w:val="20"/>
                <w:szCs w:val="20"/>
                <w:lang w:val="en-US"/>
              </w:rPr>
            </w:pPr>
          </w:p>
        </w:tc>
        <w:tc>
          <w:tcPr>
            <w:tcW w:w="4681" w:type="dxa"/>
            <w:tcMar>
              <w:top w:w="30" w:type="dxa"/>
              <w:left w:w="45" w:type="dxa"/>
              <w:bottom w:w="30" w:type="dxa"/>
              <w:right w:w="45" w:type="dxa"/>
            </w:tcMar>
            <w:vAlign w:val="bottom"/>
            <w:hideMark/>
          </w:tcPr>
          <w:p w14:paraId="6759D59A" w14:textId="4AF5AD6D"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he uncertainty level</w:t>
            </w:r>
            <w:r>
              <w:rPr>
                <w:rFonts w:eastAsia="Times New Roman"/>
                <w:sz w:val="20"/>
                <w:szCs w:val="20"/>
                <w:lang w:val="en-US"/>
              </w:rPr>
              <w:t xml:space="preserve"> </w:t>
            </w:r>
            <w:r>
              <w:rPr>
                <w:rFonts w:eastAsia="Times New Roman"/>
                <w:sz w:val="20"/>
                <w:szCs w:val="20"/>
                <w:lang w:val="en-US"/>
              </w:rPr>
              <w:fldChar w:fldCharType="begin"/>
            </w:r>
            <w:r w:rsidR="00B03F24">
              <w:rPr>
                <w:rFonts w:eastAsia="Times New Roman"/>
                <w:sz w:val="20"/>
                <w:szCs w:val="20"/>
                <w:lang w:val="en-US"/>
              </w:rPr>
              <w:instrText xml:space="preserve"> ADDIN ZOTERO_ITEM CSL_CITATION {"citationID":"K8jK6c99","properties":{"formattedCitation":"[43]","plainCitation":"[43]","noteIndex":0},"citationItems":[{"id":226,"uris":["http://zotero.org/users/2275881/items/Z4TRQILW"],"uri":["http://zotero.org/users/2275881/items/Z4TRQILW"],"itemData":{"id":226,"type":"paper-conference","abstract":"Effort estimation is a project management activity that is mandatory for the execution of software projects. Despite its importance, there have been just a few studies published on such activities within the Agile Global Software Development (AGSD) context. Their aggregated results were recently published as part of a secondary study that reported the state of the art on effort estimation in AGSD. This study aims to complement the above-mentioned secondary study by means of an empirical investigation on the state of the practice on effort estimation in AGSD. To do so, a survey was carried out using as instrument an on-line questionnaire and a sample comprising software practitioners experienced in effort estimation within the AGSD context. Results show that the effort estimation techniques used within the AGSD and collocated contexts remained unchanged, with planning poker being the one employed the most. Sourcing strategies were found to have no or a small influence upon the choice of estimation techniques. With regard to effort predictors, global challenges such as cultural and time zone differences were reported, in addition to factors that are commonly considered in the collocated context, such as team experience. Finally, many challenges that impact the accuracy of the effort estimates were reported by the respondents, such as problems with the software requirements and the fact that the communication effort between sites is not properly accounted.","container-title":"2015 IEEE 10th International Conference on Global Software Engineering","DOI":"10.1109/ICGSE.2015.10","event":"2015 IEEE 10th International Conference on Global Software Engineering","note":"ISSN: 2329-6313","page":"38-45","publisher":"IEEE","source":"IEEE Xplore","title":"An Empirical Investigation on Effort Estimation in Agile Global Software Development","author":[{"family":"Britto","given":"Ricardo"},{"family":"Mendes","given":"Emilia"},{"family":"Börstler","given":"Jürgen"}],"issued":{"date-parts":[["2015",7]]}}}],"schema":"https://github.com/citation-style-language/schema/raw/master/csl-citation.json"} </w:instrText>
            </w:r>
            <w:r>
              <w:rPr>
                <w:rFonts w:eastAsia="Times New Roman"/>
                <w:sz w:val="20"/>
                <w:szCs w:val="20"/>
                <w:lang w:val="en-US"/>
              </w:rPr>
              <w:fldChar w:fldCharType="separate"/>
            </w:r>
            <w:r w:rsidRPr="000F2E09">
              <w:rPr>
                <w:sz w:val="20"/>
              </w:rPr>
              <w:t>[43]</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2FEA1E4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6F5BD5CD" w14:textId="77777777" w:rsidTr="00AA7B4F">
        <w:trPr>
          <w:trHeight w:val="315"/>
        </w:trPr>
        <w:tc>
          <w:tcPr>
            <w:tcW w:w="2402" w:type="dxa"/>
            <w:vMerge w:val="restart"/>
            <w:tcMar>
              <w:top w:w="30" w:type="dxa"/>
              <w:left w:w="45" w:type="dxa"/>
              <w:bottom w:w="30" w:type="dxa"/>
              <w:right w:w="45" w:type="dxa"/>
            </w:tcMar>
            <w:vAlign w:val="center"/>
            <w:hideMark/>
          </w:tcPr>
          <w:p w14:paraId="53BE0A93" w14:textId="77777777" w:rsidR="00AA7B4F" w:rsidRPr="0073065F" w:rsidRDefault="00AA7B4F" w:rsidP="0073065F">
            <w:pPr>
              <w:spacing w:line="240" w:lineRule="auto"/>
              <w:jc w:val="center"/>
              <w:rPr>
                <w:rFonts w:eastAsia="Times New Roman"/>
                <w:sz w:val="20"/>
                <w:szCs w:val="20"/>
                <w:lang w:val="en-US"/>
              </w:rPr>
            </w:pPr>
            <w:r w:rsidRPr="0073065F">
              <w:rPr>
                <w:rFonts w:eastAsia="Times New Roman"/>
                <w:sz w:val="20"/>
                <w:szCs w:val="20"/>
                <w:lang w:val="en-US"/>
              </w:rPr>
              <w:t>Quality issues</w:t>
            </w:r>
          </w:p>
        </w:tc>
        <w:tc>
          <w:tcPr>
            <w:tcW w:w="4681" w:type="dxa"/>
            <w:tcMar>
              <w:top w:w="30" w:type="dxa"/>
              <w:left w:w="45" w:type="dxa"/>
              <w:bottom w:w="30" w:type="dxa"/>
              <w:right w:w="45" w:type="dxa"/>
            </w:tcMar>
            <w:vAlign w:val="bottom"/>
            <w:hideMark/>
          </w:tcPr>
          <w:p w14:paraId="3CA898AC" w14:textId="19C882AE"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Technical qua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QW9nvZ4o","properties":{"formattedCitation":"[21]","plainCitation":"[21]","noteIndex":0},"citationItems":[{"id":1212,"uris":["http://zotero.org/users/2275881/items/YHEG5YMZ"],"uri":["http://zotero.org/users/2275881/items/YHEG5YMZ"],"itemData":{"id":1212,"type":"paper-conference","abstract":"Effort estimation is essential for all development teams in order to ensure the user's story for the software project is delivered on time, boxed released. The characteristics of mobile apps make app development different from other traditional software. There are many challenges in developing a mobile app that could lead to inaccurate estimation of user stories. Therefore, the aim of this paper is to provide a comprehensive investigation into the factors that affect the accuracy of effort estimation. The effort estimation factors have been collected from previous studies and validated with 20 practitioners across 18 organisations in the development field of mobile applications.","container-title":"2020 9th International Conference on Industrial Technology and Management (ICITM)","DOI":"10.1109/ICITM48982.2020.9080362","event":"2020 9th International Conference on Industrial Technology and Management (ICITM)","page":"291-296","source":"IEEE Xplore","title":"An Industrial Investigation into Effort Estimation Predictors for Mobile App Development in Agile Processes","author":[{"family":"Altaleb","given":"A."},{"family":"Altherwi","given":"M."},{"family":"Gravell","given":"A."}],"issued":{"date-parts":[["2020",2]]}}}],"schema":"https://github.com/citation-style-language/schema/raw/master/csl-citation.json"} </w:instrText>
            </w:r>
            <w:r>
              <w:rPr>
                <w:rFonts w:eastAsia="Times New Roman"/>
                <w:sz w:val="20"/>
                <w:szCs w:val="20"/>
                <w:lang w:val="en-US"/>
              </w:rPr>
              <w:fldChar w:fldCharType="separate"/>
            </w:r>
            <w:r w:rsidRPr="004161F9">
              <w:rPr>
                <w:sz w:val="20"/>
              </w:rPr>
              <w:t>[21]</w:t>
            </w:r>
            <w:r>
              <w:rPr>
                <w:rFonts w:eastAsia="Times New Roman"/>
                <w:sz w:val="20"/>
                <w:szCs w:val="20"/>
                <w:lang w:val="en-US"/>
              </w:rPr>
              <w:fldChar w:fldCharType="end"/>
            </w:r>
          </w:p>
        </w:tc>
        <w:tc>
          <w:tcPr>
            <w:tcW w:w="1843" w:type="dxa"/>
            <w:tcMar>
              <w:top w:w="30" w:type="dxa"/>
              <w:left w:w="45" w:type="dxa"/>
              <w:bottom w:w="30" w:type="dxa"/>
              <w:right w:w="45" w:type="dxa"/>
            </w:tcMar>
            <w:vAlign w:val="bottom"/>
            <w:hideMark/>
          </w:tcPr>
          <w:p w14:paraId="32F4AB49"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2064A8CD" w14:textId="77777777" w:rsidTr="00AA7B4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2402" w:type="dxa"/>
            <w:vMerge/>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tcPr>
          <w:p w14:paraId="312601D9" w14:textId="60469067" w:rsidR="00AA7B4F" w:rsidRPr="0073065F" w:rsidRDefault="00AA7B4F" w:rsidP="0073065F">
            <w:pPr>
              <w:spacing w:line="240" w:lineRule="auto"/>
              <w:jc w:val="center"/>
              <w:rPr>
                <w:rFonts w:eastAsia="Times New Roman"/>
                <w:sz w:val="20"/>
                <w:szCs w:val="20"/>
                <w:lang w:val="en-US"/>
              </w:rPr>
            </w:pPr>
          </w:p>
        </w:tc>
        <w:tc>
          <w:tcPr>
            <w:tcW w:w="4681" w:type="dxa"/>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1A21BCB9" w14:textId="385C8B9F"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Availability of documentation</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zk7JF76W","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2B0CAD64"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3B7B7CEB" w14:textId="77777777" w:rsidTr="00AA7B4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2402" w:type="dxa"/>
            <w:vMerge/>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tcPr>
          <w:p w14:paraId="50AC8149" w14:textId="47A42B4F" w:rsidR="00AA7B4F" w:rsidRPr="0073065F" w:rsidRDefault="00AA7B4F" w:rsidP="0073065F">
            <w:pPr>
              <w:spacing w:line="240" w:lineRule="auto"/>
              <w:jc w:val="center"/>
              <w:rPr>
                <w:rFonts w:eastAsia="Times New Roman"/>
                <w:sz w:val="20"/>
                <w:szCs w:val="20"/>
                <w:lang w:val="en-US"/>
              </w:rPr>
            </w:pPr>
          </w:p>
        </w:tc>
        <w:tc>
          <w:tcPr>
            <w:tcW w:w="4681" w:type="dxa"/>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04E8ABEF" w14:textId="325B0490"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Maintainabi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3KVqi1RT","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647A1B70"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r w:rsidR="00AA7B4F" w:rsidRPr="0073065F" w14:paraId="037CECC5" w14:textId="77777777" w:rsidTr="00AA7B4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trPr>
        <w:tc>
          <w:tcPr>
            <w:tcW w:w="2402" w:type="dxa"/>
            <w:vMerge/>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tcPr>
          <w:p w14:paraId="0B740610" w14:textId="001E63C6" w:rsidR="00AA7B4F" w:rsidRPr="0073065F" w:rsidRDefault="00AA7B4F" w:rsidP="0073065F">
            <w:pPr>
              <w:spacing w:line="240" w:lineRule="auto"/>
              <w:jc w:val="center"/>
              <w:rPr>
                <w:rFonts w:eastAsia="Times New Roman"/>
                <w:sz w:val="20"/>
                <w:szCs w:val="20"/>
                <w:lang w:val="en-US"/>
              </w:rPr>
            </w:pPr>
          </w:p>
        </w:tc>
        <w:tc>
          <w:tcPr>
            <w:tcW w:w="4681" w:type="dxa"/>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7D193A3F" w14:textId="6B9CEA24"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Code volatility</w:t>
            </w:r>
            <w:r>
              <w:rPr>
                <w:rFonts w:eastAsia="Times New Roman"/>
                <w:sz w:val="20"/>
                <w:szCs w:val="20"/>
                <w:lang w:val="en-US"/>
              </w:rPr>
              <w:t xml:space="preserve"> </w:t>
            </w:r>
            <w:r>
              <w:rPr>
                <w:rFonts w:eastAsia="Times New Roman"/>
                <w:sz w:val="20"/>
                <w:szCs w:val="20"/>
                <w:lang w:val="en-US"/>
              </w:rPr>
              <w:fldChar w:fldCharType="begin"/>
            </w:r>
            <w:r>
              <w:rPr>
                <w:rFonts w:eastAsia="Times New Roman"/>
                <w:sz w:val="20"/>
                <w:szCs w:val="20"/>
                <w:lang w:val="en-US"/>
              </w:rPr>
              <w:instrText xml:space="preserve"> ADDIN ZOTERO_ITEM CSL_CITATION {"citationID":"SXMe69ZK","properties":{"formattedCitation":"[17]","plainCitation":"[17]","noteIndex":0},"citationItems":[{"id":1217,"uris":["http://zotero.org/users/2275881/items/54D6E75L"],"uri":["http://zotero.org/users/2275881/items/54D6E75L"],"itemData":{"id":1217,"type":"paper-conference","container-title":"AMCIS 2011 Proceedings","title":"Identifying Effort Estimation Factors for Corrective Maintenance in Object-Oriented Systems","URL":"https://aisel.aisnet.org/amcis2011_submissions/186","author":[{"family":"Lee","given":"Michael"},{"family":"Rothenberger","given":"Marcus"},{"family":"Peffers","given":"Ken"}],"issued":{"date-parts":[["2011",8,6]]}}}],"schema":"https://github.com/citation-style-language/schema/raw/master/csl-citation.json"} </w:instrText>
            </w:r>
            <w:r>
              <w:rPr>
                <w:rFonts w:eastAsia="Times New Roman"/>
                <w:sz w:val="20"/>
                <w:szCs w:val="20"/>
                <w:lang w:val="en-US"/>
              </w:rPr>
              <w:fldChar w:fldCharType="separate"/>
            </w:r>
            <w:r w:rsidRPr="00D52056">
              <w:rPr>
                <w:sz w:val="20"/>
              </w:rPr>
              <w:t>[17]</w:t>
            </w:r>
            <w:r>
              <w:rPr>
                <w:rFonts w:eastAsia="Times New Roman"/>
                <w:sz w:val="20"/>
                <w:szCs w:val="20"/>
                <w:lang w:val="en-US"/>
              </w:rPr>
              <w:fldChar w:fldCharType="end"/>
            </w:r>
          </w:p>
        </w:tc>
        <w:tc>
          <w:tcPr>
            <w:tcW w:w="1843" w:type="dxa"/>
            <w:tcBorders>
              <w:top w:val="single" w:sz="4" w:space="0" w:color="auto"/>
              <w:left w:val="single" w:sz="4" w:space="0" w:color="auto"/>
              <w:bottom w:val="single" w:sz="4" w:space="0" w:color="auto"/>
              <w:right w:val="single" w:sz="4" w:space="0" w:color="auto"/>
            </w:tcBorders>
            <w:tcMar>
              <w:top w:w="30" w:type="dxa"/>
              <w:left w:w="45" w:type="dxa"/>
              <w:bottom w:w="30" w:type="dxa"/>
              <w:right w:w="45" w:type="dxa"/>
            </w:tcMar>
            <w:vAlign w:val="bottom"/>
            <w:hideMark/>
          </w:tcPr>
          <w:p w14:paraId="66A92EFF" w14:textId="77777777" w:rsidR="00AA7B4F" w:rsidRPr="0073065F" w:rsidRDefault="00AA7B4F" w:rsidP="0073065F">
            <w:pPr>
              <w:spacing w:line="240" w:lineRule="auto"/>
              <w:rPr>
                <w:rFonts w:eastAsia="Times New Roman"/>
                <w:sz w:val="20"/>
                <w:szCs w:val="20"/>
                <w:lang w:val="en-US"/>
              </w:rPr>
            </w:pPr>
            <w:r w:rsidRPr="0073065F">
              <w:rPr>
                <w:rFonts w:eastAsia="Times New Roman"/>
                <w:sz w:val="20"/>
                <w:szCs w:val="20"/>
                <w:lang w:val="en-US"/>
              </w:rPr>
              <w:t>Respondent</w:t>
            </w:r>
          </w:p>
        </w:tc>
      </w:tr>
    </w:tbl>
    <w:p w14:paraId="0E43F625" w14:textId="77777777" w:rsidR="001975A4" w:rsidRDefault="001975A4" w:rsidP="0073065F">
      <w:pPr>
        <w:rPr>
          <w:lang w:val="en-US"/>
        </w:rPr>
        <w:sectPr w:rsidR="001975A4" w:rsidSect="00F91454">
          <w:pgSz w:w="11906" w:h="16838"/>
          <w:pgMar w:top="1440" w:right="1440" w:bottom="1440" w:left="1440" w:header="709" w:footer="709" w:gutter="0"/>
          <w:cols w:space="708"/>
          <w:docGrid w:linePitch="360"/>
        </w:sectPr>
      </w:pPr>
    </w:p>
    <w:p w14:paraId="213FF3C3" w14:textId="77777777" w:rsidR="00F91454" w:rsidRPr="00F91454" w:rsidRDefault="00F91454" w:rsidP="00F91454">
      <w:pPr>
        <w:pStyle w:val="Heading3"/>
        <w:rPr>
          <w:b/>
          <w:bCs/>
          <w:color w:val="auto"/>
          <w:sz w:val="28"/>
          <w:szCs w:val="28"/>
          <w:lang w:val="en-US"/>
        </w:rPr>
      </w:pPr>
      <w:r w:rsidRPr="00F91454">
        <w:rPr>
          <w:b/>
          <w:bCs/>
          <w:color w:val="auto"/>
          <w:sz w:val="28"/>
          <w:szCs w:val="28"/>
          <w:lang w:val="en-US"/>
        </w:rPr>
        <w:lastRenderedPageBreak/>
        <w:t>References</w:t>
      </w:r>
    </w:p>
    <w:p w14:paraId="343990AE" w14:textId="2D774D51" w:rsidR="00D93705" w:rsidRDefault="00D93705" w:rsidP="002A6DF9">
      <w:pPr>
        <w:rPr>
          <w:lang w:val="en-US"/>
        </w:rPr>
      </w:pPr>
    </w:p>
    <w:p w14:paraId="2FB1D027" w14:textId="77777777" w:rsidR="00B03F24" w:rsidRPr="00B03F24" w:rsidRDefault="00AA7B4F" w:rsidP="00B03F24">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B03F24" w:rsidRPr="00B03F24">
        <w:rPr>
          <w:lang w:val="en-US"/>
        </w:rPr>
        <w:t>[1]</w:t>
      </w:r>
      <w:r w:rsidR="00B03F24" w:rsidRPr="00B03F24">
        <w:rPr>
          <w:lang w:val="en-US"/>
        </w:rPr>
        <w:tab/>
        <w:t xml:space="preserve">D. </w:t>
      </w:r>
      <w:proofErr w:type="spellStart"/>
      <w:r w:rsidR="00B03F24" w:rsidRPr="00B03F24">
        <w:rPr>
          <w:lang w:val="en-US"/>
        </w:rPr>
        <w:t>Basten</w:t>
      </w:r>
      <w:proofErr w:type="spellEnd"/>
      <w:r w:rsidR="00B03F24" w:rsidRPr="00B03F24">
        <w:rPr>
          <w:lang w:val="en-US"/>
        </w:rPr>
        <w:t xml:space="preserve"> and A. </w:t>
      </w:r>
      <w:proofErr w:type="spellStart"/>
      <w:r w:rsidR="00B03F24" w:rsidRPr="00B03F24">
        <w:rPr>
          <w:lang w:val="en-US"/>
        </w:rPr>
        <w:t>Sunyaev</w:t>
      </w:r>
      <w:proofErr w:type="spellEnd"/>
      <w:r w:rsidR="00B03F24" w:rsidRPr="00B03F24">
        <w:rPr>
          <w:lang w:val="en-US"/>
        </w:rPr>
        <w:t xml:space="preserve">, “A Systematic Mapping of Factors Affecting Accuracy of Software Development Effort Estimation,” </w:t>
      </w:r>
      <w:r w:rsidR="00B03F24" w:rsidRPr="00B03F24">
        <w:rPr>
          <w:i/>
          <w:iCs/>
          <w:lang w:val="en-US"/>
        </w:rPr>
        <w:t>Communications of the Association for Information Systems</w:t>
      </w:r>
      <w:r w:rsidR="00B03F24" w:rsidRPr="00B03F24">
        <w:rPr>
          <w:lang w:val="en-US"/>
        </w:rPr>
        <w:t xml:space="preserve">, vol. 34, p. 4, 2014, </w:t>
      </w:r>
      <w:proofErr w:type="spellStart"/>
      <w:r w:rsidR="00B03F24" w:rsidRPr="00B03F24">
        <w:rPr>
          <w:lang w:val="en-US"/>
        </w:rPr>
        <w:t>doi</w:t>
      </w:r>
      <w:proofErr w:type="spellEnd"/>
      <w:r w:rsidR="00B03F24" w:rsidRPr="00B03F24">
        <w:rPr>
          <w:lang w:val="en-US"/>
        </w:rPr>
        <w:t>: 10.17705/1CAIS.03404.</w:t>
      </w:r>
    </w:p>
    <w:p w14:paraId="538B30FF" w14:textId="77777777" w:rsidR="00B03F24" w:rsidRPr="00B03F24" w:rsidRDefault="00B03F24" w:rsidP="00B03F24">
      <w:pPr>
        <w:pStyle w:val="Bibliography"/>
        <w:rPr>
          <w:lang w:val="en-US"/>
        </w:rPr>
      </w:pPr>
      <w:r w:rsidRPr="00B03F24">
        <w:rPr>
          <w:lang w:val="en-US"/>
        </w:rPr>
        <w:t>[2]</w:t>
      </w:r>
      <w:r w:rsidRPr="00B03F24">
        <w:rPr>
          <w:lang w:val="en-US"/>
        </w:rPr>
        <w:tab/>
        <w:t xml:space="preserve">S. </w:t>
      </w:r>
      <w:proofErr w:type="spellStart"/>
      <w:r w:rsidRPr="00B03F24">
        <w:rPr>
          <w:lang w:val="en-US"/>
        </w:rPr>
        <w:t>Grimstad</w:t>
      </w:r>
      <w:proofErr w:type="spellEnd"/>
      <w:r w:rsidRPr="00B03F24">
        <w:rPr>
          <w:lang w:val="en-US"/>
        </w:rPr>
        <w:t xml:space="preserve">, M. Jorgensen, and K. </w:t>
      </w:r>
      <w:proofErr w:type="spellStart"/>
      <w:r w:rsidRPr="00B03F24">
        <w:rPr>
          <w:lang w:val="en-US"/>
        </w:rPr>
        <w:t>Molokken-Ostvold</w:t>
      </w:r>
      <w:proofErr w:type="spellEnd"/>
      <w:r w:rsidRPr="00B03F24">
        <w:rPr>
          <w:lang w:val="en-US"/>
        </w:rPr>
        <w:t xml:space="preserve">, “The clients’ impact on effort estimation accuracy in software development projects,” in </w:t>
      </w:r>
      <w:r w:rsidRPr="00B03F24">
        <w:rPr>
          <w:i/>
          <w:iCs/>
          <w:lang w:val="en-US"/>
        </w:rPr>
        <w:t>11th IEEE International Software Metrics Symposium (METRICS’05)</w:t>
      </w:r>
      <w:r w:rsidRPr="00B03F24">
        <w:rPr>
          <w:lang w:val="en-US"/>
        </w:rPr>
        <w:t xml:space="preserve">, Sep. 2005, p. 10 pp. – 10. </w:t>
      </w:r>
      <w:proofErr w:type="spellStart"/>
      <w:r w:rsidRPr="00B03F24">
        <w:rPr>
          <w:lang w:val="en-US"/>
        </w:rPr>
        <w:t>doi</w:t>
      </w:r>
      <w:proofErr w:type="spellEnd"/>
      <w:r w:rsidRPr="00B03F24">
        <w:rPr>
          <w:lang w:val="en-US"/>
        </w:rPr>
        <w:t>: 10.1109/METRICS.2005.30.</w:t>
      </w:r>
    </w:p>
    <w:p w14:paraId="1DE395C2" w14:textId="77777777" w:rsidR="00B03F24" w:rsidRPr="00B03F24" w:rsidRDefault="00B03F24" w:rsidP="00B03F24">
      <w:pPr>
        <w:pStyle w:val="Bibliography"/>
        <w:rPr>
          <w:lang w:val="en-US"/>
        </w:rPr>
      </w:pPr>
      <w:r w:rsidRPr="00B03F24">
        <w:rPr>
          <w:lang w:val="en-US"/>
        </w:rPr>
        <w:t>[3]</w:t>
      </w:r>
      <w:r w:rsidRPr="00B03F24">
        <w:rPr>
          <w:lang w:val="en-US"/>
        </w:rPr>
        <w:tab/>
        <w:t>O. Matos, L. Fortaleza, T. Conte, and E. Mendes, “</w:t>
      </w:r>
      <w:proofErr w:type="spellStart"/>
      <w:r w:rsidRPr="00B03F24">
        <w:rPr>
          <w:lang w:val="en-US"/>
        </w:rPr>
        <w:t>Realising</w:t>
      </w:r>
      <w:proofErr w:type="spellEnd"/>
      <w:r w:rsidRPr="00B03F24">
        <w:rPr>
          <w:lang w:val="en-US"/>
        </w:rPr>
        <w:t xml:space="preserve"> web effort estimation,” in </w:t>
      </w:r>
      <w:r w:rsidRPr="00B03F24">
        <w:rPr>
          <w:i/>
          <w:iCs/>
          <w:lang w:val="en-US"/>
        </w:rPr>
        <w:t>Proceedings of the 17th International Conference on Evaluation and Assessment in Software Engineering</w:t>
      </w:r>
      <w:r w:rsidRPr="00B03F24">
        <w:rPr>
          <w:lang w:val="en-US"/>
        </w:rPr>
        <w:t xml:space="preserve">, Porto de </w:t>
      </w:r>
      <w:proofErr w:type="spellStart"/>
      <w:r w:rsidRPr="00B03F24">
        <w:rPr>
          <w:lang w:val="en-US"/>
        </w:rPr>
        <w:t>Galinhas</w:t>
      </w:r>
      <w:proofErr w:type="spellEnd"/>
      <w:r w:rsidRPr="00B03F24">
        <w:rPr>
          <w:lang w:val="en-US"/>
        </w:rPr>
        <w:t xml:space="preserve">, 2013, pp. 12–23. </w:t>
      </w:r>
      <w:proofErr w:type="spellStart"/>
      <w:r w:rsidRPr="00B03F24">
        <w:rPr>
          <w:lang w:val="en-US"/>
        </w:rPr>
        <w:t>doi</w:t>
      </w:r>
      <w:proofErr w:type="spellEnd"/>
      <w:r w:rsidRPr="00B03F24">
        <w:rPr>
          <w:lang w:val="en-US"/>
        </w:rPr>
        <w:t>: 10.1145/2460999.2461002.</w:t>
      </w:r>
    </w:p>
    <w:p w14:paraId="3EF4F544" w14:textId="77777777" w:rsidR="00B03F24" w:rsidRPr="00B03F24" w:rsidRDefault="00B03F24" w:rsidP="00B03F24">
      <w:pPr>
        <w:pStyle w:val="Bibliography"/>
        <w:rPr>
          <w:lang w:val="en-US"/>
        </w:rPr>
      </w:pPr>
      <w:r w:rsidRPr="00B03F24">
        <w:rPr>
          <w:lang w:val="en-US"/>
        </w:rPr>
        <w:t>[4]</w:t>
      </w:r>
      <w:r w:rsidRPr="00B03F24">
        <w:rPr>
          <w:lang w:val="en-US"/>
        </w:rPr>
        <w:tab/>
        <w:t xml:space="preserve">M. Jorgensen and K. </w:t>
      </w:r>
      <w:proofErr w:type="spellStart"/>
      <w:r w:rsidRPr="00B03F24">
        <w:rPr>
          <w:lang w:val="en-US"/>
        </w:rPr>
        <w:t>Molokken-Ostvold</w:t>
      </w:r>
      <w:proofErr w:type="spellEnd"/>
      <w:r w:rsidRPr="00B03F24">
        <w:rPr>
          <w:lang w:val="en-US"/>
        </w:rPr>
        <w:t xml:space="preserve">, “Reasons for software effort estimation error: impact of respondent role, information collection approach, and data analysis method,” </w:t>
      </w:r>
      <w:r w:rsidRPr="00B03F24">
        <w:rPr>
          <w:i/>
          <w:iCs/>
          <w:lang w:val="en-US"/>
        </w:rPr>
        <w:t>IEEE Transactions on Software Engineering</w:t>
      </w:r>
      <w:r w:rsidRPr="00B03F24">
        <w:rPr>
          <w:lang w:val="en-US"/>
        </w:rPr>
        <w:t xml:space="preserve">, vol. 30, no. 12, pp. 993–1007, Dec. 2004, </w:t>
      </w:r>
      <w:proofErr w:type="spellStart"/>
      <w:r w:rsidRPr="00B03F24">
        <w:rPr>
          <w:lang w:val="en-US"/>
        </w:rPr>
        <w:t>doi</w:t>
      </w:r>
      <w:proofErr w:type="spellEnd"/>
      <w:r w:rsidRPr="00B03F24">
        <w:rPr>
          <w:lang w:val="en-US"/>
        </w:rPr>
        <w:t>: 10.1109/TSE.2004.103.</w:t>
      </w:r>
    </w:p>
    <w:p w14:paraId="5671F79C" w14:textId="77777777" w:rsidR="00B03F24" w:rsidRPr="00B03F24" w:rsidRDefault="00B03F24" w:rsidP="00B03F24">
      <w:pPr>
        <w:pStyle w:val="Bibliography"/>
        <w:rPr>
          <w:lang w:val="en-US"/>
        </w:rPr>
      </w:pPr>
      <w:r w:rsidRPr="00B03F24">
        <w:rPr>
          <w:lang w:val="en-US"/>
        </w:rPr>
        <w:t>[5]</w:t>
      </w:r>
      <w:r w:rsidRPr="00B03F24">
        <w:rPr>
          <w:lang w:val="en-US"/>
        </w:rPr>
        <w:tab/>
        <w:t xml:space="preserve">A. L. Lederer and J. Prasad, “Causes of inaccurate software development cost estimates,” </w:t>
      </w:r>
      <w:r w:rsidRPr="00B03F24">
        <w:rPr>
          <w:i/>
          <w:iCs/>
          <w:lang w:val="en-US"/>
        </w:rPr>
        <w:t>Journal of Systems and Software</w:t>
      </w:r>
      <w:r w:rsidRPr="00B03F24">
        <w:rPr>
          <w:lang w:val="en-US"/>
        </w:rPr>
        <w:t xml:space="preserve">, vol. 31, no. 2, pp. 125–134, Nov. 1995, </w:t>
      </w:r>
      <w:proofErr w:type="spellStart"/>
      <w:r w:rsidRPr="00B03F24">
        <w:rPr>
          <w:lang w:val="en-US"/>
        </w:rPr>
        <w:t>doi</w:t>
      </w:r>
      <w:proofErr w:type="spellEnd"/>
      <w:r w:rsidRPr="00B03F24">
        <w:rPr>
          <w:lang w:val="en-US"/>
        </w:rPr>
        <w:t>: 10.1016/0164-1212(94)00092-2.</w:t>
      </w:r>
    </w:p>
    <w:p w14:paraId="6D350791" w14:textId="77777777" w:rsidR="00B03F24" w:rsidRPr="00B03F24" w:rsidRDefault="00B03F24" w:rsidP="00B03F24">
      <w:pPr>
        <w:pStyle w:val="Bibliography"/>
        <w:rPr>
          <w:lang w:val="en-US"/>
        </w:rPr>
      </w:pPr>
      <w:r w:rsidRPr="00B03F24">
        <w:rPr>
          <w:lang w:val="en-US"/>
        </w:rPr>
        <w:t>[6]</w:t>
      </w:r>
      <w:r w:rsidRPr="00B03F24">
        <w:rPr>
          <w:lang w:val="en-US"/>
        </w:rPr>
        <w:tab/>
        <w:t xml:space="preserve">S. </w:t>
      </w:r>
      <w:proofErr w:type="spellStart"/>
      <w:r w:rsidRPr="00B03F24">
        <w:rPr>
          <w:lang w:val="en-US"/>
        </w:rPr>
        <w:t>Keaveney</w:t>
      </w:r>
      <w:proofErr w:type="spellEnd"/>
      <w:r w:rsidRPr="00B03F24">
        <w:rPr>
          <w:lang w:val="en-US"/>
        </w:rPr>
        <w:t xml:space="preserve"> and K. Conboy, “Cost estimation in agile development projects,” in </w:t>
      </w:r>
      <w:r w:rsidRPr="00B03F24">
        <w:rPr>
          <w:i/>
          <w:iCs/>
          <w:lang w:val="en-US"/>
        </w:rPr>
        <w:t>ECIS 2006 Proceedings</w:t>
      </w:r>
      <w:r w:rsidRPr="00B03F24">
        <w:rPr>
          <w:lang w:val="en-US"/>
        </w:rPr>
        <w:t>, p. 16.</w:t>
      </w:r>
    </w:p>
    <w:p w14:paraId="26703519" w14:textId="77777777" w:rsidR="00B03F24" w:rsidRPr="00B03F24" w:rsidRDefault="00B03F24" w:rsidP="00B03F24">
      <w:pPr>
        <w:pStyle w:val="Bibliography"/>
        <w:rPr>
          <w:lang w:val="en-US"/>
        </w:rPr>
      </w:pPr>
      <w:r w:rsidRPr="00B03F24">
        <w:rPr>
          <w:lang w:val="en-US"/>
        </w:rPr>
        <w:t>[7]</w:t>
      </w:r>
      <w:r w:rsidRPr="00B03F24">
        <w:rPr>
          <w:lang w:val="en-US"/>
        </w:rPr>
        <w:tab/>
        <w:t xml:space="preserve">R. </w:t>
      </w:r>
      <w:proofErr w:type="spellStart"/>
      <w:r w:rsidRPr="00B03F24">
        <w:rPr>
          <w:lang w:val="en-US"/>
        </w:rPr>
        <w:t>Lagerström</w:t>
      </w:r>
      <w:proofErr w:type="spellEnd"/>
      <w:r w:rsidRPr="00B03F24">
        <w:rPr>
          <w:lang w:val="en-US"/>
        </w:rPr>
        <w:t xml:space="preserve">, L. M. von </w:t>
      </w:r>
      <w:proofErr w:type="spellStart"/>
      <w:r w:rsidRPr="00B03F24">
        <w:rPr>
          <w:lang w:val="en-US"/>
        </w:rPr>
        <w:t>Würtemberg</w:t>
      </w:r>
      <w:proofErr w:type="spellEnd"/>
      <w:r w:rsidRPr="00B03F24">
        <w:rPr>
          <w:lang w:val="en-US"/>
        </w:rPr>
        <w:t xml:space="preserve">, H. Holm, and O. </w:t>
      </w:r>
      <w:proofErr w:type="spellStart"/>
      <w:r w:rsidRPr="00B03F24">
        <w:rPr>
          <w:lang w:val="en-US"/>
        </w:rPr>
        <w:t>Luczak</w:t>
      </w:r>
      <w:proofErr w:type="spellEnd"/>
      <w:r w:rsidRPr="00B03F24">
        <w:rPr>
          <w:lang w:val="en-US"/>
        </w:rPr>
        <w:t xml:space="preserve">, “Identifying factors affecting software development cost and productivity,” </w:t>
      </w:r>
      <w:r w:rsidRPr="00B03F24">
        <w:rPr>
          <w:i/>
          <w:iCs/>
          <w:lang w:val="en-US"/>
        </w:rPr>
        <w:t>Software Qual J</w:t>
      </w:r>
      <w:r w:rsidRPr="00B03F24">
        <w:rPr>
          <w:lang w:val="en-US"/>
        </w:rPr>
        <w:t xml:space="preserve">, vol. 20, no. 2, pp. 395–417, Jun. 2012, </w:t>
      </w:r>
      <w:proofErr w:type="spellStart"/>
      <w:r w:rsidRPr="00B03F24">
        <w:rPr>
          <w:lang w:val="en-US"/>
        </w:rPr>
        <w:t>doi</w:t>
      </w:r>
      <w:proofErr w:type="spellEnd"/>
      <w:r w:rsidRPr="00B03F24">
        <w:rPr>
          <w:lang w:val="en-US"/>
        </w:rPr>
        <w:t>: 10.1007/s11219-011-9137-8.</w:t>
      </w:r>
    </w:p>
    <w:p w14:paraId="39B1B774" w14:textId="77777777" w:rsidR="00B03F24" w:rsidRPr="00B03F24" w:rsidRDefault="00B03F24" w:rsidP="00B03F24">
      <w:pPr>
        <w:pStyle w:val="Bibliography"/>
        <w:rPr>
          <w:lang w:val="en-US"/>
        </w:rPr>
      </w:pPr>
      <w:r w:rsidRPr="00B03F24">
        <w:rPr>
          <w:lang w:val="en-US"/>
        </w:rPr>
        <w:t>[8]</w:t>
      </w:r>
      <w:r w:rsidRPr="00B03F24">
        <w:rPr>
          <w:lang w:val="en-US"/>
        </w:rPr>
        <w:tab/>
        <w:t xml:space="preserve">T. Silva-de-Souza and G. H. </w:t>
      </w:r>
      <w:proofErr w:type="spellStart"/>
      <w:r w:rsidRPr="00B03F24">
        <w:rPr>
          <w:lang w:val="en-US"/>
        </w:rPr>
        <w:t>Travassos</w:t>
      </w:r>
      <w:proofErr w:type="spellEnd"/>
      <w:r w:rsidRPr="00B03F24">
        <w:rPr>
          <w:lang w:val="en-US"/>
        </w:rPr>
        <w:t xml:space="preserve">, “Observing Effort Factors in the Test Design &amp;amp; Implementation Process of Web Services Projects,” in </w:t>
      </w:r>
      <w:r w:rsidRPr="00B03F24">
        <w:rPr>
          <w:i/>
          <w:iCs/>
          <w:lang w:val="en-US"/>
        </w:rPr>
        <w:t>Proceedings of the 2nd Brazilian Symposium on Systematic and Automated Software Testing</w:t>
      </w:r>
      <w:r w:rsidRPr="00B03F24">
        <w:rPr>
          <w:lang w:val="en-US"/>
        </w:rPr>
        <w:t xml:space="preserve">, New York, NY, USA, Sep. 2017, pp. 1–10. </w:t>
      </w:r>
      <w:proofErr w:type="spellStart"/>
      <w:r w:rsidRPr="00B03F24">
        <w:rPr>
          <w:lang w:val="en-US"/>
        </w:rPr>
        <w:t>doi</w:t>
      </w:r>
      <w:proofErr w:type="spellEnd"/>
      <w:r w:rsidRPr="00B03F24">
        <w:rPr>
          <w:lang w:val="en-US"/>
        </w:rPr>
        <w:t>: 10.1145/3128473.3128480.</w:t>
      </w:r>
    </w:p>
    <w:p w14:paraId="71D7BFE5" w14:textId="77777777" w:rsidR="00B03F24" w:rsidRPr="00B03F24" w:rsidRDefault="00B03F24" w:rsidP="00B03F24">
      <w:pPr>
        <w:pStyle w:val="Bibliography"/>
        <w:rPr>
          <w:lang w:val="en-US"/>
        </w:rPr>
      </w:pPr>
      <w:r w:rsidRPr="00B03F24">
        <w:rPr>
          <w:lang w:val="en-US"/>
        </w:rPr>
        <w:t>[9]</w:t>
      </w:r>
      <w:r w:rsidRPr="00B03F24">
        <w:rPr>
          <w:lang w:val="en-US"/>
        </w:rPr>
        <w:tab/>
        <w:t xml:space="preserve">A. </w:t>
      </w:r>
      <w:proofErr w:type="spellStart"/>
      <w:r w:rsidRPr="00B03F24">
        <w:rPr>
          <w:lang w:val="en-US"/>
        </w:rPr>
        <w:t>Zarour</w:t>
      </w:r>
      <w:proofErr w:type="spellEnd"/>
      <w:r w:rsidRPr="00B03F24">
        <w:rPr>
          <w:lang w:val="en-US"/>
        </w:rPr>
        <w:t xml:space="preserve"> and S. Zein, “Software Development Estimation Techniques in Industrial Contexts: An Exploratory Multiple Case-Study,” </w:t>
      </w:r>
      <w:r w:rsidRPr="00B03F24">
        <w:rPr>
          <w:i/>
          <w:iCs/>
          <w:lang w:val="en-US"/>
        </w:rPr>
        <w:t>International Journal of Technology in Education and Science</w:t>
      </w:r>
      <w:r w:rsidRPr="00B03F24">
        <w:rPr>
          <w:lang w:val="en-US"/>
        </w:rPr>
        <w:t>, vol. 3, no. 2, pp. 72–84, 2019.</w:t>
      </w:r>
    </w:p>
    <w:p w14:paraId="7CE99D76" w14:textId="77777777" w:rsidR="00B03F24" w:rsidRPr="00B03F24" w:rsidRDefault="00B03F24" w:rsidP="00B03F24">
      <w:pPr>
        <w:pStyle w:val="Bibliography"/>
        <w:rPr>
          <w:lang w:val="en-US"/>
        </w:rPr>
      </w:pPr>
      <w:r w:rsidRPr="00B03F24">
        <w:rPr>
          <w:lang w:val="en-US"/>
        </w:rPr>
        <w:t>[10]</w:t>
      </w:r>
      <w:r w:rsidRPr="00B03F24">
        <w:rPr>
          <w:lang w:val="en-US"/>
        </w:rPr>
        <w:tab/>
        <w:t xml:space="preserve">M. </w:t>
      </w:r>
      <w:proofErr w:type="spellStart"/>
      <w:r w:rsidRPr="00B03F24">
        <w:rPr>
          <w:lang w:val="en-US"/>
        </w:rPr>
        <w:t>Jørgensen</w:t>
      </w:r>
      <w:proofErr w:type="spellEnd"/>
      <w:r w:rsidRPr="00B03F24">
        <w:rPr>
          <w:lang w:val="en-US"/>
        </w:rPr>
        <w:t xml:space="preserve"> and T. M. </w:t>
      </w:r>
      <w:proofErr w:type="spellStart"/>
      <w:r w:rsidRPr="00B03F24">
        <w:rPr>
          <w:lang w:val="en-US"/>
        </w:rPr>
        <w:t>Gruschke</w:t>
      </w:r>
      <w:proofErr w:type="spellEnd"/>
      <w:r w:rsidRPr="00B03F24">
        <w:rPr>
          <w:lang w:val="en-US"/>
        </w:rPr>
        <w:t xml:space="preserve">, “The Impact of Lessons-Learned Sessions on Effort Estimation and Uncertainty Assessments,” </w:t>
      </w:r>
      <w:r w:rsidRPr="00B03F24">
        <w:rPr>
          <w:i/>
          <w:iCs/>
          <w:lang w:val="en-US"/>
        </w:rPr>
        <w:t>IEEE Transactions on Software Engineering</w:t>
      </w:r>
      <w:r w:rsidRPr="00B03F24">
        <w:rPr>
          <w:lang w:val="en-US"/>
        </w:rPr>
        <w:t xml:space="preserve">, vol. 35, no. 3, pp. 368–383, May 2009, </w:t>
      </w:r>
      <w:proofErr w:type="spellStart"/>
      <w:r w:rsidRPr="00B03F24">
        <w:rPr>
          <w:lang w:val="en-US"/>
        </w:rPr>
        <w:t>doi</w:t>
      </w:r>
      <w:proofErr w:type="spellEnd"/>
      <w:r w:rsidRPr="00B03F24">
        <w:rPr>
          <w:lang w:val="en-US"/>
        </w:rPr>
        <w:t>: 10.1109/TSE.2009.2.</w:t>
      </w:r>
    </w:p>
    <w:p w14:paraId="294AC003" w14:textId="77777777" w:rsidR="00B03F24" w:rsidRPr="00B03F24" w:rsidRDefault="00B03F24" w:rsidP="00B03F24">
      <w:pPr>
        <w:pStyle w:val="Bibliography"/>
        <w:rPr>
          <w:lang w:val="en-US"/>
        </w:rPr>
      </w:pPr>
      <w:r w:rsidRPr="00B03F24">
        <w:rPr>
          <w:lang w:val="en-US"/>
        </w:rPr>
        <w:t>[11]</w:t>
      </w:r>
      <w:r w:rsidRPr="00B03F24">
        <w:rPr>
          <w:lang w:val="en-US"/>
        </w:rPr>
        <w:tab/>
        <w:t xml:space="preserve">A. </w:t>
      </w:r>
      <w:proofErr w:type="spellStart"/>
      <w:r w:rsidRPr="00B03F24">
        <w:rPr>
          <w:lang w:val="en-US"/>
        </w:rPr>
        <w:t>Altaleb</w:t>
      </w:r>
      <w:proofErr w:type="spellEnd"/>
      <w:r w:rsidRPr="00B03F24">
        <w:rPr>
          <w:lang w:val="en-US"/>
        </w:rPr>
        <w:t xml:space="preserve"> and A. </w:t>
      </w:r>
      <w:proofErr w:type="spellStart"/>
      <w:r w:rsidRPr="00B03F24">
        <w:rPr>
          <w:lang w:val="en-US"/>
        </w:rPr>
        <w:t>Gravell</w:t>
      </w:r>
      <w:proofErr w:type="spellEnd"/>
      <w:r w:rsidRPr="00B03F24">
        <w:rPr>
          <w:lang w:val="en-US"/>
        </w:rPr>
        <w:t xml:space="preserve">, “An Empirical Investigation of Effort Estimation in Mobile Apps Using Agile Development Process,” </w:t>
      </w:r>
      <w:r w:rsidRPr="00B03F24">
        <w:rPr>
          <w:i/>
          <w:iCs/>
          <w:lang w:val="en-US"/>
        </w:rPr>
        <w:t>Journal of Software</w:t>
      </w:r>
      <w:r w:rsidRPr="00B03F24">
        <w:rPr>
          <w:lang w:val="en-US"/>
        </w:rPr>
        <w:t>, vol. 14, no. 8, pp. 356–369, 2019.</w:t>
      </w:r>
    </w:p>
    <w:p w14:paraId="33B50E94" w14:textId="77777777" w:rsidR="00B03F24" w:rsidRPr="00B03F24" w:rsidRDefault="00B03F24" w:rsidP="00B03F24">
      <w:pPr>
        <w:pStyle w:val="Bibliography"/>
        <w:rPr>
          <w:lang w:val="en-US"/>
        </w:rPr>
      </w:pPr>
      <w:r w:rsidRPr="00B03F24">
        <w:rPr>
          <w:lang w:val="en-US"/>
        </w:rPr>
        <w:t>[12]</w:t>
      </w:r>
      <w:r w:rsidRPr="00B03F24">
        <w:rPr>
          <w:lang w:val="en-US"/>
        </w:rPr>
        <w:tab/>
        <w:t xml:space="preserve">M. Jorgensen and S. </w:t>
      </w:r>
      <w:proofErr w:type="spellStart"/>
      <w:r w:rsidRPr="00B03F24">
        <w:rPr>
          <w:lang w:val="en-US"/>
        </w:rPr>
        <w:t>Grimstad</w:t>
      </w:r>
      <w:proofErr w:type="spellEnd"/>
      <w:r w:rsidRPr="00B03F24">
        <w:rPr>
          <w:lang w:val="en-US"/>
        </w:rPr>
        <w:t xml:space="preserve">, “Over-optimism in software development projects: ‘the winner’s curse,’” in </w:t>
      </w:r>
      <w:r w:rsidRPr="00B03F24">
        <w:rPr>
          <w:i/>
          <w:iCs/>
          <w:lang w:val="en-US"/>
        </w:rPr>
        <w:t>15th International Conference on Electronics, Communications and Computers (CONIELECOMP’05)</w:t>
      </w:r>
      <w:r w:rsidRPr="00B03F24">
        <w:rPr>
          <w:lang w:val="en-US"/>
        </w:rPr>
        <w:t xml:space="preserve">, Feb. 2005, pp. 280–285. </w:t>
      </w:r>
      <w:proofErr w:type="spellStart"/>
      <w:r w:rsidRPr="00B03F24">
        <w:rPr>
          <w:lang w:val="en-US"/>
        </w:rPr>
        <w:t>doi</w:t>
      </w:r>
      <w:proofErr w:type="spellEnd"/>
      <w:r w:rsidRPr="00B03F24">
        <w:rPr>
          <w:lang w:val="en-US"/>
        </w:rPr>
        <w:t>: 10.1109/CONIEL.2005.58.</w:t>
      </w:r>
    </w:p>
    <w:p w14:paraId="43FD154A" w14:textId="77777777" w:rsidR="00B03F24" w:rsidRPr="00B03F24" w:rsidRDefault="00B03F24" w:rsidP="00B03F24">
      <w:pPr>
        <w:pStyle w:val="Bibliography"/>
        <w:rPr>
          <w:lang w:val="en-US"/>
        </w:rPr>
      </w:pPr>
      <w:r w:rsidRPr="00B03F24">
        <w:rPr>
          <w:lang w:val="en-US"/>
        </w:rPr>
        <w:t>[13]</w:t>
      </w:r>
      <w:r w:rsidRPr="00B03F24">
        <w:rPr>
          <w:lang w:val="en-US"/>
        </w:rPr>
        <w:tab/>
        <w:t xml:space="preserve">A. </w:t>
      </w:r>
      <w:proofErr w:type="spellStart"/>
      <w:r w:rsidRPr="00B03F24">
        <w:rPr>
          <w:lang w:val="en-US"/>
        </w:rPr>
        <w:t>Magazinovic</w:t>
      </w:r>
      <w:proofErr w:type="spellEnd"/>
      <w:r w:rsidRPr="00B03F24">
        <w:rPr>
          <w:lang w:val="en-US"/>
        </w:rPr>
        <w:t xml:space="preserve"> and J. </w:t>
      </w:r>
      <w:proofErr w:type="spellStart"/>
      <w:r w:rsidRPr="00B03F24">
        <w:rPr>
          <w:lang w:val="en-US"/>
        </w:rPr>
        <w:t>Pernstål</w:t>
      </w:r>
      <w:proofErr w:type="spellEnd"/>
      <w:r w:rsidRPr="00B03F24">
        <w:rPr>
          <w:lang w:val="en-US"/>
        </w:rPr>
        <w:t xml:space="preserve">, “Any other cost estimation </w:t>
      </w:r>
      <w:proofErr w:type="gramStart"/>
      <w:r w:rsidRPr="00B03F24">
        <w:rPr>
          <w:lang w:val="en-US"/>
        </w:rPr>
        <w:t>inhibitors?,</w:t>
      </w:r>
      <w:proofErr w:type="gramEnd"/>
      <w:r w:rsidRPr="00B03F24">
        <w:rPr>
          <w:lang w:val="en-US"/>
        </w:rPr>
        <w:t xml:space="preserve">” in </w:t>
      </w:r>
      <w:r w:rsidRPr="00B03F24">
        <w:rPr>
          <w:i/>
          <w:iCs/>
          <w:lang w:val="en-US"/>
        </w:rPr>
        <w:t>Proceedings of the Second ACM-IEEE international symposium on Empirical software engineering and measurement - ESEM ’08</w:t>
      </w:r>
      <w:r w:rsidRPr="00B03F24">
        <w:rPr>
          <w:lang w:val="en-US"/>
        </w:rPr>
        <w:t xml:space="preserve">, Kaiserslautern, Germany, 2008, p. 233. </w:t>
      </w:r>
      <w:proofErr w:type="spellStart"/>
      <w:r w:rsidRPr="00B03F24">
        <w:rPr>
          <w:lang w:val="en-US"/>
        </w:rPr>
        <w:t>doi</w:t>
      </w:r>
      <w:proofErr w:type="spellEnd"/>
      <w:r w:rsidRPr="00B03F24">
        <w:rPr>
          <w:lang w:val="en-US"/>
        </w:rPr>
        <w:t>: 10.1145/1414004.1414042.</w:t>
      </w:r>
    </w:p>
    <w:p w14:paraId="5F268356" w14:textId="77777777" w:rsidR="00B03F24" w:rsidRPr="00B03F24" w:rsidRDefault="00B03F24" w:rsidP="00B03F24">
      <w:pPr>
        <w:pStyle w:val="Bibliography"/>
        <w:rPr>
          <w:lang w:val="en-US"/>
        </w:rPr>
      </w:pPr>
      <w:r w:rsidRPr="00B03F24">
        <w:rPr>
          <w:lang w:val="en-US"/>
        </w:rPr>
        <w:t>[14]</w:t>
      </w:r>
      <w:r w:rsidRPr="00B03F24">
        <w:rPr>
          <w:lang w:val="en-US"/>
        </w:rPr>
        <w:tab/>
        <w:t xml:space="preserve">J. </w:t>
      </w:r>
      <w:proofErr w:type="spellStart"/>
      <w:r w:rsidRPr="00B03F24">
        <w:rPr>
          <w:lang w:val="en-US"/>
        </w:rPr>
        <w:t>Rahikkala</w:t>
      </w:r>
      <w:proofErr w:type="spellEnd"/>
      <w:r w:rsidRPr="00B03F24">
        <w:rPr>
          <w:lang w:val="en-US"/>
        </w:rPr>
        <w:t xml:space="preserve">, S. </w:t>
      </w:r>
      <w:proofErr w:type="spellStart"/>
      <w:r w:rsidRPr="00B03F24">
        <w:rPr>
          <w:lang w:val="en-US"/>
        </w:rPr>
        <w:t>Hyrynsalmi</w:t>
      </w:r>
      <w:proofErr w:type="spellEnd"/>
      <w:r w:rsidRPr="00B03F24">
        <w:rPr>
          <w:lang w:val="en-US"/>
        </w:rPr>
        <w:t xml:space="preserve">, V. </w:t>
      </w:r>
      <w:proofErr w:type="spellStart"/>
      <w:r w:rsidRPr="00B03F24">
        <w:rPr>
          <w:lang w:val="en-US"/>
        </w:rPr>
        <w:t>Leppänen</w:t>
      </w:r>
      <w:proofErr w:type="spellEnd"/>
      <w:r w:rsidRPr="00B03F24">
        <w:rPr>
          <w:lang w:val="en-US"/>
        </w:rPr>
        <w:t xml:space="preserve">, and I. </w:t>
      </w:r>
      <w:proofErr w:type="spellStart"/>
      <w:r w:rsidRPr="00B03F24">
        <w:rPr>
          <w:lang w:val="en-US"/>
        </w:rPr>
        <w:t>Porres</w:t>
      </w:r>
      <w:proofErr w:type="spellEnd"/>
      <w:r w:rsidRPr="00B03F24">
        <w:rPr>
          <w:lang w:val="en-US"/>
        </w:rPr>
        <w:t xml:space="preserve">, “The Role of </w:t>
      </w:r>
      <w:proofErr w:type="spellStart"/>
      <w:r w:rsidRPr="00B03F24">
        <w:rPr>
          <w:lang w:val="en-US"/>
        </w:rPr>
        <w:t>Organisational</w:t>
      </w:r>
      <w:proofErr w:type="spellEnd"/>
      <w:r w:rsidRPr="00B03F24">
        <w:rPr>
          <w:lang w:val="en-US"/>
        </w:rPr>
        <w:t xml:space="preserve"> Phenomena in Software Cost Estimation: A Case Study of Supporting and Hindering Factors,” </w:t>
      </w:r>
      <w:r w:rsidRPr="00B03F24">
        <w:rPr>
          <w:i/>
          <w:iCs/>
          <w:lang w:val="en-US"/>
        </w:rPr>
        <w:t>e-Informatica Software Engineering Journal</w:t>
      </w:r>
      <w:r w:rsidRPr="00B03F24">
        <w:rPr>
          <w:lang w:val="en-US"/>
        </w:rPr>
        <w:t xml:space="preserve">, vol. 12, no. 1, pp. 167–198, 2018, </w:t>
      </w:r>
      <w:proofErr w:type="spellStart"/>
      <w:r w:rsidRPr="00B03F24">
        <w:rPr>
          <w:lang w:val="en-US"/>
        </w:rPr>
        <w:t>doi</w:t>
      </w:r>
      <w:proofErr w:type="spellEnd"/>
      <w:r w:rsidRPr="00B03F24">
        <w:rPr>
          <w:lang w:val="en-US"/>
        </w:rPr>
        <w:t>: 10.5277/e-Inf180107.</w:t>
      </w:r>
    </w:p>
    <w:p w14:paraId="638950B5" w14:textId="77777777" w:rsidR="00B03F24" w:rsidRPr="00B03F24" w:rsidRDefault="00B03F24" w:rsidP="00B03F24">
      <w:pPr>
        <w:pStyle w:val="Bibliography"/>
        <w:rPr>
          <w:lang w:val="en-US"/>
        </w:rPr>
      </w:pPr>
      <w:r w:rsidRPr="00B03F24">
        <w:rPr>
          <w:lang w:val="en-US"/>
        </w:rPr>
        <w:t>[15]</w:t>
      </w:r>
      <w:r w:rsidRPr="00B03F24">
        <w:rPr>
          <w:lang w:val="en-US"/>
        </w:rPr>
        <w:tab/>
        <w:t xml:space="preserve">A. </w:t>
      </w:r>
      <w:proofErr w:type="spellStart"/>
      <w:r w:rsidRPr="00B03F24">
        <w:rPr>
          <w:lang w:val="en-US"/>
        </w:rPr>
        <w:t>Magazinius</w:t>
      </w:r>
      <w:proofErr w:type="spellEnd"/>
      <w:r w:rsidRPr="00B03F24">
        <w:rPr>
          <w:lang w:val="en-US"/>
        </w:rPr>
        <w:t xml:space="preserve">, S. </w:t>
      </w:r>
      <w:proofErr w:type="spellStart"/>
      <w:r w:rsidRPr="00B03F24">
        <w:rPr>
          <w:lang w:val="en-US"/>
        </w:rPr>
        <w:t>Börjesson</w:t>
      </w:r>
      <w:proofErr w:type="spellEnd"/>
      <w:r w:rsidRPr="00B03F24">
        <w:rPr>
          <w:lang w:val="en-US"/>
        </w:rPr>
        <w:t xml:space="preserve">, and R. Feldt, “Investigating intentional distortions in software cost estimation – An exploratory study,” </w:t>
      </w:r>
      <w:r w:rsidRPr="00B03F24">
        <w:rPr>
          <w:i/>
          <w:iCs/>
          <w:lang w:val="en-US"/>
        </w:rPr>
        <w:t>Journal of Systems and Software</w:t>
      </w:r>
      <w:r w:rsidRPr="00B03F24">
        <w:rPr>
          <w:lang w:val="en-US"/>
        </w:rPr>
        <w:t xml:space="preserve">, vol. 85, no. 8, pp. 1770–1781, Aug. 2012, </w:t>
      </w:r>
      <w:proofErr w:type="spellStart"/>
      <w:r w:rsidRPr="00B03F24">
        <w:rPr>
          <w:lang w:val="en-US"/>
        </w:rPr>
        <w:t>doi</w:t>
      </w:r>
      <w:proofErr w:type="spellEnd"/>
      <w:r w:rsidRPr="00B03F24">
        <w:rPr>
          <w:lang w:val="en-US"/>
        </w:rPr>
        <w:t>: 10.1016/j.jss.2012.03.026.</w:t>
      </w:r>
    </w:p>
    <w:p w14:paraId="25EA211F" w14:textId="77777777" w:rsidR="00B03F24" w:rsidRPr="00B03F24" w:rsidRDefault="00B03F24" w:rsidP="00B03F24">
      <w:pPr>
        <w:pStyle w:val="Bibliography"/>
        <w:rPr>
          <w:lang w:val="en-US"/>
        </w:rPr>
      </w:pPr>
      <w:r w:rsidRPr="00B03F24">
        <w:rPr>
          <w:lang w:val="en-US"/>
        </w:rPr>
        <w:lastRenderedPageBreak/>
        <w:t>[16]</w:t>
      </w:r>
      <w:r w:rsidRPr="00B03F24">
        <w:rPr>
          <w:lang w:val="en-US"/>
        </w:rPr>
        <w:tab/>
        <w:t xml:space="preserve">A. Lederer and R. Mirani, “Information System Cost Estimating: A Management Perspective,” </w:t>
      </w:r>
      <w:r w:rsidRPr="00B03F24">
        <w:rPr>
          <w:i/>
          <w:iCs/>
          <w:lang w:val="en-US"/>
        </w:rPr>
        <w:t>Management Information Systems Quarterly</w:t>
      </w:r>
      <w:r w:rsidRPr="00B03F24">
        <w:rPr>
          <w:lang w:val="en-US"/>
        </w:rPr>
        <w:t>, vol. 14, no. 2, Dec. 1990, [Online]. Available: https://aisel.aisnet.org/misq/vol14/iss2/3</w:t>
      </w:r>
    </w:p>
    <w:p w14:paraId="22057549" w14:textId="77777777" w:rsidR="00B03F24" w:rsidRPr="00B03F24" w:rsidRDefault="00B03F24" w:rsidP="00B03F24">
      <w:pPr>
        <w:pStyle w:val="Bibliography"/>
        <w:rPr>
          <w:lang w:val="en-US"/>
        </w:rPr>
      </w:pPr>
      <w:r w:rsidRPr="00B03F24">
        <w:rPr>
          <w:lang w:val="en-US"/>
        </w:rPr>
        <w:t>[17]</w:t>
      </w:r>
      <w:r w:rsidRPr="00B03F24">
        <w:rPr>
          <w:lang w:val="en-US"/>
        </w:rPr>
        <w:tab/>
        <w:t xml:space="preserve">M. Lee, M. </w:t>
      </w:r>
      <w:proofErr w:type="spellStart"/>
      <w:r w:rsidRPr="00B03F24">
        <w:rPr>
          <w:lang w:val="en-US"/>
        </w:rPr>
        <w:t>Rothenberger</w:t>
      </w:r>
      <w:proofErr w:type="spellEnd"/>
      <w:r w:rsidRPr="00B03F24">
        <w:rPr>
          <w:lang w:val="en-US"/>
        </w:rPr>
        <w:t xml:space="preserve">, and K. </w:t>
      </w:r>
      <w:proofErr w:type="spellStart"/>
      <w:r w:rsidRPr="00B03F24">
        <w:rPr>
          <w:lang w:val="en-US"/>
        </w:rPr>
        <w:t>Peffers</w:t>
      </w:r>
      <w:proofErr w:type="spellEnd"/>
      <w:r w:rsidRPr="00B03F24">
        <w:rPr>
          <w:lang w:val="en-US"/>
        </w:rPr>
        <w:t>, “Identifying Effort Estimation Factors for Corrective Maintenance in Object-Oriented Systems,” Aug. 2011. [Online]. Available: https://aisel.aisnet.org/amcis2011_submissions/186</w:t>
      </w:r>
    </w:p>
    <w:p w14:paraId="46712EE3" w14:textId="77777777" w:rsidR="00B03F24" w:rsidRPr="00B03F24" w:rsidRDefault="00B03F24" w:rsidP="00B03F24">
      <w:pPr>
        <w:pStyle w:val="Bibliography"/>
        <w:rPr>
          <w:lang w:val="en-US"/>
        </w:rPr>
      </w:pPr>
      <w:r w:rsidRPr="00B03F24">
        <w:rPr>
          <w:lang w:val="en-US"/>
        </w:rPr>
        <w:t>[18]</w:t>
      </w:r>
      <w:r w:rsidRPr="00B03F24">
        <w:rPr>
          <w:lang w:val="en-US"/>
        </w:rPr>
        <w:tab/>
        <w:t xml:space="preserve">M. Usman, R. Britto, L.-O. </w:t>
      </w:r>
      <w:proofErr w:type="spellStart"/>
      <w:r w:rsidRPr="00B03F24">
        <w:rPr>
          <w:lang w:val="en-US"/>
        </w:rPr>
        <w:t>Damm</w:t>
      </w:r>
      <w:proofErr w:type="spellEnd"/>
      <w:r w:rsidRPr="00B03F24">
        <w:rPr>
          <w:lang w:val="en-US"/>
        </w:rPr>
        <w:t xml:space="preserve">, and J. </w:t>
      </w:r>
      <w:proofErr w:type="spellStart"/>
      <w:r w:rsidRPr="00B03F24">
        <w:rPr>
          <w:lang w:val="en-US"/>
        </w:rPr>
        <w:t>Börstler</w:t>
      </w:r>
      <w:proofErr w:type="spellEnd"/>
      <w:r w:rsidRPr="00B03F24">
        <w:rPr>
          <w:lang w:val="en-US"/>
        </w:rPr>
        <w:t xml:space="preserve">, “Effort estimation in large-scale software development: An industrial case study,” </w:t>
      </w:r>
      <w:r w:rsidRPr="00B03F24">
        <w:rPr>
          <w:i/>
          <w:iCs/>
          <w:lang w:val="en-US"/>
        </w:rPr>
        <w:t>Information and Software Technology</w:t>
      </w:r>
      <w:r w:rsidRPr="00B03F24">
        <w:rPr>
          <w:lang w:val="en-US"/>
        </w:rPr>
        <w:t xml:space="preserve">, vol. 99, pp. 21–40, Jul. 2018, </w:t>
      </w:r>
      <w:proofErr w:type="spellStart"/>
      <w:r w:rsidRPr="00B03F24">
        <w:rPr>
          <w:lang w:val="en-US"/>
        </w:rPr>
        <w:t>doi</w:t>
      </w:r>
      <w:proofErr w:type="spellEnd"/>
      <w:r w:rsidRPr="00B03F24">
        <w:rPr>
          <w:lang w:val="en-US"/>
        </w:rPr>
        <w:t>: 10.1016/j.infsof.2018.02.009.</w:t>
      </w:r>
    </w:p>
    <w:p w14:paraId="7F208B3C" w14:textId="77777777" w:rsidR="00B03F24" w:rsidRPr="00B03F24" w:rsidRDefault="00B03F24" w:rsidP="00B03F24">
      <w:pPr>
        <w:pStyle w:val="Bibliography"/>
        <w:rPr>
          <w:lang w:val="en-US"/>
        </w:rPr>
      </w:pPr>
      <w:r w:rsidRPr="00B03F24">
        <w:rPr>
          <w:lang w:val="en-US"/>
        </w:rPr>
        <w:t>[19]</w:t>
      </w:r>
      <w:r w:rsidRPr="00B03F24">
        <w:rPr>
          <w:lang w:val="en-US"/>
        </w:rPr>
        <w:tab/>
        <w:t xml:space="preserve">L. Layman, N. Nagappan, S. </w:t>
      </w:r>
      <w:proofErr w:type="spellStart"/>
      <w:r w:rsidRPr="00B03F24">
        <w:rPr>
          <w:lang w:val="en-US"/>
        </w:rPr>
        <w:t>Guckenheimer</w:t>
      </w:r>
      <w:proofErr w:type="spellEnd"/>
      <w:r w:rsidRPr="00B03F24">
        <w:rPr>
          <w:lang w:val="en-US"/>
        </w:rPr>
        <w:t xml:space="preserve">, J. </w:t>
      </w:r>
      <w:proofErr w:type="spellStart"/>
      <w:r w:rsidRPr="00B03F24">
        <w:rPr>
          <w:lang w:val="en-US"/>
        </w:rPr>
        <w:t>Beehler</w:t>
      </w:r>
      <w:proofErr w:type="spellEnd"/>
      <w:r w:rsidRPr="00B03F24">
        <w:rPr>
          <w:lang w:val="en-US"/>
        </w:rPr>
        <w:t xml:space="preserve">, and A. </w:t>
      </w:r>
      <w:proofErr w:type="spellStart"/>
      <w:r w:rsidRPr="00B03F24">
        <w:rPr>
          <w:lang w:val="en-US"/>
        </w:rPr>
        <w:t>Begel</w:t>
      </w:r>
      <w:proofErr w:type="spellEnd"/>
      <w:r w:rsidRPr="00B03F24">
        <w:rPr>
          <w:lang w:val="en-US"/>
        </w:rPr>
        <w:t xml:space="preserve">, “Mining software effort data: preliminary analysis of visual studio team system data,” in </w:t>
      </w:r>
      <w:r w:rsidRPr="00B03F24">
        <w:rPr>
          <w:i/>
          <w:iCs/>
          <w:lang w:val="en-US"/>
        </w:rPr>
        <w:t>Proceedings of the 2008 international working conference on Mining software repositories</w:t>
      </w:r>
      <w:r w:rsidRPr="00B03F24">
        <w:rPr>
          <w:lang w:val="en-US"/>
        </w:rPr>
        <w:t xml:space="preserve">, New York, NY, USA, May 2008, pp. 43–46. </w:t>
      </w:r>
      <w:proofErr w:type="spellStart"/>
      <w:r w:rsidRPr="00B03F24">
        <w:rPr>
          <w:lang w:val="en-US"/>
        </w:rPr>
        <w:t>doi</w:t>
      </w:r>
      <w:proofErr w:type="spellEnd"/>
      <w:r w:rsidRPr="00B03F24">
        <w:rPr>
          <w:lang w:val="en-US"/>
        </w:rPr>
        <w:t>: 10.1145/1370750.1370762.</w:t>
      </w:r>
    </w:p>
    <w:p w14:paraId="1E8A75A9" w14:textId="77777777" w:rsidR="00B03F24" w:rsidRPr="00B03F24" w:rsidRDefault="00B03F24" w:rsidP="00B03F24">
      <w:pPr>
        <w:pStyle w:val="Bibliography"/>
        <w:rPr>
          <w:lang w:val="en-US"/>
        </w:rPr>
      </w:pPr>
      <w:r w:rsidRPr="00B03F24">
        <w:rPr>
          <w:lang w:val="en-US"/>
        </w:rPr>
        <w:t>[20]</w:t>
      </w:r>
      <w:r w:rsidRPr="00B03F24">
        <w:rPr>
          <w:lang w:val="en-US"/>
        </w:rPr>
        <w:tab/>
        <w:t xml:space="preserve">M. Usman, E. Mendes, and J. </w:t>
      </w:r>
      <w:proofErr w:type="spellStart"/>
      <w:r w:rsidRPr="00B03F24">
        <w:rPr>
          <w:lang w:val="en-US"/>
        </w:rPr>
        <w:t>Börstler</w:t>
      </w:r>
      <w:proofErr w:type="spellEnd"/>
      <w:r w:rsidRPr="00B03F24">
        <w:rPr>
          <w:lang w:val="en-US"/>
        </w:rPr>
        <w:t xml:space="preserve">, “Effort estimation in agile software development: a survey on the state of the practice,” in </w:t>
      </w:r>
      <w:r w:rsidRPr="00B03F24">
        <w:rPr>
          <w:i/>
          <w:iCs/>
          <w:lang w:val="en-US"/>
        </w:rPr>
        <w:t>Proceedings of the 19th International Conference on Evaluation and Assessment in Software Engineering</w:t>
      </w:r>
      <w:r w:rsidRPr="00B03F24">
        <w:rPr>
          <w:lang w:val="en-US"/>
        </w:rPr>
        <w:t xml:space="preserve">, Nanjing, China, 2015, pp. 1–10. </w:t>
      </w:r>
      <w:proofErr w:type="spellStart"/>
      <w:r w:rsidRPr="00B03F24">
        <w:rPr>
          <w:lang w:val="en-US"/>
        </w:rPr>
        <w:t>doi</w:t>
      </w:r>
      <w:proofErr w:type="spellEnd"/>
      <w:r w:rsidRPr="00B03F24">
        <w:rPr>
          <w:lang w:val="en-US"/>
        </w:rPr>
        <w:t>: 10.1145/2745802.2745813.</w:t>
      </w:r>
    </w:p>
    <w:p w14:paraId="40D0876C" w14:textId="77777777" w:rsidR="00B03F24" w:rsidRPr="00B03F24" w:rsidRDefault="00B03F24" w:rsidP="00B03F24">
      <w:pPr>
        <w:pStyle w:val="Bibliography"/>
        <w:rPr>
          <w:lang w:val="en-US"/>
        </w:rPr>
      </w:pPr>
      <w:r w:rsidRPr="00B03F24">
        <w:rPr>
          <w:lang w:val="en-US"/>
        </w:rPr>
        <w:t>[21]</w:t>
      </w:r>
      <w:r w:rsidRPr="00B03F24">
        <w:rPr>
          <w:lang w:val="en-US"/>
        </w:rPr>
        <w:tab/>
        <w:t xml:space="preserve">A. </w:t>
      </w:r>
      <w:proofErr w:type="spellStart"/>
      <w:r w:rsidRPr="00B03F24">
        <w:rPr>
          <w:lang w:val="en-US"/>
        </w:rPr>
        <w:t>Altaleb</w:t>
      </w:r>
      <w:proofErr w:type="spellEnd"/>
      <w:r w:rsidRPr="00B03F24">
        <w:rPr>
          <w:lang w:val="en-US"/>
        </w:rPr>
        <w:t xml:space="preserve">, M. </w:t>
      </w:r>
      <w:proofErr w:type="spellStart"/>
      <w:r w:rsidRPr="00B03F24">
        <w:rPr>
          <w:lang w:val="en-US"/>
        </w:rPr>
        <w:t>Altherwi</w:t>
      </w:r>
      <w:proofErr w:type="spellEnd"/>
      <w:r w:rsidRPr="00B03F24">
        <w:rPr>
          <w:lang w:val="en-US"/>
        </w:rPr>
        <w:t xml:space="preserve">, and A. </w:t>
      </w:r>
      <w:proofErr w:type="spellStart"/>
      <w:r w:rsidRPr="00B03F24">
        <w:rPr>
          <w:lang w:val="en-US"/>
        </w:rPr>
        <w:t>Gravell</w:t>
      </w:r>
      <w:proofErr w:type="spellEnd"/>
      <w:r w:rsidRPr="00B03F24">
        <w:rPr>
          <w:lang w:val="en-US"/>
        </w:rPr>
        <w:t xml:space="preserve">, “An Industrial Investigation into Effort Estimation Predictors for Mobile App Development in Agile Processes,” in </w:t>
      </w:r>
      <w:r w:rsidRPr="00B03F24">
        <w:rPr>
          <w:i/>
          <w:iCs/>
          <w:lang w:val="en-US"/>
        </w:rPr>
        <w:t>2020 9th International Conference on Industrial Technology and Management (ICITM)</w:t>
      </w:r>
      <w:r w:rsidRPr="00B03F24">
        <w:rPr>
          <w:lang w:val="en-US"/>
        </w:rPr>
        <w:t xml:space="preserve">, Feb. 2020, pp. 291–296. </w:t>
      </w:r>
      <w:proofErr w:type="spellStart"/>
      <w:r w:rsidRPr="00B03F24">
        <w:rPr>
          <w:lang w:val="en-US"/>
        </w:rPr>
        <w:t>doi</w:t>
      </w:r>
      <w:proofErr w:type="spellEnd"/>
      <w:r w:rsidRPr="00B03F24">
        <w:rPr>
          <w:lang w:val="en-US"/>
        </w:rPr>
        <w:t>: 10.1109/ICITM48982.2020.9080362.</w:t>
      </w:r>
    </w:p>
    <w:p w14:paraId="1AE80876" w14:textId="77777777" w:rsidR="00B03F24" w:rsidRPr="00B03F24" w:rsidRDefault="00B03F24" w:rsidP="00B03F24">
      <w:pPr>
        <w:pStyle w:val="Bibliography"/>
        <w:rPr>
          <w:lang w:val="en-US"/>
        </w:rPr>
      </w:pPr>
      <w:r w:rsidRPr="00B03F24">
        <w:rPr>
          <w:lang w:val="en-US"/>
        </w:rPr>
        <w:t>[22]</w:t>
      </w:r>
      <w:r w:rsidRPr="00B03F24">
        <w:rPr>
          <w:lang w:val="en-US"/>
        </w:rPr>
        <w:tab/>
        <w:t xml:space="preserve">K. </w:t>
      </w:r>
      <w:proofErr w:type="spellStart"/>
      <w:r w:rsidRPr="00B03F24">
        <w:rPr>
          <w:lang w:val="en-US"/>
        </w:rPr>
        <w:t>Moløkken</w:t>
      </w:r>
      <w:proofErr w:type="spellEnd"/>
      <w:r w:rsidRPr="00B03F24">
        <w:rPr>
          <w:lang w:val="en-US"/>
        </w:rPr>
        <w:t xml:space="preserve"> and M. </w:t>
      </w:r>
      <w:proofErr w:type="spellStart"/>
      <w:r w:rsidRPr="00B03F24">
        <w:rPr>
          <w:lang w:val="en-US"/>
        </w:rPr>
        <w:t>Jørgensen</w:t>
      </w:r>
      <w:proofErr w:type="spellEnd"/>
      <w:r w:rsidRPr="00B03F24">
        <w:rPr>
          <w:lang w:val="en-US"/>
        </w:rPr>
        <w:t xml:space="preserve">, “Expert Estimation of Web-Development Projects: Are Software Professionals in Technical Roles More Optimistic Than Those in Non-Technical </w:t>
      </w:r>
      <w:proofErr w:type="gramStart"/>
      <w:r w:rsidRPr="00B03F24">
        <w:rPr>
          <w:lang w:val="en-US"/>
        </w:rPr>
        <w:t>Roles?,</w:t>
      </w:r>
      <w:proofErr w:type="gramEnd"/>
      <w:r w:rsidRPr="00B03F24">
        <w:rPr>
          <w:lang w:val="en-US"/>
        </w:rPr>
        <w:t xml:space="preserve">” </w:t>
      </w:r>
      <w:r w:rsidRPr="00B03F24">
        <w:rPr>
          <w:i/>
          <w:iCs/>
          <w:lang w:val="en-US"/>
        </w:rPr>
        <w:t>Empirical Software Engineering</w:t>
      </w:r>
      <w:r w:rsidRPr="00B03F24">
        <w:rPr>
          <w:lang w:val="en-US"/>
        </w:rPr>
        <w:t xml:space="preserve">, vol. 10, no. 1, pp. 7–30, Jan. 2005, </w:t>
      </w:r>
      <w:proofErr w:type="spellStart"/>
      <w:r w:rsidRPr="00B03F24">
        <w:rPr>
          <w:lang w:val="en-US"/>
        </w:rPr>
        <w:t>doi</w:t>
      </w:r>
      <w:proofErr w:type="spellEnd"/>
      <w:r w:rsidRPr="00B03F24">
        <w:rPr>
          <w:lang w:val="en-US"/>
        </w:rPr>
        <w:t>: 10.1023/B:EMSE.0000048321.46871.2e.</w:t>
      </w:r>
    </w:p>
    <w:p w14:paraId="5299629E" w14:textId="77777777" w:rsidR="00B03F24" w:rsidRPr="00B03F24" w:rsidRDefault="00B03F24" w:rsidP="00B03F24">
      <w:pPr>
        <w:pStyle w:val="Bibliography"/>
        <w:rPr>
          <w:lang w:val="en-US"/>
        </w:rPr>
      </w:pPr>
      <w:r w:rsidRPr="00B03F24">
        <w:rPr>
          <w:lang w:val="en-US"/>
        </w:rPr>
        <w:t>[23]</w:t>
      </w:r>
      <w:r w:rsidRPr="00B03F24">
        <w:rPr>
          <w:lang w:val="en-US"/>
        </w:rPr>
        <w:tab/>
        <w:t xml:space="preserve">D. T. Martínez C. Branco, E. C. Cunha de Oliveira, L. </w:t>
      </w:r>
      <w:proofErr w:type="spellStart"/>
      <w:r w:rsidRPr="00B03F24">
        <w:rPr>
          <w:lang w:val="en-US"/>
        </w:rPr>
        <w:t>Galvão</w:t>
      </w:r>
      <w:proofErr w:type="spellEnd"/>
      <w:r w:rsidRPr="00B03F24">
        <w:rPr>
          <w:lang w:val="en-US"/>
        </w:rPr>
        <w:t xml:space="preserve">, R. </w:t>
      </w:r>
      <w:proofErr w:type="spellStart"/>
      <w:r w:rsidRPr="00B03F24">
        <w:rPr>
          <w:lang w:val="en-US"/>
        </w:rPr>
        <w:t>Prikladnicki</w:t>
      </w:r>
      <w:proofErr w:type="spellEnd"/>
      <w:r w:rsidRPr="00B03F24">
        <w:rPr>
          <w:lang w:val="en-US"/>
        </w:rPr>
        <w:t xml:space="preserve">, and T. Conte, “An Empirical Study About the Influence of Project Manager Personality in Software Project Effort,” in </w:t>
      </w:r>
      <w:r w:rsidRPr="00B03F24">
        <w:rPr>
          <w:i/>
          <w:iCs/>
          <w:lang w:val="en-US"/>
        </w:rPr>
        <w:t>Proceedings of the 17th International Conference on Enterprise Information Systems - Volume 2</w:t>
      </w:r>
      <w:r w:rsidRPr="00B03F24">
        <w:rPr>
          <w:lang w:val="en-US"/>
        </w:rPr>
        <w:t xml:space="preserve">, Portugal, 2015, pp. 102–113. </w:t>
      </w:r>
      <w:proofErr w:type="spellStart"/>
      <w:r w:rsidRPr="00B03F24">
        <w:rPr>
          <w:lang w:val="en-US"/>
        </w:rPr>
        <w:t>doi</w:t>
      </w:r>
      <w:proofErr w:type="spellEnd"/>
      <w:r w:rsidRPr="00B03F24">
        <w:rPr>
          <w:lang w:val="en-US"/>
        </w:rPr>
        <w:t>: 10.5220/0005373001020113.</w:t>
      </w:r>
    </w:p>
    <w:p w14:paraId="616939BD" w14:textId="77777777" w:rsidR="00B03F24" w:rsidRPr="00B03F24" w:rsidRDefault="00B03F24" w:rsidP="00B03F24">
      <w:pPr>
        <w:pStyle w:val="Bibliography"/>
        <w:rPr>
          <w:lang w:val="en-US"/>
        </w:rPr>
      </w:pPr>
      <w:r w:rsidRPr="00B03F24">
        <w:rPr>
          <w:lang w:val="en-US"/>
        </w:rPr>
        <w:t>[24]</w:t>
      </w:r>
      <w:r w:rsidRPr="00B03F24">
        <w:rPr>
          <w:lang w:val="en-US"/>
        </w:rPr>
        <w:tab/>
        <w:t xml:space="preserve">S. S. </w:t>
      </w:r>
      <w:proofErr w:type="spellStart"/>
      <w:r w:rsidRPr="00B03F24">
        <w:rPr>
          <w:lang w:val="en-US"/>
        </w:rPr>
        <w:t>Vicinanza</w:t>
      </w:r>
      <w:proofErr w:type="spellEnd"/>
      <w:r w:rsidRPr="00B03F24">
        <w:rPr>
          <w:lang w:val="en-US"/>
        </w:rPr>
        <w:t xml:space="preserve">, T. Mukhopadhyay, and M. J. </w:t>
      </w:r>
      <w:proofErr w:type="spellStart"/>
      <w:r w:rsidRPr="00B03F24">
        <w:rPr>
          <w:lang w:val="en-US"/>
        </w:rPr>
        <w:t>Prietula</w:t>
      </w:r>
      <w:proofErr w:type="spellEnd"/>
      <w:r w:rsidRPr="00B03F24">
        <w:rPr>
          <w:lang w:val="en-US"/>
        </w:rPr>
        <w:t xml:space="preserve">, “Software-Effort Estimation: An Exploratory Study of Expert Performance,” </w:t>
      </w:r>
      <w:r w:rsidRPr="00B03F24">
        <w:rPr>
          <w:i/>
          <w:iCs/>
          <w:lang w:val="en-US"/>
        </w:rPr>
        <w:t>Info. Sys. Research</w:t>
      </w:r>
      <w:r w:rsidRPr="00B03F24">
        <w:rPr>
          <w:lang w:val="en-US"/>
        </w:rPr>
        <w:t xml:space="preserve">, vol. 2, no. 4, pp. 243–262, Dec. 1991, </w:t>
      </w:r>
      <w:proofErr w:type="spellStart"/>
      <w:r w:rsidRPr="00B03F24">
        <w:rPr>
          <w:lang w:val="en-US"/>
        </w:rPr>
        <w:t>doi</w:t>
      </w:r>
      <w:proofErr w:type="spellEnd"/>
      <w:r w:rsidRPr="00B03F24">
        <w:rPr>
          <w:lang w:val="en-US"/>
        </w:rPr>
        <w:t>: 10.1287/isre.2.4.243.</w:t>
      </w:r>
    </w:p>
    <w:p w14:paraId="1CD8E88B" w14:textId="77777777" w:rsidR="00B03F24" w:rsidRPr="00B03F24" w:rsidRDefault="00B03F24" w:rsidP="00B03F24">
      <w:pPr>
        <w:pStyle w:val="Bibliography"/>
        <w:rPr>
          <w:lang w:val="en-US"/>
        </w:rPr>
      </w:pPr>
      <w:r w:rsidRPr="00B03F24">
        <w:rPr>
          <w:lang w:val="en-US"/>
        </w:rPr>
        <w:t>[25]</w:t>
      </w:r>
      <w:r w:rsidRPr="00B03F24">
        <w:rPr>
          <w:lang w:val="en-US"/>
        </w:rPr>
        <w:tab/>
        <w:t xml:space="preserve">M. </w:t>
      </w:r>
      <w:proofErr w:type="spellStart"/>
      <w:r w:rsidRPr="00B03F24">
        <w:rPr>
          <w:lang w:val="en-US"/>
        </w:rPr>
        <w:t>Jørgensen</w:t>
      </w:r>
      <w:proofErr w:type="spellEnd"/>
      <w:r w:rsidRPr="00B03F24">
        <w:rPr>
          <w:lang w:val="en-US"/>
        </w:rPr>
        <w:t xml:space="preserve">, B. </w:t>
      </w:r>
      <w:proofErr w:type="spellStart"/>
      <w:r w:rsidRPr="00B03F24">
        <w:rPr>
          <w:lang w:val="en-US"/>
        </w:rPr>
        <w:t>Faugli</w:t>
      </w:r>
      <w:proofErr w:type="spellEnd"/>
      <w:r w:rsidRPr="00B03F24">
        <w:rPr>
          <w:lang w:val="en-US"/>
        </w:rPr>
        <w:t xml:space="preserve">, and T. </w:t>
      </w:r>
      <w:proofErr w:type="spellStart"/>
      <w:r w:rsidRPr="00B03F24">
        <w:rPr>
          <w:lang w:val="en-US"/>
        </w:rPr>
        <w:t>Gruschke</w:t>
      </w:r>
      <w:proofErr w:type="spellEnd"/>
      <w:r w:rsidRPr="00B03F24">
        <w:rPr>
          <w:lang w:val="en-US"/>
        </w:rPr>
        <w:t xml:space="preserve">, “Characteristics of software engineers with optimistic predictions,” </w:t>
      </w:r>
      <w:r w:rsidRPr="00B03F24">
        <w:rPr>
          <w:i/>
          <w:iCs/>
          <w:lang w:val="en-US"/>
        </w:rPr>
        <w:t>Journal of Systems and Software</w:t>
      </w:r>
      <w:r w:rsidRPr="00B03F24">
        <w:rPr>
          <w:lang w:val="en-US"/>
        </w:rPr>
        <w:t xml:space="preserve">, vol. 80, no. 9, pp. 1472–1482, Sep. 2007, </w:t>
      </w:r>
      <w:proofErr w:type="spellStart"/>
      <w:r w:rsidRPr="00B03F24">
        <w:rPr>
          <w:lang w:val="en-US"/>
        </w:rPr>
        <w:t>doi</w:t>
      </w:r>
      <w:proofErr w:type="spellEnd"/>
      <w:r w:rsidRPr="00B03F24">
        <w:rPr>
          <w:lang w:val="en-US"/>
        </w:rPr>
        <w:t>: 10.1016/j.jss.2006.09.047.</w:t>
      </w:r>
    </w:p>
    <w:p w14:paraId="485DF104" w14:textId="77777777" w:rsidR="00B03F24" w:rsidRPr="00B03F24" w:rsidRDefault="00B03F24" w:rsidP="00B03F24">
      <w:pPr>
        <w:pStyle w:val="Bibliography"/>
        <w:rPr>
          <w:lang w:val="en-US"/>
        </w:rPr>
      </w:pPr>
      <w:r w:rsidRPr="00B03F24">
        <w:rPr>
          <w:lang w:val="en-US"/>
        </w:rPr>
        <w:t>[26]</w:t>
      </w:r>
      <w:r w:rsidRPr="00B03F24">
        <w:rPr>
          <w:lang w:val="en-US"/>
        </w:rPr>
        <w:tab/>
        <w:t xml:space="preserve">M. </w:t>
      </w:r>
      <w:proofErr w:type="spellStart"/>
      <w:r w:rsidRPr="00B03F24">
        <w:rPr>
          <w:lang w:val="en-US"/>
        </w:rPr>
        <w:t>Jørgensen</w:t>
      </w:r>
      <w:proofErr w:type="spellEnd"/>
      <w:r w:rsidRPr="00B03F24">
        <w:rPr>
          <w:lang w:val="en-US"/>
        </w:rPr>
        <w:t>, “Individual Differences in How Much People Are Affected by Irrelevant and Misleading Information,” 2007, pp. 347–352.</w:t>
      </w:r>
    </w:p>
    <w:p w14:paraId="56F3FC18" w14:textId="77777777" w:rsidR="00B03F24" w:rsidRPr="00B03F24" w:rsidRDefault="00B03F24" w:rsidP="00B03F24">
      <w:pPr>
        <w:pStyle w:val="Bibliography"/>
        <w:rPr>
          <w:lang w:val="en-US"/>
        </w:rPr>
      </w:pPr>
      <w:r w:rsidRPr="00B03F24">
        <w:rPr>
          <w:lang w:val="en-US"/>
        </w:rPr>
        <w:t>[27]</w:t>
      </w:r>
      <w:r w:rsidRPr="00B03F24">
        <w:rPr>
          <w:lang w:val="en-US"/>
        </w:rPr>
        <w:tab/>
        <w:t xml:space="preserve">M. </w:t>
      </w:r>
      <w:proofErr w:type="spellStart"/>
      <w:r w:rsidRPr="00B03F24">
        <w:rPr>
          <w:lang w:val="en-US"/>
        </w:rPr>
        <w:t>Jørgensen</w:t>
      </w:r>
      <w:proofErr w:type="spellEnd"/>
      <w:r w:rsidRPr="00B03F24">
        <w:rPr>
          <w:lang w:val="en-US"/>
        </w:rPr>
        <w:t xml:space="preserve">, “The influence of selection bias on effort overruns in software development projects,” </w:t>
      </w:r>
      <w:r w:rsidRPr="00B03F24">
        <w:rPr>
          <w:i/>
          <w:iCs/>
          <w:lang w:val="en-US"/>
        </w:rPr>
        <w:t>Information and Software Technology</w:t>
      </w:r>
      <w:r w:rsidRPr="00B03F24">
        <w:rPr>
          <w:lang w:val="en-US"/>
        </w:rPr>
        <w:t xml:space="preserve">, vol. 55, no. 9, pp. 1640–1650, Sep. 2013, </w:t>
      </w:r>
      <w:proofErr w:type="spellStart"/>
      <w:r w:rsidRPr="00B03F24">
        <w:rPr>
          <w:lang w:val="en-US"/>
        </w:rPr>
        <w:t>doi</w:t>
      </w:r>
      <w:proofErr w:type="spellEnd"/>
      <w:r w:rsidRPr="00B03F24">
        <w:rPr>
          <w:lang w:val="en-US"/>
        </w:rPr>
        <w:t>: 10.1016/j.infsof.2013.03.001.</w:t>
      </w:r>
    </w:p>
    <w:p w14:paraId="691B1628" w14:textId="77777777" w:rsidR="00B03F24" w:rsidRPr="00B03F24" w:rsidRDefault="00B03F24" w:rsidP="00B03F24">
      <w:pPr>
        <w:pStyle w:val="Bibliography"/>
        <w:rPr>
          <w:lang w:val="en-US"/>
        </w:rPr>
      </w:pPr>
      <w:r w:rsidRPr="00B03F24">
        <w:rPr>
          <w:lang w:val="en-US"/>
        </w:rPr>
        <w:t>[28]</w:t>
      </w:r>
      <w:r w:rsidRPr="00B03F24">
        <w:rPr>
          <w:lang w:val="en-US"/>
        </w:rPr>
        <w:tab/>
        <w:t xml:space="preserve">M. Jorgensen and S. </w:t>
      </w:r>
      <w:proofErr w:type="spellStart"/>
      <w:r w:rsidRPr="00B03F24">
        <w:rPr>
          <w:lang w:val="en-US"/>
        </w:rPr>
        <w:t>Grimstad</w:t>
      </w:r>
      <w:proofErr w:type="spellEnd"/>
      <w:r w:rsidRPr="00B03F24">
        <w:rPr>
          <w:lang w:val="en-US"/>
        </w:rPr>
        <w:t xml:space="preserve">, “Software Development Estimation Biases: The Role of Interdependence,” </w:t>
      </w:r>
      <w:r w:rsidRPr="00B03F24">
        <w:rPr>
          <w:i/>
          <w:iCs/>
          <w:lang w:val="en-US"/>
        </w:rPr>
        <w:t>IEEE Transactions on Software Engineering</w:t>
      </w:r>
      <w:r w:rsidRPr="00B03F24">
        <w:rPr>
          <w:lang w:val="en-US"/>
        </w:rPr>
        <w:t xml:space="preserve">, vol. 38, no. 3, pp. 677–693, May 2012, </w:t>
      </w:r>
      <w:proofErr w:type="spellStart"/>
      <w:r w:rsidRPr="00B03F24">
        <w:rPr>
          <w:lang w:val="en-US"/>
        </w:rPr>
        <w:t>doi</w:t>
      </w:r>
      <w:proofErr w:type="spellEnd"/>
      <w:r w:rsidRPr="00B03F24">
        <w:rPr>
          <w:lang w:val="en-US"/>
        </w:rPr>
        <w:t>: 10.1109/TSE.2011.40.</w:t>
      </w:r>
    </w:p>
    <w:p w14:paraId="4F2DFCE2" w14:textId="77777777" w:rsidR="00B03F24" w:rsidRPr="00B03F24" w:rsidRDefault="00B03F24" w:rsidP="00B03F24">
      <w:pPr>
        <w:pStyle w:val="Bibliography"/>
        <w:rPr>
          <w:lang w:val="en-US"/>
        </w:rPr>
      </w:pPr>
      <w:r w:rsidRPr="00B03F24">
        <w:rPr>
          <w:lang w:val="en-US"/>
        </w:rPr>
        <w:t>[29]</w:t>
      </w:r>
      <w:r w:rsidRPr="00B03F24">
        <w:rPr>
          <w:lang w:val="en-US"/>
        </w:rPr>
        <w:tab/>
        <w:t xml:space="preserve">M. Atas, S. </w:t>
      </w:r>
      <w:proofErr w:type="spellStart"/>
      <w:r w:rsidRPr="00B03F24">
        <w:rPr>
          <w:lang w:val="en-US"/>
        </w:rPr>
        <w:t>Reiterer</w:t>
      </w:r>
      <w:proofErr w:type="spellEnd"/>
      <w:r w:rsidRPr="00B03F24">
        <w:rPr>
          <w:lang w:val="en-US"/>
        </w:rPr>
        <w:t xml:space="preserve">, A. </w:t>
      </w:r>
      <w:proofErr w:type="spellStart"/>
      <w:r w:rsidRPr="00B03F24">
        <w:rPr>
          <w:lang w:val="en-US"/>
        </w:rPr>
        <w:t>Felfernig</w:t>
      </w:r>
      <w:proofErr w:type="spellEnd"/>
      <w:r w:rsidRPr="00B03F24">
        <w:rPr>
          <w:lang w:val="en-US"/>
        </w:rPr>
        <w:t xml:space="preserve">, T. N. T. Tran, and M. </w:t>
      </w:r>
      <w:proofErr w:type="spellStart"/>
      <w:r w:rsidRPr="00B03F24">
        <w:rPr>
          <w:lang w:val="en-US"/>
        </w:rPr>
        <w:t>Stettinger</w:t>
      </w:r>
      <w:proofErr w:type="spellEnd"/>
      <w:r w:rsidRPr="00B03F24">
        <w:rPr>
          <w:lang w:val="en-US"/>
        </w:rPr>
        <w:t xml:space="preserve">, “Polarization Effects in Group Decisions,” in </w:t>
      </w:r>
      <w:r w:rsidRPr="00B03F24">
        <w:rPr>
          <w:i/>
          <w:iCs/>
          <w:lang w:val="en-US"/>
        </w:rPr>
        <w:t>Adjunct Publication of the 26th Conference on User Modeling, Adaptation and Personalization</w:t>
      </w:r>
      <w:r w:rsidRPr="00B03F24">
        <w:rPr>
          <w:lang w:val="en-US"/>
        </w:rPr>
        <w:t xml:space="preserve">, New York, NY, USA, Jul. 2018, pp. 305–310. </w:t>
      </w:r>
      <w:proofErr w:type="spellStart"/>
      <w:r w:rsidRPr="00B03F24">
        <w:rPr>
          <w:lang w:val="en-US"/>
        </w:rPr>
        <w:t>doi</w:t>
      </w:r>
      <w:proofErr w:type="spellEnd"/>
      <w:r w:rsidRPr="00B03F24">
        <w:rPr>
          <w:lang w:val="en-US"/>
        </w:rPr>
        <w:t>: 10.1145/3213586.3225242.</w:t>
      </w:r>
    </w:p>
    <w:p w14:paraId="324B49B6" w14:textId="77777777" w:rsidR="00B03F24" w:rsidRPr="00B03F24" w:rsidRDefault="00B03F24" w:rsidP="00B03F24">
      <w:pPr>
        <w:pStyle w:val="Bibliography"/>
        <w:rPr>
          <w:lang w:val="en-US"/>
        </w:rPr>
      </w:pPr>
      <w:r w:rsidRPr="00B03F24">
        <w:rPr>
          <w:lang w:val="en-US"/>
        </w:rPr>
        <w:t>[30]</w:t>
      </w:r>
      <w:r w:rsidRPr="00B03F24">
        <w:rPr>
          <w:lang w:val="en-US"/>
        </w:rPr>
        <w:tab/>
        <w:t xml:space="preserve">M. </w:t>
      </w:r>
      <w:proofErr w:type="spellStart"/>
      <w:r w:rsidRPr="00B03F24">
        <w:rPr>
          <w:lang w:val="en-US"/>
        </w:rPr>
        <w:t>Jørgensen</w:t>
      </w:r>
      <w:proofErr w:type="spellEnd"/>
      <w:r w:rsidRPr="00B03F24">
        <w:rPr>
          <w:lang w:val="en-US"/>
        </w:rPr>
        <w:t xml:space="preserve"> and T. </w:t>
      </w:r>
      <w:proofErr w:type="spellStart"/>
      <w:r w:rsidRPr="00B03F24">
        <w:rPr>
          <w:lang w:val="en-US"/>
        </w:rPr>
        <w:t>Halkjelsvik</w:t>
      </w:r>
      <w:proofErr w:type="spellEnd"/>
      <w:r w:rsidRPr="00B03F24">
        <w:rPr>
          <w:lang w:val="en-US"/>
        </w:rPr>
        <w:t xml:space="preserve">, “The effects of request formats on judgment-based effort estimation,” </w:t>
      </w:r>
      <w:r w:rsidRPr="00B03F24">
        <w:rPr>
          <w:i/>
          <w:iCs/>
          <w:lang w:val="en-US"/>
        </w:rPr>
        <w:t>Journal of Systems and Software</w:t>
      </w:r>
      <w:r w:rsidRPr="00B03F24">
        <w:rPr>
          <w:lang w:val="en-US"/>
        </w:rPr>
        <w:t xml:space="preserve">, vol. 83, no. 1, pp. 29–36, Jan. 2010, </w:t>
      </w:r>
      <w:proofErr w:type="spellStart"/>
      <w:r w:rsidRPr="00B03F24">
        <w:rPr>
          <w:lang w:val="en-US"/>
        </w:rPr>
        <w:t>doi</w:t>
      </w:r>
      <w:proofErr w:type="spellEnd"/>
      <w:r w:rsidRPr="00B03F24">
        <w:rPr>
          <w:lang w:val="en-US"/>
        </w:rPr>
        <w:t>: 10.1016/j.jss.2009.03.076.</w:t>
      </w:r>
    </w:p>
    <w:p w14:paraId="0D579C45" w14:textId="77777777" w:rsidR="00B03F24" w:rsidRPr="00B03F24" w:rsidRDefault="00B03F24" w:rsidP="00B03F24">
      <w:pPr>
        <w:pStyle w:val="Bibliography"/>
        <w:rPr>
          <w:lang w:val="en-US"/>
        </w:rPr>
      </w:pPr>
      <w:r w:rsidRPr="00B03F24">
        <w:rPr>
          <w:lang w:val="en-US"/>
        </w:rPr>
        <w:t>[31]</w:t>
      </w:r>
      <w:r w:rsidRPr="00B03F24">
        <w:rPr>
          <w:lang w:val="en-US"/>
        </w:rPr>
        <w:tab/>
        <w:t xml:space="preserve">S. Halstead, R. Ortiz, M. </w:t>
      </w:r>
      <w:proofErr w:type="spellStart"/>
      <w:r w:rsidRPr="00B03F24">
        <w:rPr>
          <w:lang w:val="en-US"/>
        </w:rPr>
        <w:t>Córdova</w:t>
      </w:r>
      <w:proofErr w:type="spellEnd"/>
      <w:r w:rsidRPr="00B03F24">
        <w:rPr>
          <w:lang w:val="en-US"/>
        </w:rPr>
        <w:t xml:space="preserve">, and M. </w:t>
      </w:r>
      <w:proofErr w:type="spellStart"/>
      <w:r w:rsidRPr="00B03F24">
        <w:rPr>
          <w:lang w:val="en-US"/>
        </w:rPr>
        <w:t>Seguí</w:t>
      </w:r>
      <w:proofErr w:type="spellEnd"/>
      <w:r w:rsidRPr="00B03F24">
        <w:rPr>
          <w:lang w:val="en-US"/>
        </w:rPr>
        <w:t xml:space="preserve">, “The impact of lack in domain or technology experience on the accuracy of expert effort estimates in software projects,” in </w:t>
      </w:r>
      <w:r w:rsidRPr="00B03F24">
        <w:rPr>
          <w:i/>
          <w:iCs/>
          <w:lang w:val="en-US"/>
        </w:rPr>
        <w:t xml:space="preserve">Proceedings of the 13th international conference on Product-Focused Software Process </w:t>
      </w:r>
      <w:r w:rsidRPr="00B03F24">
        <w:rPr>
          <w:i/>
          <w:iCs/>
          <w:lang w:val="en-US"/>
        </w:rPr>
        <w:lastRenderedPageBreak/>
        <w:t>Improvement</w:t>
      </w:r>
      <w:r w:rsidRPr="00B03F24">
        <w:rPr>
          <w:lang w:val="en-US"/>
        </w:rPr>
        <w:t xml:space="preserve">, Berlin, Heidelberg, Jun. 2012, pp. 248–259. </w:t>
      </w:r>
      <w:proofErr w:type="spellStart"/>
      <w:r w:rsidRPr="00B03F24">
        <w:rPr>
          <w:lang w:val="en-US"/>
        </w:rPr>
        <w:t>doi</w:t>
      </w:r>
      <w:proofErr w:type="spellEnd"/>
      <w:r w:rsidRPr="00B03F24">
        <w:rPr>
          <w:lang w:val="en-US"/>
        </w:rPr>
        <w:t>: 10.1007/978-3-642-31063-8_19.</w:t>
      </w:r>
    </w:p>
    <w:p w14:paraId="7512ABAD" w14:textId="77777777" w:rsidR="00B03F24" w:rsidRPr="00B03F24" w:rsidRDefault="00B03F24" w:rsidP="00B03F24">
      <w:pPr>
        <w:pStyle w:val="Bibliography"/>
        <w:rPr>
          <w:lang w:val="en-US"/>
        </w:rPr>
      </w:pPr>
      <w:r w:rsidRPr="00B03F24">
        <w:rPr>
          <w:lang w:val="en-US"/>
        </w:rPr>
        <w:t>[32]</w:t>
      </w:r>
      <w:r w:rsidRPr="00B03F24">
        <w:rPr>
          <w:lang w:val="en-US"/>
        </w:rPr>
        <w:tab/>
        <w:t xml:space="preserve">J. McDonald, “The Impact of Project Planning Team Experience on Software Project Cost Estimates,” </w:t>
      </w:r>
      <w:proofErr w:type="spellStart"/>
      <w:r w:rsidRPr="00B03F24">
        <w:rPr>
          <w:i/>
          <w:iCs/>
          <w:lang w:val="en-US"/>
        </w:rPr>
        <w:t>Empir</w:t>
      </w:r>
      <w:proofErr w:type="spellEnd"/>
      <w:r w:rsidRPr="00B03F24">
        <w:rPr>
          <w:i/>
          <w:iCs/>
          <w:lang w:val="en-US"/>
        </w:rPr>
        <w:t xml:space="preserve"> Software </w:t>
      </w:r>
      <w:proofErr w:type="spellStart"/>
      <w:r w:rsidRPr="00B03F24">
        <w:rPr>
          <w:i/>
          <w:iCs/>
          <w:lang w:val="en-US"/>
        </w:rPr>
        <w:t>Eng</w:t>
      </w:r>
      <w:proofErr w:type="spellEnd"/>
      <w:r w:rsidRPr="00B03F24">
        <w:rPr>
          <w:lang w:val="en-US"/>
        </w:rPr>
        <w:t xml:space="preserve">, vol. 10, no. 2, pp. 219–234, Apr. 2005, </w:t>
      </w:r>
      <w:proofErr w:type="spellStart"/>
      <w:r w:rsidRPr="00B03F24">
        <w:rPr>
          <w:lang w:val="en-US"/>
        </w:rPr>
        <w:t>doi</w:t>
      </w:r>
      <w:proofErr w:type="spellEnd"/>
      <w:r w:rsidRPr="00B03F24">
        <w:rPr>
          <w:lang w:val="en-US"/>
        </w:rPr>
        <w:t>: 10.1007/s10664-004-6192-9.</w:t>
      </w:r>
    </w:p>
    <w:p w14:paraId="6850F6EB" w14:textId="77777777" w:rsidR="00B03F24" w:rsidRPr="00B03F24" w:rsidRDefault="00B03F24" w:rsidP="00B03F24">
      <w:pPr>
        <w:pStyle w:val="Bibliography"/>
        <w:rPr>
          <w:lang w:val="en-US"/>
        </w:rPr>
      </w:pPr>
      <w:r w:rsidRPr="00B03F24">
        <w:rPr>
          <w:lang w:val="en-US"/>
        </w:rPr>
        <w:t>[33]</w:t>
      </w:r>
      <w:r w:rsidRPr="00B03F24">
        <w:rPr>
          <w:lang w:val="en-US"/>
        </w:rPr>
        <w:tab/>
        <w:t xml:space="preserve">D. </w:t>
      </w:r>
      <w:proofErr w:type="spellStart"/>
      <w:r w:rsidRPr="00B03F24">
        <w:rPr>
          <w:lang w:val="en-US"/>
        </w:rPr>
        <w:t>Basten</w:t>
      </w:r>
      <w:proofErr w:type="spellEnd"/>
      <w:r w:rsidRPr="00B03F24">
        <w:rPr>
          <w:lang w:val="en-US"/>
        </w:rPr>
        <w:t xml:space="preserve"> and W. </w:t>
      </w:r>
      <w:proofErr w:type="spellStart"/>
      <w:r w:rsidRPr="00B03F24">
        <w:rPr>
          <w:lang w:val="en-US"/>
        </w:rPr>
        <w:t>Mellis</w:t>
      </w:r>
      <w:proofErr w:type="spellEnd"/>
      <w:r w:rsidRPr="00B03F24">
        <w:rPr>
          <w:lang w:val="en-US"/>
        </w:rPr>
        <w:t xml:space="preserve">, “A Current Assessment of Software Development Effort Estimation,” in </w:t>
      </w:r>
      <w:r w:rsidRPr="00B03F24">
        <w:rPr>
          <w:i/>
          <w:iCs/>
          <w:lang w:val="en-US"/>
        </w:rPr>
        <w:t>2011 International Symposium on Empirical Software Engineering and Measurement</w:t>
      </w:r>
      <w:r w:rsidRPr="00B03F24">
        <w:rPr>
          <w:lang w:val="en-US"/>
        </w:rPr>
        <w:t xml:space="preserve">, Banff, AB, Canada, Sep. 2011, pp. 235–244. </w:t>
      </w:r>
      <w:proofErr w:type="spellStart"/>
      <w:r w:rsidRPr="00B03F24">
        <w:rPr>
          <w:lang w:val="en-US"/>
        </w:rPr>
        <w:t>doi</w:t>
      </w:r>
      <w:proofErr w:type="spellEnd"/>
      <w:r w:rsidRPr="00B03F24">
        <w:rPr>
          <w:lang w:val="en-US"/>
        </w:rPr>
        <w:t>: 10.1109/ESEM.2011.32.</w:t>
      </w:r>
    </w:p>
    <w:p w14:paraId="051D84F1" w14:textId="77777777" w:rsidR="00B03F24" w:rsidRPr="00B03F24" w:rsidRDefault="00B03F24" w:rsidP="00B03F24">
      <w:pPr>
        <w:pStyle w:val="Bibliography"/>
        <w:rPr>
          <w:lang w:val="en-US"/>
        </w:rPr>
      </w:pPr>
      <w:r w:rsidRPr="00B03F24">
        <w:rPr>
          <w:lang w:val="en-US"/>
        </w:rPr>
        <w:t>[34]</w:t>
      </w:r>
      <w:r w:rsidRPr="00B03F24">
        <w:rPr>
          <w:lang w:val="en-US"/>
        </w:rPr>
        <w:tab/>
        <w:t xml:space="preserve">D. Yang, Q. Wang, M. Li, Y. Yang, K. Ye, and J. Du, “A survey on software cost estimation in the </w:t>
      </w:r>
      <w:proofErr w:type="spellStart"/>
      <w:r w:rsidRPr="00B03F24">
        <w:rPr>
          <w:lang w:val="en-US"/>
        </w:rPr>
        <w:t>chinese</w:t>
      </w:r>
      <w:proofErr w:type="spellEnd"/>
      <w:r w:rsidRPr="00B03F24">
        <w:rPr>
          <w:lang w:val="en-US"/>
        </w:rPr>
        <w:t xml:space="preserve"> software industry,” in </w:t>
      </w:r>
      <w:r w:rsidRPr="00B03F24">
        <w:rPr>
          <w:i/>
          <w:iCs/>
          <w:lang w:val="en-US"/>
        </w:rPr>
        <w:t>Proceedings of the Second ACM-IEEE international symposium on Empirical software engineering and measurement - ESEM ’08</w:t>
      </w:r>
      <w:r w:rsidRPr="00B03F24">
        <w:rPr>
          <w:lang w:val="en-US"/>
        </w:rPr>
        <w:t xml:space="preserve">, Kaiserslautern, Germany, 2008, p. 253. </w:t>
      </w:r>
      <w:proofErr w:type="spellStart"/>
      <w:r w:rsidRPr="00B03F24">
        <w:rPr>
          <w:lang w:val="en-US"/>
        </w:rPr>
        <w:t>doi</w:t>
      </w:r>
      <w:proofErr w:type="spellEnd"/>
      <w:r w:rsidRPr="00B03F24">
        <w:rPr>
          <w:lang w:val="en-US"/>
        </w:rPr>
        <w:t>: 10.1145/1414004.1414045.</w:t>
      </w:r>
    </w:p>
    <w:p w14:paraId="5881D6C9" w14:textId="77777777" w:rsidR="00B03F24" w:rsidRPr="00B03F24" w:rsidRDefault="00B03F24" w:rsidP="00B03F24">
      <w:pPr>
        <w:pStyle w:val="Bibliography"/>
        <w:rPr>
          <w:lang w:val="en-US"/>
        </w:rPr>
      </w:pPr>
      <w:r w:rsidRPr="00B03F24">
        <w:rPr>
          <w:lang w:val="en-US"/>
        </w:rPr>
        <w:t>[35]</w:t>
      </w:r>
      <w:r w:rsidRPr="00B03F24">
        <w:rPr>
          <w:lang w:val="en-US"/>
        </w:rPr>
        <w:tab/>
        <w:t xml:space="preserve">O. </w:t>
      </w:r>
      <w:proofErr w:type="spellStart"/>
      <w:r w:rsidRPr="00B03F24">
        <w:rPr>
          <w:lang w:val="en-US"/>
        </w:rPr>
        <w:t>Morgenshtern</w:t>
      </w:r>
      <w:proofErr w:type="spellEnd"/>
      <w:r w:rsidRPr="00B03F24">
        <w:rPr>
          <w:lang w:val="en-US"/>
        </w:rPr>
        <w:t xml:space="preserve">, T. Raz, and D. </w:t>
      </w:r>
      <w:proofErr w:type="spellStart"/>
      <w:r w:rsidRPr="00B03F24">
        <w:rPr>
          <w:lang w:val="en-US"/>
        </w:rPr>
        <w:t>Dvir</w:t>
      </w:r>
      <w:proofErr w:type="spellEnd"/>
      <w:r w:rsidRPr="00B03F24">
        <w:rPr>
          <w:lang w:val="en-US"/>
        </w:rPr>
        <w:t xml:space="preserve">, “Factors affecting duration and effort estimation errors in software development projects,” </w:t>
      </w:r>
      <w:r w:rsidRPr="00B03F24">
        <w:rPr>
          <w:i/>
          <w:iCs/>
          <w:lang w:val="en-US"/>
        </w:rPr>
        <w:t>Information and Software Technology</w:t>
      </w:r>
      <w:r w:rsidRPr="00B03F24">
        <w:rPr>
          <w:lang w:val="en-US"/>
        </w:rPr>
        <w:t xml:space="preserve">, vol. 49, no. 8, pp. 827–837, Aug. 2007, </w:t>
      </w:r>
      <w:proofErr w:type="spellStart"/>
      <w:r w:rsidRPr="00B03F24">
        <w:rPr>
          <w:lang w:val="en-US"/>
        </w:rPr>
        <w:t>doi</w:t>
      </w:r>
      <w:proofErr w:type="spellEnd"/>
      <w:r w:rsidRPr="00B03F24">
        <w:rPr>
          <w:lang w:val="en-US"/>
        </w:rPr>
        <w:t>: 10.1016/j.infsof.2006.09.006.</w:t>
      </w:r>
    </w:p>
    <w:p w14:paraId="0819B091" w14:textId="77777777" w:rsidR="00B03F24" w:rsidRPr="00B03F24" w:rsidRDefault="00B03F24" w:rsidP="00B03F24">
      <w:pPr>
        <w:pStyle w:val="Bibliography"/>
        <w:rPr>
          <w:lang w:val="en-US"/>
        </w:rPr>
      </w:pPr>
      <w:r w:rsidRPr="00B03F24">
        <w:rPr>
          <w:lang w:val="en-US"/>
        </w:rPr>
        <w:t>[36]</w:t>
      </w:r>
      <w:r w:rsidRPr="00B03F24">
        <w:rPr>
          <w:lang w:val="en-US"/>
        </w:rPr>
        <w:tab/>
        <w:t xml:space="preserve">A. </w:t>
      </w:r>
      <w:proofErr w:type="spellStart"/>
      <w:r w:rsidRPr="00B03F24">
        <w:rPr>
          <w:lang w:val="en-US"/>
        </w:rPr>
        <w:t>Javed</w:t>
      </w:r>
      <w:proofErr w:type="spellEnd"/>
      <w:r w:rsidRPr="00B03F24">
        <w:rPr>
          <w:lang w:val="en-US"/>
        </w:rPr>
        <w:t xml:space="preserve">, U. M. A., and R. Aziz-Ur, “Factors Affecting Software Cost Estimation in Developing Countries,” </w:t>
      </w:r>
      <w:r w:rsidRPr="00B03F24">
        <w:rPr>
          <w:i/>
          <w:iCs/>
          <w:lang w:val="en-US"/>
        </w:rPr>
        <w:t>International Journal of Information Technology and Computer Science</w:t>
      </w:r>
      <w:r w:rsidRPr="00B03F24">
        <w:rPr>
          <w:lang w:val="en-US"/>
        </w:rPr>
        <w:t>, vol. 5, pp. 54–59, 2013.</w:t>
      </w:r>
    </w:p>
    <w:p w14:paraId="5C977275" w14:textId="77777777" w:rsidR="00B03F24" w:rsidRPr="00B03F24" w:rsidRDefault="00B03F24" w:rsidP="00B03F24">
      <w:pPr>
        <w:pStyle w:val="Bibliography"/>
        <w:rPr>
          <w:lang w:val="en-US"/>
        </w:rPr>
      </w:pPr>
      <w:r w:rsidRPr="00B03F24">
        <w:rPr>
          <w:lang w:val="en-US"/>
        </w:rPr>
        <w:t>[37]</w:t>
      </w:r>
      <w:r w:rsidRPr="00B03F24">
        <w:rPr>
          <w:lang w:val="en-US"/>
        </w:rPr>
        <w:tab/>
        <w:t xml:space="preserve">A. L. Lederer and J. Prasad, “A causal model for software cost estimating error,” </w:t>
      </w:r>
      <w:r w:rsidRPr="00B03F24">
        <w:rPr>
          <w:i/>
          <w:iCs/>
          <w:lang w:val="en-US"/>
        </w:rPr>
        <w:t>IEEE Transactions on Software Engineering</w:t>
      </w:r>
      <w:r w:rsidRPr="00B03F24">
        <w:rPr>
          <w:lang w:val="en-US"/>
        </w:rPr>
        <w:t xml:space="preserve">, vol. 24, no. 2, pp. 137–148, Feb. 1998, </w:t>
      </w:r>
      <w:proofErr w:type="spellStart"/>
      <w:r w:rsidRPr="00B03F24">
        <w:rPr>
          <w:lang w:val="en-US"/>
        </w:rPr>
        <w:t>doi</w:t>
      </w:r>
      <w:proofErr w:type="spellEnd"/>
      <w:r w:rsidRPr="00B03F24">
        <w:rPr>
          <w:lang w:val="en-US"/>
        </w:rPr>
        <w:t>: 10.1109/32.666827.</w:t>
      </w:r>
    </w:p>
    <w:p w14:paraId="390ECCCB" w14:textId="77777777" w:rsidR="00B03F24" w:rsidRPr="00B03F24" w:rsidRDefault="00B03F24" w:rsidP="00B03F24">
      <w:pPr>
        <w:pStyle w:val="Bibliography"/>
        <w:rPr>
          <w:lang w:val="en-US"/>
        </w:rPr>
      </w:pPr>
      <w:r w:rsidRPr="00B03F24">
        <w:rPr>
          <w:lang w:val="en-US"/>
        </w:rPr>
        <w:t>[38]</w:t>
      </w:r>
      <w:r w:rsidRPr="00B03F24">
        <w:rPr>
          <w:lang w:val="en-US"/>
        </w:rPr>
        <w:tab/>
        <w:t xml:space="preserve">N. </w:t>
      </w:r>
      <w:proofErr w:type="spellStart"/>
      <w:r w:rsidRPr="00B03F24">
        <w:rPr>
          <w:lang w:val="en-US"/>
        </w:rPr>
        <w:t>Benschop</w:t>
      </w:r>
      <w:proofErr w:type="spellEnd"/>
      <w:r w:rsidRPr="00B03F24">
        <w:rPr>
          <w:lang w:val="en-US"/>
        </w:rPr>
        <w:t xml:space="preserve">, C. A. R. </w:t>
      </w:r>
      <w:proofErr w:type="spellStart"/>
      <w:r w:rsidRPr="00B03F24">
        <w:rPr>
          <w:lang w:val="en-US"/>
        </w:rPr>
        <w:t>Hilhorst</w:t>
      </w:r>
      <w:proofErr w:type="spellEnd"/>
      <w:r w:rsidRPr="00B03F24">
        <w:rPr>
          <w:lang w:val="en-US"/>
        </w:rPr>
        <w:t xml:space="preserve">, A. L. P. </w:t>
      </w:r>
      <w:proofErr w:type="spellStart"/>
      <w:r w:rsidRPr="00B03F24">
        <w:rPr>
          <w:lang w:val="en-US"/>
        </w:rPr>
        <w:t>Nuijten</w:t>
      </w:r>
      <w:proofErr w:type="spellEnd"/>
      <w:r w:rsidRPr="00B03F24">
        <w:rPr>
          <w:lang w:val="en-US"/>
        </w:rPr>
        <w:t xml:space="preserve">, and M. Keil, “Detection of early warning signals for overruns in IS projects: linguistic analysis of business case language,” </w:t>
      </w:r>
      <w:r w:rsidRPr="00B03F24">
        <w:rPr>
          <w:i/>
          <w:iCs/>
          <w:lang w:val="en-US"/>
        </w:rPr>
        <w:t>European Journal of Information Systems</w:t>
      </w:r>
      <w:r w:rsidRPr="00B03F24">
        <w:rPr>
          <w:lang w:val="en-US"/>
        </w:rPr>
        <w:t xml:space="preserve">, vol. 29, no. 2, pp. 190–202, Mar. 2020, </w:t>
      </w:r>
      <w:proofErr w:type="spellStart"/>
      <w:r w:rsidRPr="00B03F24">
        <w:rPr>
          <w:lang w:val="en-US"/>
        </w:rPr>
        <w:t>doi</w:t>
      </w:r>
      <w:proofErr w:type="spellEnd"/>
      <w:r w:rsidRPr="00B03F24">
        <w:rPr>
          <w:lang w:val="en-US"/>
        </w:rPr>
        <w:t>: 10.1080/0960085X.2020.1742587.</w:t>
      </w:r>
    </w:p>
    <w:p w14:paraId="07D35CDE" w14:textId="77777777" w:rsidR="00B03F24" w:rsidRPr="00B03F24" w:rsidRDefault="00B03F24" w:rsidP="00B03F24">
      <w:pPr>
        <w:pStyle w:val="Bibliography"/>
        <w:rPr>
          <w:lang w:val="en-US"/>
        </w:rPr>
      </w:pPr>
      <w:r w:rsidRPr="00B03F24">
        <w:rPr>
          <w:lang w:val="en-US"/>
        </w:rPr>
        <w:t>[39]</w:t>
      </w:r>
      <w:r w:rsidRPr="00B03F24">
        <w:rPr>
          <w:lang w:val="en-US"/>
        </w:rPr>
        <w:tab/>
        <w:t xml:space="preserve">M. Conoscenti, V. </w:t>
      </w:r>
      <w:proofErr w:type="spellStart"/>
      <w:r w:rsidRPr="00B03F24">
        <w:rPr>
          <w:lang w:val="en-US"/>
        </w:rPr>
        <w:t>Besner</w:t>
      </w:r>
      <w:proofErr w:type="spellEnd"/>
      <w:r w:rsidRPr="00B03F24">
        <w:rPr>
          <w:lang w:val="en-US"/>
        </w:rPr>
        <w:t xml:space="preserve">, A. </w:t>
      </w:r>
      <w:proofErr w:type="spellStart"/>
      <w:r w:rsidRPr="00B03F24">
        <w:rPr>
          <w:lang w:val="en-US"/>
        </w:rPr>
        <w:t>Vetrò</w:t>
      </w:r>
      <w:proofErr w:type="spellEnd"/>
      <w:r w:rsidRPr="00B03F24">
        <w:rPr>
          <w:lang w:val="en-US"/>
        </w:rPr>
        <w:t xml:space="preserve">, and D. M. Fernández, “Combining data analytics and </w:t>
      </w:r>
      <w:proofErr w:type="gramStart"/>
      <w:r w:rsidRPr="00B03F24">
        <w:rPr>
          <w:lang w:val="en-US"/>
        </w:rPr>
        <w:t>developers</w:t>
      </w:r>
      <w:proofErr w:type="gramEnd"/>
      <w:r w:rsidRPr="00B03F24">
        <w:rPr>
          <w:lang w:val="en-US"/>
        </w:rPr>
        <w:t xml:space="preserve"> feedback for identifying reasons of inaccurate estimations in agile software development,” </w:t>
      </w:r>
      <w:r w:rsidRPr="00B03F24">
        <w:rPr>
          <w:i/>
          <w:iCs/>
          <w:lang w:val="en-US"/>
        </w:rPr>
        <w:t>Journal of Systems and Software</w:t>
      </w:r>
      <w:r w:rsidRPr="00B03F24">
        <w:rPr>
          <w:lang w:val="en-US"/>
        </w:rPr>
        <w:t xml:space="preserve">, vol. 156, pp. 126–135, Oct. 2019, </w:t>
      </w:r>
      <w:proofErr w:type="spellStart"/>
      <w:r w:rsidRPr="00B03F24">
        <w:rPr>
          <w:lang w:val="en-US"/>
        </w:rPr>
        <w:t>doi</w:t>
      </w:r>
      <w:proofErr w:type="spellEnd"/>
      <w:r w:rsidRPr="00B03F24">
        <w:rPr>
          <w:lang w:val="en-US"/>
        </w:rPr>
        <w:t>: 10.1016/j.jss.2019.06.075.</w:t>
      </w:r>
    </w:p>
    <w:p w14:paraId="529E7150" w14:textId="77777777" w:rsidR="00B03F24" w:rsidRPr="00B03F24" w:rsidRDefault="00B03F24" w:rsidP="00B03F24">
      <w:pPr>
        <w:pStyle w:val="Bibliography"/>
        <w:rPr>
          <w:lang w:val="en-US"/>
        </w:rPr>
      </w:pPr>
      <w:r w:rsidRPr="00B03F24">
        <w:rPr>
          <w:lang w:val="en-US"/>
        </w:rPr>
        <w:t>[40]</w:t>
      </w:r>
      <w:r w:rsidRPr="00B03F24">
        <w:rPr>
          <w:lang w:val="en-US"/>
        </w:rPr>
        <w:tab/>
        <w:t xml:space="preserve">A. H. Zapata and M. R. V. </w:t>
      </w:r>
      <w:proofErr w:type="spellStart"/>
      <w:r w:rsidRPr="00B03F24">
        <w:rPr>
          <w:lang w:val="en-US"/>
        </w:rPr>
        <w:t>Chaudron</w:t>
      </w:r>
      <w:proofErr w:type="spellEnd"/>
      <w:r w:rsidRPr="00B03F24">
        <w:rPr>
          <w:lang w:val="en-US"/>
        </w:rPr>
        <w:t xml:space="preserve">, “An empirical study into the accuracy of </w:t>
      </w:r>
      <w:proofErr w:type="gramStart"/>
      <w:r w:rsidRPr="00B03F24">
        <w:rPr>
          <w:lang w:val="en-US"/>
        </w:rPr>
        <w:t>it</w:t>
      </w:r>
      <w:proofErr w:type="gramEnd"/>
      <w:r w:rsidRPr="00B03F24">
        <w:rPr>
          <w:lang w:val="en-US"/>
        </w:rPr>
        <w:t xml:space="preserve"> estimations and its influencing factors,” </w:t>
      </w:r>
      <w:r w:rsidRPr="00B03F24">
        <w:rPr>
          <w:i/>
          <w:iCs/>
          <w:lang w:val="en-US"/>
        </w:rPr>
        <w:t xml:space="preserve">Int. J. Soft. Eng. </w:t>
      </w:r>
      <w:proofErr w:type="spellStart"/>
      <w:r w:rsidRPr="00B03F24">
        <w:rPr>
          <w:i/>
          <w:iCs/>
          <w:lang w:val="en-US"/>
        </w:rPr>
        <w:t>Knowl</w:t>
      </w:r>
      <w:proofErr w:type="spellEnd"/>
      <w:r w:rsidRPr="00B03F24">
        <w:rPr>
          <w:i/>
          <w:iCs/>
          <w:lang w:val="en-US"/>
        </w:rPr>
        <w:t>. Eng.</w:t>
      </w:r>
      <w:r w:rsidRPr="00B03F24">
        <w:rPr>
          <w:lang w:val="en-US"/>
        </w:rPr>
        <w:t xml:space="preserve">, vol. 23, no. 04, pp. 409–432, May 2013, </w:t>
      </w:r>
      <w:proofErr w:type="spellStart"/>
      <w:r w:rsidRPr="00B03F24">
        <w:rPr>
          <w:lang w:val="en-US"/>
        </w:rPr>
        <w:t>doi</w:t>
      </w:r>
      <w:proofErr w:type="spellEnd"/>
      <w:r w:rsidRPr="00B03F24">
        <w:rPr>
          <w:lang w:val="en-US"/>
        </w:rPr>
        <w:t>: 10.1142/S0218194013400081.</w:t>
      </w:r>
    </w:p>
    <w:p w14:paraId="236DDA8A" w14:textId="77777777" w:rsidR="00B03F24" w:rsidRPr="00B03F24" w:rsidRDefault="00B03F24" w:rsidP="00B03F24">
      <w:pPr>
        <w:pStyle w:val="Bibliography"/>
        <w:rPr>
          <w:lang w:val="en-US"/>
        </w:rPr>
      </w:pPr>
      <w:r w:rsidRPr="00B03F24">
        <w:rPr>
          <w:lang w:val="en-US"/>
        </w:rPr>
        <w:t>[41]</w:t>
      </w:r>
      <w:r w:rsidRPr="00B03F24">
        <w:rPr>
          <w:lang w:val="en-US"/>
        </w:rPr>
        <w:tab/>
        <w:t xml:space="preserve">J. </w:t>
      </w:r>
      <w:proofErr w:type="spellStart"/>
      <w:r w:rsidRPr="00B03F24">
        <w:rPr>
          <w:lang w:val="en-US"/>
        </w:rPr>
        <w:t>Rahikkala</w:t>
      </w:r>
      <w:proofErr w:type="spellEnd"/>
      <w:r w:rsidRPr="00B03F24">
        <w:rPr>
          <w:lang w:val="en-US"/>
        </w:rPr>
        <w:t xml:space="preserve">, S. </w:t>
      </w:r>
      <w:proofErr w:type="spellStart"/>
      <w:r w:rsidRPr="00B03F24">
        <w:rPr>
          <w:lang w:val="en-US"/>
        </w:rPr>
        <w:t>Hyrynsalmi</w:t>
      </w:r>
      <w:proofErr w:type="spellEnd"/>
      <w:r w:rsidRPr="00B03F24">
        <w:rPr>
          <w:lang w:val="en-US"/>
        </w:rPr>
        <w:t xml:space="preserve">, and V. </w:t>
      </w:r>
      <w:proofErr w:type="spellStart"/>
      <w:r w:rsidRPr="00B03F24">
        <w:rPr>
          <w:lang w:val="en-US"/>
        </w:rPr>
        <w:t>Leppänen</w:t>
      </w:r>
      <w:proofErr w:type="spellEnd"/>
      <w:r w:rsidRPr="00B03F24">
        <w:rPr>
          <w:lang w:val="en-US"/>
        </w:rPr>
        <w:t>, “Accounting Testing in Software Cost Estimation: A Case Study of the Current Practice and Impacts,” Tampere, Finland, 2015, p. 15.</w:t>
      </w:r>
    </w:p>
    <w:p w14:paraId="486596C1" w14:textId="77777777" w:rsidR="00B03F24" w:rsidRPr="00B03F24" w:rsidRDefault="00B03F24" w:rsidP="00B03F24">
      <w:pPr>
        <w:pStyle w:val="Bibliography"/>
        <w:rPr>
          <w:lang w:val="en-US"/>
        </w:rPr>
      </w:pPr>
      <w:r w:rsidRPr="00B03F24">
        <w:rPr>
          <w:lang w:val="en-US"/>
        </w:rPr>
        <w:t>[42]</w:t>
      </w:r>
      <w:r w:rsidRPr="00B03F24">
        <w:rPr>
          <w:lang w:val="en-US"/>
        </w:rPr>
        <w:tab/>
        <w:t xml:space="preserve">G. H. Subramanian, P. C. </w:t>
      </w:r>
      <w:proofErr w:type="spellStart"/>
      <w:r w:rsidRPr="00B03F24">
        <w:rPr>
          <w:lang w:val="en-US"/>
        </w:rPr>
        <w:t>Pendharkar</w:t>
      </w:r>
      <w:proofErr w:type="spellEnd"/>
      <w:r w:rsidRPr="00B03F24">
        <w:rPr>
          <w:lang w:val="en-US"/>
        </w:rPr>
        <w:t xml:space="preserve">, and M. Wallace, “An empirical study of the effect of complexity, platform, and program type on software development effort of business applications,” </w:t>
      </w:r>
      <w:proofErr w:type="spellStart"/>
      <w:r w:rsidRPr="00B03F24">
        <w:rPr>
          <w:i/>
          <w:iCs/>
          <w:lang w:val="en-US"/>
        </w:rPr>
        <w:t>Empir</w:t>
      </w:r>
      <w:proofErr w:type="spellEnd"/>
      <w:r w:rsidRPr="00B03F24">
        <w:rPr>
          <w:i/>
          <w:iCs/>
          <w:lang w:val="en-US"/>
        </w:rPr>
        <w:t xml:space="preserve"> Software </w:t>
      </w:r>
      <w:proofErr w:type="spellStart"/>
      <w:r w:rsidRPr="00B03F24">
        <w:rPr>
          <w:i/>
          <w:iCs/>
          <w:lang w:val="en-US"/>
        </w:rPr>
        <w:t>Eng</w:t>
      </w:r>
      <w:proofErr w:type="spellEnd"/>
      <w:r w:rsidRPr="00B03F24">
        <w:rPr>
          <w:lang w:val="en-US"/>
        </w:rPr>
        <w:t xml:space="preserve">, vol. 11, no. 4, pp. 541–553, Dec. 2006, </w:t>
      </w:r>
      <w:proofErr w:type="spellStart"/>
      <w:r w:rsidRPr="00B03F24">
        <w:rPr>
          <w:lang w:val="en-US"/>
        </w:rPr>
        <w:t>doi</w:t>
      </w:r>
      <w:proofErr w:type="spellEnd"/>
      <w:r w:rsidRPr="00B03F24">
        <w:rPr>
          <w:lang w:val="en-US"/>
        </w:rPr>
        <w:t>: 10.1007/s10664-006-9023-3.</w:t>
      </w:r>
    </w:p>
    <w:p w14:paraId="7C5553E9" w14:textId="77777777" w:rsidR="00B03F24" w:rsidRPr="00B03F24" w:rsidRDefault="00B03F24" w:rsidP="00B03F24">
      <w:pPr>
        <w:pStyle w:val="Bibliography"/>
        <w:rPr>
          <w:lang w:val="en-US"/>
        </w:rPr>
      </w:pPr>
      <w:r w:rsidRPr="00B03F24">
        <w:rPr>
          <w:lang w:val="en-US"/>
        </w:rPr>
        <w:t>[43]</w:t>
      </w:r>
      <w:r w:rsidRPr="00B03F24">
        <w:rPr>
          <w:lang w:val="en-US"/>
        </w:rPr>
        <w:tab/>
        <w:t xml:space="preserve">R. Britto, E. Mendes, and J. </w:t>
      </w:r>
      <w:proofErr w:type="spellStart"/>
      <w:r w:rsidRPr="00B03F24">
        <w:rPr>
          <w:lang w:val="en-US"/>
        </w:rPr>
        <w:t>Börstler</w:t>
      </w:r>
      <w:proofErr w:type="spellEnd"/>
      <w:r w:rsidRPr="00B03F24">
        <w:rPr>
          <w:lang w:val="en-US"/>
        </w:rPr>
        <w:t xml:space="preserve">, “An Empirical Investigation on Effort Estimation in Agile Global Software Development,” in </w:t>
      </w:r>
      <w:r w:rsidRPr="00B03F24">
        <w:rPr>
          <w:i/>
          <w:iCs/>
          <w:lang w:val="en-US"/>
        </w:rPr>
        <w:t>2015 IEEE 10th International Conference on Global Software Engineering</w:t>
      </w:r>
      <w:r w:rsidRPr="00B03F24">
        <w:rPr>
          <w:lang w:val="en-US"/>
        </w:rPr>
        <w:t xml:space="preserve">, Jul. 2015, pp. 38–45. </w:t>
      </w:r>
      <w:proofErr w:type="spellStart"/>
      <w:r w:rsidRPr="00B03F24">
        <w:rPr>
          <w:lang w:val="en-US"/>
        </w:rPr>
        <w:t>doi</w:t>
      </w:r>
      <w:proofErr w:type="spellEnd"/>
      <w:r w:rsidRPr="00B03F24">
        <w:rPr>
          <w:lang w:val="en-US"/>
        </w:rPr>
        <w:t>: 10.1109/ICGSE.2015.10.</w:t>
      </w:r>
    </w:p>
    <w:p w14:paraId="7080FDC3" w14:textId="77777777" w:rsidR="00B03F24" w:rsidRPr="00B03F24" w:rsidRDefault="00B03F24" w:rsidP="00B03F24">
      <w:pPr>
        <w:pStyle w:val="Bibliography"/>
        <w:rPr>
          <w:lang w:val="en-US"/>
        </w:rPr>
      </w:pPr>
      <w:r w:rsidRPr="00B03F24">
        <w:rPr>
          <w:lang w:val="en-US"/>
        </w:rPr>
        <w:t>[44]</w:t>
      </w:r>
      <w:r w:rsidRPr="00B03F24">
        <w:rPr>
          <w:lang w:val="en-US"/>
        </w:rPr>
        <w:tab/>
        <w:t xml:space="preserve">M. R. Lind and J. M. </w:t>
      </w:r>
      <w:proofErr w:type="spellStart"/>
      <w:r w:rsidRPr="00B03F24">
        <w:rPr>
          <w:lang w:val="en-US"/>
        </w:rPr>
        <w:t>Sulek</w:t>
      </w:r>
      <w:proofErr w:type="spellEnd"/>
      <w:r w:rsidRPr="00B03F24">
        <w:rPr>
          <w:lang w:val="en-US"/>
        </w:rPr>
        <w:t>, “</w:t>
      </w:r>
      <w:proofErr w:type="spellStart"/>
      <w:r w:rsidRPr="00B03F24">
        <w:rPr>
          <w:lang w:val="en-US"/>
        </w:rPr>
        <w:t>Undersizing</w:t>
      </w:r>
      <w:proofErr w:type="spellEnd"/>
      <w:r w:rsidRPr="00B03F24">
        <w:rPr>
          <w:lang w:val="en-US"/>
        </w:rPr>
        <w:t xml:space="preserve"> software systems: third versus fourth generation software development,” </w:t>
      </w:r>
      <w:r w:rsidRPr="00B03F24">
        <w:rPr>
          <w:i/>
          <w:iCs/>
          <w:lang w:val="en-US"/>
        </w:rPr>
        <w:t>Eur. J. Inf. Syst.</w:t>
      </w:r>
      <w:r w:rsidRPr="00B03F24">
        <w:rPr>
          <w:lang w:val="en-US"/>
        </w:rPr>
        <w:t xml:space="preserve">, vol. 7, no. 4, pp. 261–268, Dec. 1998, </w:t>
      </w:r>
      <w:proofErr w:type="spellStart"/>
      <w:r w:rsidRPr="00B03F24">
        <w:rPr>
          <w:lang w:val="en-US"/>
        </w:rPr>
        <w:t>doi</w:t>
      </w:r>
      <w:proofErr w:type="spellEnd"/>
      <w:r w:rsidRPr="00B03F24">
        <w:rPr>
          <w:lang w:val="en-US"/>
        </w:rPr>
        <w:t>: 10.1038/sj.ejis.3000308.</w:t>
      </w:r>
    </w:p>
    <w:p w14:paraId="1F94263E" w14:textId="77777777" w:rsidR="00B03F24" w:rsidRPr="00B03F24" w:rsidRDefault="00B03F24" w:rsidP="00B03F24">
      <w:pPr>
        <w:pStyle w:val="Bibliography"/>
        <w:rPr>
          <w:lang w:val="en-US"/>
        </w:rPr>
      </w:pPr>
      <w:r w:rsidRPr="00B03F24">
        <w:rPr>
          <w:lang w:val="en-US"/>
        </w:rPr>
        <w:t>[45]</w:t>
      </w:r>
      <w:r w:rsidRPr="00B03F24">
        <w:rPr>
          <w:lang w:val="en-US"/>
        </w:rPr>
        <w:tab/>
        <w:t xml:space="preserve">G. Subramanian, P. C. </w:t>
      </w:r>
      <w:proofErr w:type="spellStart"/>
      <w:r w:rsidRPr="00B03F24">
        <w:rPr>
          <w:lang w:val="en-US"/>
        </w:rPr>
        <w:t>Pendharkar</w:t>
      </w:r>
      <w:proofErr w:type="spellEnd"/>
      <w:r w:rsidRPr="00B03F24">
        <w:rPr>
          <w:lang w:val="en-US"/>
        </w:rPr>
        <w:t xml:space="preserve">, and D. Pai, “An Examination of Determinants of Software Testing and Project Management Effort,” </w:t>
      </w:r>
      <w:r w:rsidRPr="00B03F24">
        <w:rPr>
          <w:i/>
          <w:iCs/>
          <w:lang w:val="en-US"/>
        </w:rPr>
        <w:t>Journal of Computer Information Systems</w:t>
      </w:r>
      <w:r w:rsidRPr="00B03F24">
        <w:rPr>
          <w:lang w:val="en-US"/>
        </w:rPr>
        <w:t>, vol. 57, no. 2, pp. 123–129, 2017.</w:t>
      </w:r>
    </w:p>
    <w:p w14:paraId="118BCA81" w14:textId="77777777" w:rsidR="00B03F24" w:rsidRPr="00B03F24" w:rsidRDefault="00B03F24" w:rsidP="00B03F24">
      <w:pPr>
        <w:pStyle w:val="Bibliography"/>
        <w:rPr>
          <w:lang w:val="en-US"/>
        </w:rPr>
      </w:pPr>
      <w:r w:rsidRPr="00B03F24">
        <w:rPr>
          <w:lang w:val="en-US"/>
        </w:rPr>
        <w:t>[46]</w:t>
      </w:r>
      <w:r w:rsidRPr="00B03F24">
        <w:rPr>
          <w:lang w:val="en-US"/>
        </w:rPr>
        <w:tab/>
        <w:t xml:space="preserve">S. </w:t>
      </w:r>
      <w:proofErr w:type="spellStart"/>
      <w:r w:rsidRPr="00B03F24">
        <w:rPr>
          <w:lang w:val="en-US"/>
        </w:rPr>
        <w:t>Grapenthin</w:t>
      </w:r>
      <w:proofErr w:type="spellEnd"/>
      <w:r w:rsidRPr="00B03F24">
        <w:rPr>
          <w:lang w:val="en-US"/>
        </w:rPr>
        <w:t xml:space="preserve">, M. Book, T. Richter, and V. </w:t>
      </w:r>
      <w:proofErr w:type="spellStart"/>
      <w:r w:rsidRPr="00B03F24">
        <w:rPr>
          <w:lang w:val="en-US"/>
        </w:rPr>
        <w:t>Gruhn</w:t>
      </w:r>
      <w:proofErr w:type="spellEnd"/>
      <w:r w:rsidRPr="00B03F24">
        <w:rPr>
          <w:lang w:val="en-US"/>
        </w:rPr>
        <w:t xml:space="preserve">, “Supporting Feature Estimation with Risk and Effort Annotations,” in </w:t>
      </w:r>
      <w:r w:rsidRPr="00B03F24">
        <w:rPr>
          <w:i/>
          <w:iCs/>
          <w:lang w:val="en-US"/>
        </w:rPr>
        <w:t xml:space="preserve">2016 </w:t>
      </w:r>
      <w:proofErr w:type="gramStart"/>
      <w:r w:rsidRPr="00B03F24">
        <w:rPr>
          <w:i/>
          <w:iCs/>
          <w:lang w:val="en-US"/>
        </w:rPr>
        <w:t>42th</w:t>
      </w:r>
      <w:proofErr w:type="gramEnd"/>
      <w:r w:rsidRPr="00B03F24">
        <w:rPr>
          <w:i/>
          <w:iCs/>
          <w:lang w:val="en-US"/>
        </w:rPr>
        <w:t xml:space="preserve"> </w:t>
      </w:r>
      <w:proofErr w:type="spellStart"/>
      <w:r w:rsidRPr="00B03F24">
        <w:rPr>
          <w:i/>
          <w:iCs/>
          <w:lang w:val="en-US"/>
        </w:rPr>
        <w:t>Euromicro</w:t>
      </w:r>
      <w:proofErr w:type="spellEnd"/>
      <w:r w:rsidRPr="00B03F24">
        <w:rPr>
          <w:i/>
          <w:iCs/>
          <w:lang w:val="en-US"/>
        </w:rPr>
        <w:t xml:space="preserve"> Conference on Software Engineering and Advanced Applications (SEAA)</w:t>
      </w:r>
      <w:r w:rsidRPr="00B03F24">
        <w:rPr>
          <w:lang w:val="en-US"/>
        </w:rPr>
        <w:t xml:space="preserve">, Aug. 2016, pp. 17–24. </w:t>
      </w:r>
      <w:proofErr w:type="spellStart"/>
      <w:r w:rsidRPr="00B03F24">
        <w:rPr>
          <w:lang w:val="en-US"/>
        </w:rPr>
        <w:t>doi</w:t>
      </w:r>
      <w:proofErr w:type="spellEnd"/>
      <w:r w:rsidRPr="00B03F24">
        <w:rPr>
          <w:lang w:val="en-US"/>
        </w:rPr>
        <w:t>: 10.1109/SEAA.2016.24.</w:t>
      </w:r>
    </w:p>
    <w:p w14:paraId="3AE47042" w14:textId="77777777" w:rsidR="00B03F24" w:rsidRPr="00B03F24" w:rsidRDefault="00B03F24" w:rsidP="00B03F24">
      <w:pPr>
        <w:pStyle w:val="Bibliography"/>
        <w:rPr>
          <w:lang w:val="en-US"/>
        </w:rPr>
      </w:pPr>
      <w:r w:rsidRPr="00B03F24">
        <w:rPr>
          <w:lang w:val="en-US"/>
        </w:rPr>
        <w:t>[47]</w:t>
      </w:r>
      <w:r w:rsidRPr="00B03F24">
        <w:rPr>
          <w:lang w:val="en-US"/>
        </w:rPr>
        <w:tab/>
        <w:t xml:space="preserve">M. </w:t>
      </w:r>
      <w:proofErr w:type="spellStart"/>
      <w:r w:rsidRPr="00B03F24">
        <w:rPr>
          <w:lang w:val="en-US"/>
        </w:rPr>
        <w:t>Jørgensen</w:t>
      </w:r>
      <w:proofErr w:type="spellEnd"/>
      <w:r w:rsidRPr="00B03F24">
        <w:rPr>
          <w:lang w:val="en-US"/>
        </w:rPr>
        <w:t xml:space="preserve">, “Contrasting ideal and realistic conditions as a means to improve judgment-based software development effort estimation,” </w:t>
      </w:r>
      <w:r w:rsidRPr="00B03F24">
        <w:rPr>
          <w:i/>
          <w:iCs/>
          <w:lang w:val="en-US"/>
        </w:rPr>
        <w:t xml:space="preserve">Information and Software </w:t>
      </w:r>
      <w:r w:rsidRPr="00B03F24">
        <w:rPr>
          <w:i/>
          <w:iCs/>
          <w:lang w:val="en-US"/>
        </w:rPr>
        <w:lastRenderedPageBreak/>
        <w:t>Technology</w:t>
      </w:r>
      <w:r w:rsidRPr="00B03F24">
        <w:rPr>
          <w:lang w:val="en-US"/>
        </w:rPr>
        <w:t xml:space="preserve">, vol. 53, no. 12, pp. 1382–1390, Dec. 2011, </w:t>
      </w:r>
      <w:proofErr w:type="spellStart"/>
      <w:r w:rsidRPr="00B03F24">
        <w:rPr>
          <w:lang w:val="en-US"/>
        </w:rPr>
        <w:t>doi</w:t>
      </w:r>
      <w:proofErr w:type="spellEnd"/>
      <w:r w:rsidRPr="00B03F24">
        <w:rPr>
          <w:lang w:val="en-US"/>
        </w:rPr>
        <w:t>: 10.1016/j.infsof.2011.07.001.</w:t>
      </w:r>
    </w:p>
    <w:p w14:paraId="68B3730F" w14:textId="77777777" w:rsidR="00B03F24" w:rsidRPr="00B03F24" w:rsidRDefault="00B03F24" w:rsidP="00B03F24">
      <w:pPr>
        <w:pStyle w:val="Bibliography"/>
        <w:rPr>
          <w:lang w:val="en-US"/>
        </w:rPr>
      </w:pPr>
      <w:r w:rsidRPr="00B03F24">
        <w:rPr>
          <w:lang w:val="en-US"/>
        </w:rPr>
        <w:t>[48]</w:t>
      </w:r>
      <w:r w:rsidRPr="00B03F24">
        <w:rPr>
          <w:lang w:val="en-US"/>
        </w:rPr>
        <w:tab/>
        <w:t xml:space="preserve">M. </w:t>
      </w:r>
      <w:proofErr w:type="spellStart"/>
      <w:r w:rsidRPr="00B03F24">
        <w:rPr>
          <w:lang w:val="en-US"/>
        </w:rPr>
        <w:t>Jørgensen</w:t>
      </w:r>
      <w:proofErr w:type="spellEnd"/>
      <w:r w:rsidRPr="00B03F24">
        <w:rPr>
          <w:lang w:val="en-US"/>
        </w:rPr>
        <w:t xml:space="preserve">, “Fallacies and Biases when Adding Effort Estimates,” in </w:t>
      </w:r>
      <w:r w:rsidRPr="00B03F24">
        <w:rPr>
          <w:i/>
          <w:iCs/>
          <w:lang w:val="en-US"/>
        </w:rPr>
        <w:t>2014 40th EUROMICRO Conference on Software Engineering and Advanced Applications</w:t>
      </w:r>
      <w:r w:rsidRPr="00B03F24">
        <w:rPr>
          <w:lang w:val="en-US"/>
        </w:rPr>
        <w:t xml:space="preserve">, Aug. 2014, pp. 277–284. </w:t>
      </w:r>
      <w:proofErr w:type="spellStart"/>
      <w:r w:rsidRPr="00B03F24">
        <w:rPr>
          <w:lang w:val="en-US"/>
        </w:rPr>
        <w:t>doi</w:t>
      </w:r>
      <w:proofErr w:type="spellEnd"/>
      <w:r w:rsidRPr="00B03F24">
        <w:rPr>
          <w:lang w:val="en-US"/>
        </w:rPr>
        <w:t>: 10.1109/SEAA.2014.16.</w:t>
      </w:r>
    </w:p>
    <w:p w14:paraId="4751F38B" w14:textId="77777777" w:rsidR="00B03F24" w:rsidRPr="00B03F24" w:rsidRDefault="00B03F24" w:rsidP="00B03F24">
      <w:pPr>
        <w:pStyle w:val="Bibliography"/>
        <w:rPr>
          <w:lang w:val="en-US"/>
        </w:rPr>
      </w:pPr>
      <w:r w:rsidRPr="00B03F24">
        <w:rPr>
          <w:lang w:val="en-US"/>
        </w:rPr>
        <w:t>[49]</w:t>
      </w:r>
      <w:r w:rsidRPr="00B03F24">
        <w:rPr>
          <w:lang w:val="en-US"/>
        </w:rPr>
        <w:tab/>
        <w:t xml:space="preserve">K. M. </w:t>
      </w:r>
      <w:proofErr w:type="spellStart"/>
      <w:r w:rsidRPr="00B03F24">
        <w:rPr>
          <w:lang w:val="en-US"/>
        </w:rPr>
        <w:t>Furulund</w:t>
      </w:r>
      <w:proofErr w:type="spellEnd"/>
      <w:r w:rsidRPr="00B03F24">
        <w:rPr>
          <w:lang w:val="en-US"/>
        </w:rPr>
        <w:t xml:space="preserve"> and K. </w:t>
      </w:r>
      <w:proofErr w:type="spellStart"/>
      <w:r w:rsidRPr="00B03F24">
        <w:rPr>
          <w:lang w:val="en-US"/>
        </w:rPr>
        <w:t>Molkken-stvold</w:t>
      </w:r>
      <w:proofErr w:type="spellEnd"/>
      <w:r w:rsidRPr="00B03F24">
        <w:rPr>
          <w:lang w:val="en-US"/>
        </w:rPr>
        <w:t xml:space="preserve">, “Increasing Software Effort Estimation Accuracy Using Experience Data, Estimation Models and Checklists,” in </w:t>
      </w:r>
      <w:r w:rsidRPr="00B03F24">
        <w:rPr>
          <w:i/>
          <w:iCs/>
          <w:lang w:val="en-US"/>
        </w:rPr>
        <w:t>Seventh International Conference on Quality Software (QSIC 2007)</w:t>
      </w:r>
      <w:r w:rsidRPr="00B03F24">
        <w:rPr>
          <w:lang w:val="en-US"/>
        </w:rPr>
        <w:t xml:space="preserve">, Oct. 2007, pp. 342–347. </w:t>
      </w:r>
      <w:proofErr w:type="spellStart"/>
      <w:r w:rsidRPr="00B03F24">
        <w:rPr>
          <w:lang w:val="en-US"/>
        </w:rPr>
        <w:t>doi</w:t>
      </w:r>
      <w:proofErr w:type="spellEnd"/>
      <w:r w:rsidRPr="00B03F24">
        <w:rPr>
          <w:lang w:val="en-US"/>
        </w:rPr>
        <w:t>: 10.1109/QSIC.2007.4385518.</w:t>
      </w:r>
    </w:p>
    <w:p w14:paraId="2DF90752" w14:textId="77777777" w:rsidR="00B03F24" w:rsidRPr="00B03F24" w:rsidRDefault="00B03F24" w:rsidP="00B03F24">
      <w:pPr>
        <w:pStyle w:val="Bibliography"/>
        <w:rPr>
          <w:lang w:val="en-US"/>
        </w:rPr>
      </w:pPr>
      <w:r w:rsidRPr="00B03F24">
        <w:rPr>
          <w:lang w:val="en-US"/>
        </w:rPr>
        <w:t>[50]</w:t>
      </w:r>
      <w:r w:rsidRPr="00B03F24">
        <w:rPr>
          <w:lang w:val="en-US"/>
        </w:rPr>
        <w:tab/>
        <w:t xml:space="preserve">R. </w:t>
      </w:r>
      <w:proofErr w:type="spellStart"/>
      <w:r w:rsidRPr="00B03F24">
        <w:rPr>
          <w:lang w:val="en-US"/>
        </w:rPr>
        <w:t>Tamrakar</w:t>
      </w:r>
      <w:proofErr w:type="spellEnd"/>
      <w:r w:rsidRPr="00B03F24">
        <w:rPr>
          <w:lang w:val="en-US"/>
        </w:rPr>
        <w:t xml:space="preserve"> and M. </w:t>
      </w:r>
      <w:proofErr w:type="spellStart"/>
      <w:r w:rsidRPr="00B03F24">
        <w:rPr>
          <w:lang w:val="en-US"/>
        </w:rPr>
        <w:t>Jørgensen</w:t>
      </w:r>
      <w:proofErr w:type="spellEnd"/>
      <w:r w:rsidRPr="00B03F24">
        <w:rPr>
          <w:lang w:val="en-US"/>
        </w:rPr>
        <w:t xml:space="preserve">, “Does the use of Fibonacci numbers in planning poker affect effort </w:t>
      </w:r>
      <w:proofErr w:type="gramStart"/>
      <w:r w:rsidRPr="00B03F24">
        <w:rPr>
          <w:lang w:val="en-US"/>
        </w:rPr>
        <w:t>estimates?,</w:t>
      </w:r>
      <w:proofErr w:type="gramEnd"/>
      <w:r w:rsidRPr="00B03F24">
        <w:rPr>
          <w:lang w:val="en-US"/>
        </w:rPr>
        <w:t xml:space="preserve">” in </w:t>
      </w:r>
      <w:r w:rsidRPr="00B03F24">
        <w:rPr>
          <w:i/>
          <w:iCs/>
          <w:lang w:val="en-US"/>
        </w:rPr>
        <w:t>16th International Conference on Evaluation Assessment in Software Engineering (EASE 2012)</w:t>
      </w:r>
      <w:r w:rsidRPr="00B03F24">
        <w:rPr>
          <w:lang w:val="en-US"/>
        </w:rPr>
        <w:t xml:space="preserve">, May 2012, pp. 228–232. </w:t>
      </w:r>
      <w:proofErr w:type="spellStart"/>
      <w:r w:rsidRPr="00B03F24">
        <w:rPr>
          <w:lang w:val="en-US"/>
        </w:rPr>
        <w:t>doi</w:t>
      </w:r>
      <w:proofErr w:type="spellEnd"/>
      <w:r w:rsidRPr="00B03F24">
        <w:rPr>
          <w:lang w:val="en-US"/>
        </w:rPr>
        <w:t>: 10.1049/ic.2012.0030.</w:t>
      </w:r>
    </w:p>
    <w:p w14:paraId="459A96E0" w14:textId="77777777" w:rsidR="00B03F24" w:rsidRPr="00B03F24" w:rsidRDefault="00B03F24" w:rsidP="00B03F24">
      <w:pPr>
        <w:pStyle w:val="Bibliography"/>
        <w:rPr>
          <w:lang w:val="en-US"/>
        </w:rPr>
      </w:pPr>
      <w:r w:rsidRPr="00B03F24">
        <w:rPr>
          <w:lang w:val="en-US"/>
        </w:rPr>
        <w:t>[51]</w:t>
      </w:r>
      <w:r w:rsidRPr="00B03F24">
        <w:rPr>
          <w:lang w:val="en-US"/>
        </w:rPr>
        <w:tab/>
        <w:t xml:space="preserve">M. </w:t>
      </w:r>
      <w:proofErr w:type="spellStart"/>
      <w:r w:rsidRPr="00B03F24">
        <w:rPr>
          <w:lang w:val="en-US"/>
        </w:rPr>
        <w:t>Jørgensen</w:t>
      </w:r>
      <w:proofErr w:type="spellEnd"/>
      <w:r w:rsidRPr="00B03F24">
        <w:rPr>
          <w:lang w:val="en-US"/>
        </w:rPr>
        <w:t xml:space="preserve">, “Communication of Software Cost Estimates,” in </w:t>
      </w:r>
      <w:r w:rsidRPr="00B03F24">
        <w:rPr>
          <w:i/>
          <w:iCs/>
          <w:lang w:val="en-US"/>
        </w:rPr>
        <w:t>Proceedings of the 18th International Conference on Evaluation and Assessment in Software Engineering</w:t>
      </w:r>
      <w:r w:rsidRPr="00B03F24">
        <w:rPr>
          <w:lang w:val="en-US"/>
        </w:rPr>
        <w:t xml:space="preserve">, New York, NY, USA, 2014, p. 28:1-28:5. </w:t>
      </w:r>
      <w:proofErr w:type="spellStart"/>
      <w:r w:rsidRPr="00B03F24">
        <w:rPr>
          <w:lang w:val="en-US"/>
        </w:rPr>
        <w:t>doi</w:t>
      </w:r>
      <w:proofErr w:type="spellEnd"/>
      <w:r w:rsidRPr="00B03F24">
        <w:rPr>
          <w:lang w:val="en-US"/>
        </w:rPr>
        <w:t>: 10.1145/2601248.2601262.</w:t>
      </w:r>
    </w:p>
    <w:p w14:paraId="569AF128" w14:textId="77777777" w:rsidR="00B03F24" w:rsidRPr="00B03F24" w:rsidRDefault="00B03F24" w:rsidP="00B03F24">
      <w:pPr>
        <w:pStyle w:val="Bibliography"/>
        <w:rPr>
          <w:lang w:val="en-US"/>
        </w:rPr>
      </w:pPr>
      <w:r w:rsidRPr="00B03F24">
        <w:rPr>
          <w:lang w:val="en-US"/>
        </w:rPr>
        <w:t>[52]</w:t>
      </w:r>
      <w:r w:rsidRPr="00B03F24">
        <w:rPr>
          <w:lang w:val="en-US"/>
        </w:rPr>
        <w:tab/>
        <w:t xml:space="preserve">M. Shepperd, C. Mair, and M. </w:t>
      </w:r>
      <w:proofErr w:type="spellStart"/>
      <w:r w:rsidRPr="00B03F24">
        <w:rPr>
          <w:lang w:val="en-US"/>
        </w:rPr>
        <w:t>Jørgensen</w:t>
      </w:r>
      <w:proofErr w:type="spellEnd"/>
      <w:r w:rsidRPr="00B03F24">
        <w:rPr>
          <w:lang w:val="en-US"/>
        </w:rPr>
        <w:t xml:space="preserve">, “An Experimental Evaluation of a De-biasing Intervention for Professional Software Developers,” in </w:t>
      </w:r>
      <w:r w:rsidRPr="00B03F24">
        <w:rPr>
          <w:i/>
          <w:iCs/>
          <w:lang w:val="en-US"/>
        </w:rPr>
        <w:t>Proceedings of the 33rd Annual ACM Symposium on Applied Computing</w:t>
      </w:r>
      <w:r w:rsidRPr="00B03F24">
        <w:rPr>
          <w:lang w:val="en-US"/>
        </w:rPr>
        <w:t xml:space="preserve">, New York, NY, USA, 2018, pp. 1510–1517. </w:t>
      </w:r>
      <w:proofErr w:type="spellStart"/>
      <w:r w:rsidRPr="00B03F24">
        <w:rPr>
          <w:lang w:val="en-US"/>
        </w:rPr>
        <w:t>doi</w:t>
      </w:r>
      <w:proofErr w:type="spellEnd"/>
      <w:r w:rsidRPr="00B03F24">
        <w:rPr>
          <w:lang w:val="en-US"/>
        </w:rPr>
        <w:t>: 10.1145/3167132.3167293.</w:t>
      </w:r>
    </w:p>
    <w:p w14:paraId="112266F2" w14:textId="77777777" w:rsidR="00B03F24" w:rsidRPr="00B03F24" w:rsidRDefault="00B03F24" w:rsidP="00B03F24">
      <w:pPr>
        <w:pStyle w:val="Bibliography"/>
        <w:rPr>
          <w:lang w:val="en-US"/>
        </w:rPr>
      </w:pPr>
      <w:r w:rsidRPr="00B03F24">
        <w:rPr>
          <w:lang w:val="en-US"/>
        </w:rPr>
        <w:t>[53]</w:t>
      </w:r>
      <w:r w:rsidRPr="00B03F24">
        <w:rPr>
          <w:lang w:val="en-US"/>
        </w:rPr>
        <w:tab/>
        <w:t xml:space="preserve">A. </w:t>
      </w:r>
      <w:proofErr w:type="spellStart"/>
      <w:r w:rsidRPr="00B03F24">
        <w:rPr>
          <w:lang w:val="en-US"/>
        </w:rPr>
        <w:t>Magazinius</w:t>
      </w:r>
      <w:proofErr w:type="spellEnd"/>
      <w:r w:rsidRPr="00B03F24">
        <w:rPr>
          <w:lang w:val="en-US"/>
        </w:rPr>
        <w:t xml:space="preserve"> and R. B. </w:t>
      </w:r>
      <w:proofErr w:type="spellStart"/>
      <w:r w:rsidRPr="00B03F24">
        <w:rPr>
          <w:lang w:val="en-US"/>
        </w:rPr>
        <w:t>Svensson</w:t>
      </w:r>
      <w:proofErr w:type="spellEnd"/>
      <w:r w:rsidRPr="00B03F24">
        <w:rPr>
          <w:lang w:val="en-US"/>
        </w:rPr>
        <w:t xml:space="preserve">, “Effects of Feature Complexity on Software Effort Estimates – An Exploratory Study,” in </w:t>
      </w:r>
      <w:r w:rsidRPr="00B03F24">
        <w:rPr>
          <w:i/>
          <w:iCs/>
          <w:lang w:val="en-US"/>
        </w:rPr>
        <w:t>2014 40th EUROMICRO Conference on Software Engineering and Advanced Applications</w:t>
      </w:r>
      <w:r w:rsidRPr="00B03F24">
        <w:rPr>
          <w:lang w:val="en-US"/>
        </w:rPr>
        <w:t xml:space="preserve">, Aug. 2014, pp. 301–304. </w:t>
      </w:r>
      <w:proofErr w:type="spellStart"/>
      <w:r w:rsidRPr="00B03F24">
        <w:rPr>
          <w:lang w:val="en-US"/>
        </w:rPr>
        <w:t>doi</w:t>
      </w:r>
      <w:proofErr w:type="spellEnd"/>
      <w:r w:rsidRPr="00B03F24">
        <w:rPr>
          <w:lang w:val="en-US"/>
        </w:rPr>
        <w:t>: 10.1109/SEAA.2014.69.</w:t>
      </w:r>
    </w:p>
    <w:p w14:paraId="6FD41C77" w14:textId="77777777" w:rsidR="00B03F24" w:rsidRPr="00B03F24" w:rsidRDefault="00B03F24" w:rsidP="00B03F24">
      <w:pPr>
        <w:pStyle w:val="Bibliography"/>
        <w:rPr>
          <w:lang w:val="en-US"/>
        </w:rPr>
      </w:pPr>
      <w:r w:rsidRPr="00B03F24">
        <w:rPr>
          <w:lang w:val="en-US"/>
        </w:rPr>
        <w:t>[54]</w:t>
      </w:r>
      <w:r w:rsidRPr="00B03F24">
        <w:rPr>
          <w:lang w:val="en-US"/>
        </w:rPr>
        <w:tab/>
        <w:t xml:space="preserve">N. Tripathi, P. </w:t>
      </w:r>
      <w:proofErr w:type="spellStart"/>
      <w:r w:rsidRPr="00B03F24">
        <w:rPr>
          <w:lang w:val="en-US"/>
        </w:rPr>
        <w:t>Seppänen</w:t>
      </w:r>
      <w:proofErr w:type="spellEnd"/>
      <w:r w:rsidRPr="00B03F24">
        <w:rPr>
          <w:lang w:val="en-US"/>
        </w:rPr>
        <w:t xml:space="preserve">, M. </w:t>
      </w:r>
      <w:proofErr w:type="spellStart"/>
      <w:r w:rsidRPr="00B03F24">
        <w:rPr>
          <w:lang w:val="en-US"/>
        </w:rPr>
        <w:t>Oivo</w:t>
      </w:r>
      <w:proofErr w:type="spellEnd"/>
      <w:r w:rsidRPr="00B03F24">
        <w:rPr>
          <w:lang w:val="en-US"/>
        </w:rPr>
        <w:t xml:space="preserve">, J. </w:t>
      </w:r>
      <w:proofErr w:type="spellStart"/>
      <w:r w:rsidRPr="00B03F24">
        <w:rPr>
          <w:lang w:val="en-US"/>
        </w:rPr>
        <w:t>Similä</w:t>
      </w:r>
      <w:proofErr w:type="spellEnd"/>
      <w:r w:rsidRPr="00B03F24">
        <w:rPr>
          <w:lang w:val="en-US"/>
        </w:rPr>
        <w:t xml:space="preserve">, and K. </w:t>
      </w:r>
      <w:proofErr w:type="spellStart"/>
      <w:r w:rsidRPr="00B03F24">
        <w:rPr>
          <w:lang w:val="en-US"/>
        </w:rPr>
        <w:t>Liukkunen</w:t>
      </w:r>
      <w:proofErr w:type="spellEnd"/>
      <w:r w:rsidRPr="00B03F24">
        <w:rPr>
          <w:lang w:val="en-US"/>
        </w:rPr>
        <w:t xml:space="preserve">, “The Effect of Competitor Interaction on Startup’s Product Development,” in </w:t>
      </w:r>
      <w:r w:rsidRPr="00B03F24">
        <w:rPr>
          <w:i/>
          <w:iCs/>
          <w:lang w:val="en-US"/>
        </w:rPr>
        <w:t xml:space="preserve">2017 43rd </w:t>
      </w:r>
      <w:proofErr w:type="spellStart"/>
      <w:r w:rsidRPr="00B03F24">
        <w:rPr>
          <w:i/>
          <w:iCs/>
          <w:lang w:val="en-US"/>
        </w:rPr>
        <w:t>Euromicro</w:t>
      </w:r>
      <w:proofErr w:type="spellEnd"/>
      <w:r w:rsidRPr="00B03F24">
        <w:rPr>
          <w:i/>
          <w:iCs/>
          <w:lang w:val="en-US"/>
        </w:rPr>
        <w:t xml:space="preserve"> Conference on Software Engineering and Advanced Applications (SEAA)</w:t>
      </w:r>
      <w:r w:rsidRPr="00B03F24">
        <w:rPr>
          <w:lang w:val="en-US"/>
        </w:rPr>
        <w:t xml:space="preserve">, Aug. 2017, pp. 125–132. </w:t>
      </w:r>
      <w:proofErr w:type="spellStart"/>
      <w:r w:rsidRPr="00B03F24">
        <w:rPr>
          <w:lang w:val="en-US"/>
        </w:rPr>
        <w:t>doi</w:t>
      </w:r>
      <w:proofErr w:type="spellEnd"/>
      <w:r w:rsidRPr="00B03F24">
        <w:rPr>
          <w:lang w:val="en-US"/>
        </w:rPr>
        <w:t>: 10.1109/SEAA.2017.34.</w:t>
      </w:r>
    </w:p>
    <w:p w14:paraId="3754F72B" w14:textId="77777777" w:rsidR="00B03F24" w:rsidRPr="00B03F24" w:rsidRDefault="00B03F24" w:rsidP="00B03F24">
      <w:pPr>
        <w:pStyle w:val="Bibliography"/>
        <w:rPr>
          <w:lang w:val="en-US"/>
        </w:rPr>
      </w:pPr>
      <w:r w:rsidRPr="00B03F24">
        <w:rPr>
          <w:lang w:val="en-US"/>
        </w:rPr>
        <w:t>[55]</w:t>
      </w:r>
      <w:r w:rsidRPr="00B03F24">
        <w:rPr>
          <w:lang w:val="en-US"/>
        </w:rPr>
        <w:tab/>
        <w:t xml:space="preserve">A. L. Lederer and J. Prasad, “The validation of a political model of information systems development cost estimating,” </w:t>
      </w:r>
      <w:r w:rsidRPr="00B03F24">
        <w:rPr>
          <w:i/>
          <w:iCs/>
          <w:lang w:val="en-US"/>
        </w:rPr>
        <w:t>ACM SIGCPR Computer Personnel</w:t>
      </w:r>
      <w:r w:rsidRPr="00B03F24">
        <w:rPr>
          <w:lang w:val="en-US"/>
        </w:rPr>
        <w:t xml:space="preserve">, vol. 13, no. 2, pp. 47–57, Aug. 1991, </w:t>
      </w:r>
      <w:proofErr w:type="spellStart"/>
      <w:r w:rsidRPr="00B03F24">
        <w:rPr>
          <w:lang w:val="en-US"/>
        </w:rPr>
        <w:t>doi</w:t>
      </w:r>
      <w:proofErr w:type="spellEnd"/>
      <w:r w:rsidRPr="00B03F24">
        <w:rPr>
          <w:lang w:val="en-US"/>
        </w:rPr>
        <w:t>: 10.1145/122393.122398.</w:t>
      </w:r>
    </w:p>
    <w:p w14:paraId="54DDEF38" w14:textId="4F27E2C5" w:rsidR="00F91454" w:rsidRDefault="00AA7B4F" w:rsidP="00AA7B4F">
      <w:pPr>
        <w:jc w:val="both"/>
        <w:rPr>
          <w:lang w:val="en-US"/>
        </w:rPr>
      </w:pPr>
      <w:r>
        <w:rPr>
          <w:lang w:val="en-US"/>
        </w:rPr>
        <w:fldChar w:fldCharType="end"/>
      </w:r>
    </w:p>
    <w:sectPr w:rsidR="00F91454" w:rsidSect="00F9145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D0B41B" w14:textId="77777777" w:rsidR="00E55183" w:rsidRDefault="00E55183" w:rsidP="00BF3775">
      <w:pPr>
        <w:spacing w:line="240" w:lineRule="auto"/>
      </w:pPr>
      <w:r>
        <w:separator/>
      </w:r>
    </w:p>
  </w:endnote>
  <w:endnote w:type="continuationSeparator" w:id="0">
    <w:p w14:paraId="320D7430" w14:textId="77777777" w:rsidR="00E55183" w:rsidRDefault="00E55183" w:rsidP="00BF37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341E6" w14:textId="77777777" w:rsidR="00E55183" w:rsidRDefault="00E55183" w:rsidP="00BF3775">
      <w:pPr>
        <w:spacing w:line="240" w:lineRule="auto"/>
      </w:pPr>
      <w:r>
        <w:separator/>
      </w:r>
    </w:p>
  </w:footnote>
  <w:footnote w:type="continuationSeparator" w:id="0">
    <w:p w14:paraId="3B393AB7" w14:textId="77777777" w:rsidR="00E55183" w:rsidRDefault="00E55183" w:rsidP="00BF3775">
      <w:pPr>
        <w:spacing w:line="240" w:lineRule="auto"/>
      </w:pPr>
      <w:r>
        <w:continuationSeparator/>
      </w:r>
    </w:p>
  </w:footnote>
  <w:footnote w:id="1">
    <w:p w14:paraId="041FD1BB" w14:textId="77777777" w:rsidR="00D52056" w:rsidRPr="004F6645" w:rsidRDefault="00D52056" w:rsidP="00BF3775">
      <w:pPr>
        <w:spacing w:line="240" w:lineRule="auto"/>
        <w:rPr>
          <w:sz w:val="20"/>
          <w:szCs w:val="20"/>
          <w:lang w:val="en-US"/>
        </w:rPr>
      </w:pPr>
      <w:r>
        <w:rPr>
          <w:vertAlign w:val="superscript"/>
        </w:rPr>
        <w:footnoteRef/>
      </w:r>
      <w:r w:rsidRPr="004F6645">
        <w:rPr>
          <w:sz w:val="20"/>
          <w:szCs w:val="20"/>
          <w:lang w:val="en-US"/>
        </w:rPr>
        <w:t xml:space="preserve"> *Corresponding author</w:t>
      </w:r>
    </w:p>
    <w:p w14:paraId="53BD945A" w14:textId="77777777" w:rsidR="00D52056" w:rsidRPr="004F6645" w:rsidRDefault="00D52056" w:rsidP="00BF3775">
      <w:pPr>
        <w:spacing w:line="240" w:lineRule="auto"/>
        <w:rPr>
          <w:sz w:val="20"/>
          <w:szCs w:val="20"/>
          <w:lang w:val="en-US"/>
        </w:rPr>
      </w:pPr>
      <w:r w:rsidRPr="004F6645">
        <w:rPr>
          <w:sz w:val="20"/>
          <w:szCs w:val="20"/>
          <w:lang w:val="en-US"/>
        </w:rPr>
        <w:t xml:space="preserve">E-mail addresses: </w:t>
      </w:r>
      <w:hyperlink r:id="rId1">
        <w:r w:rsidRPr="004F6645">
          <w:rPr>
            <w:color w:val="1155CC"/>
            <w:sz w:val="20"/>
            <w:szCs w:val="20"/>
            <w:u w:val="single"/>
            <w:lang w:val="en-US"/>
          </w:rPr>
          <w:t>patriciagfm@icomp.ufam.edu.br</w:t>
        </w:r>
      </w:hyperlink>
      <w:r w:rsidRPr="004F6645">
        <w:rPr>
          <w:sz w:val="20"/>
          <w:szCs w:val="20"/>
          <w:lang w:val="en-US"/>
        </w:rPr>
        <w:t xml:space="preserve">, </w:t>
      </w:r>
      <w:hyperlink r:id="rId2">
        <w:r w:rsidRPr="004F6645">
          <w:rPr>
            <w:color w:val="1155CC"/>
            <w:sz w:val="20"/>
            <w:szCs w:val="20"/>
            <w:u w:val="single"/>
            <w:lang w:val="en-US"/>
          </w:rPr>
          <w:t>bruno@icomp.ufam.edu.br</w:t>
        </w:r>
      </w:hyperlink>
      <w:r w:rsidRPr="004F6645">
        <w:rPr>
          <w:sz w:val="20"/>
          <w:szCs w:val="20"/>
          <w:lang w:val="en-US"/>
        </w:rPr>
        <w:t xml:space="preserve">, </w:t>
      </w:r>
      <w:r w:rsidRPr="00F474E1">
        <w:rPr>
          <w:color w:val="1155CC"/>
          <w:sz w:val="20"/>
          <w:szCs w:val="20"/>
          <w:u w:val="single"/>
          <w:lang w:val="en-US"/>
        </w:rPr>
        <w:t>igorfs@utfpr.edu.br</w:t>
      </w:r>
      <w:r w:rsidRPr="00F474E1">
        <w:rPr>
          <w:sz w:val="14"/>
          <w:szCs w:val="14"/>
          <w:lang w:val="en-US"/>
        </w:rPr>
        <w:t>,</w:t>
      </w:r>
      <w:r>
        <w:rPr>
          <w:sz w:val="14"/>
          <w:szCs w:val="14"/>
          <w:lang w:val="en-US"/>
        </w:rPr>
        <w:t xml:space="preserve"> </w:t>
      </w:r>
      <w:r>
        <w:rPr>
          <w:color w:val="1155CC"/>
          <w:sz w:val="20"/>
          <w:szCs w:val="20"/>
          <w:u w:val="single"/>
          <w:lang w:val="en-US"/>
        </w:rPr>
        <w:t xml:space="preserve"> </w:t>
      </w:r>
      <w:hyperlink r:id="rId3" w:history="1">
        <w:r w:rsidRPr="00F1030E">
          <w:rPr>
            <w:rStyle w:val="Hyperlink"/>
            <w:sz w:val="20"/>
            <w:szCs w:val="20"/>
            <w:lang w:val="en-US"/>
          </w:rPr>
          <w:t>tayana@icomp.ufam.edu.br</w:t>
        </w:r>
      </w:hyperlink>
      <w:r w:rsidRPr="004F6645">
        <w:rPr>
          <w:sz w:val="20"/>
          <w:szCs w:val="20"/>
          <w:lang w:val="en-US"/>
        </w:rPr>
        <w:t xml:space="preserve"> </w:t>
      </w:r>
    </w:p>
  </w:footnote>
  <w:footnote w:id="2">
    <w:p w14:paraId="69870CC5" w14:textId="77777777" w:rsidR="00D52056" w:rsidRPr="008F5883" w:rsidRDefault="00D52056" w:rsidP="00EC028B">
      <w:pPr>
        <w:pStyle w:val="FootnoteText"/>
        <w:rPr>
          <w:lang w:val="en-US"/>
        </w:rPr>
      </w:pPr>
      <w:r>
        <w:rPr>
          <w:rStyle w:val="FootnoteReference"/>
        </w:rPr>
        <w:footnoteRef/>
      </w:r>
      <w:r w:rsidRPr="008F5883">
        <w:rPr>
          <w:lang w:val="en-US"/>
        </w:rPr>
        <w:t xml:space="preserve"> </w:t>
      </w:r>
      <w:r>
        <w:rPr>
          <w:lang w:val="en-US"/>
        </w:rPr>
        <w:t>In this case, the code also contributes to the management pressure intermediary fact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3A17C7"/>
    <w:multiLevelType w:val="multilevel"/>
    <w:tmpl w:val="B6D474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EB575C7"/>
    <w:multiLevelType w:val="multilevel"/>
    <w:tmpl w:val="274ACB60"/>
    <w:lvl w:ilvl="0">
      <w:start w:val="1"/>
      <w:numFmt w:val="decimal"/>
      <w:lvlText w:val="%1."/>
      <w:lvlJc w:val="right"/>
      <w:pPr>
        <w:ind w:left="720" w:hanging="360"/>
      </w:pPr>
      <w:rPr>
        <w:color w:val="000000"/>
        <w:sz w:val="28"/>
        <w:szCs w:val="28"/>
        <w:u w:val="none"/>
      </w:rPr>
    </w:lvl>
    <w:lvl w:ilvl="1">
      <w:start w:val="1"/>
      <w:numFmt w:val="decimal"/>
      <w:lvlText w:val="%1.%2."/>
      <w:lvlJc w:val="right"/>
      <w:pPr>
        <w:ind w:left="1440" w:hanging="360"/>
      </w:pPr>
      <w:rPr>
        <w:color w:val="000000"/>
        <w:sz w:val="24"/>
        <w:szCs w:val="24"/>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 w15:restartNumberingAfterBreak="0">
    <w:nsid w:val="40CB6A41"/>
    <w:multiLevelType w:val="multilevel"/>
    <w:tmpl w:val="F7424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BCB494B"/>
    <w:multiLevelType w:val="multilevel"/>
    <w:tmpl w:val="06183F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775"/>
    <w:rsid w:val="00025685"/>
    <w:rsid w:val="00044CE6"/>
    <w:rsid w:val="000B0235"/>
    <w:rsid w:val="000D7B76"/>
    <w:rsid w:val="000F2E09"/>
    <w:rsid w:val="001975A4"/>
    <w:rsid w:val="00212C0E"/>
    <w:rsid w:val="002A6DF9"/>
    <w:rsid w:val="002B2241"/>
    <w:rsid w:val="002F491B"/>
    <w:rsid w:val="00321BFA"/>
    <w:rsid w:val="003D3561"/>
    <w:rsid w:val="004161F9"/>
    <w:rsid w:val="00470AE4"/>
    <w:rsid w:val="005A4FD7"/>
    <w:rsid w:val="005C5BA6"/>
    <w:rsid w:val="0062709C"/>
    <w:rsid w:val="00643E13"/>
    <w:rsid w:val="00644525"/>
    <w:rsid w:val="006560A3"/>
    <w:rsid w:val="006B585D"/>
    <w:rsid w:val="006C11B2"/>
    <w:rsid w:val="006D02A7"/>
    <w:rsid w:val="006E34FC"/>
    <w:rsid w:val="0073065F"/>
    <w:rsid w:val="00755A28"/>
    <w:rsid w:val="007906C1"/>
    <w:rsid w:val="007E2B09"/>
    <w:rsid w:val="009D0457"/>
    <w:rsid w:val="00AA7B4F"/>
    <w:rsid w:val="00AC2392"/>
    <w:rsid w:val="00B03F24"/>
    <w:rsid w:val="00B40CEF"/>
    <w:rsid w:val="00B652E9"/>
    <w:rsid w:val="00B87EFC"/>
    <w:rsid w:val="00BF3775"/>
    <w:rsid w:val="00C26CCB"/>
    <w:rsid w:val="00CC1EE9"/>
    <w:rsid w:val="00D52056"/>
    <w:rsid w:val="00D93705"/>
    <w:rsid w:val="00DC2605"/>
    <w:rsid w:val="00E55183"/>
    <w:rsid w:val="00EC028B"/>
    <w:rsid w:val="00F1090D"/>
    <w:rsid w:val="00F9145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59E38"/>
  <w15:chartTrackingRefBased/>
  <w15:docId w15:val="{7B3F3354-F86D-4FB4-B124-5C71A9F12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3775"/>
    <w:pPr>
      <w:spacing w:after="0" w:line="276" w:lineRule="auto"/>
    </w:pPr>
    <w:rPr>
      <w:rFonts w:ascii="Arial" w:eastAsia="Arial" w:hAnsi="Arial" w:cs="Arial"/>
      <w:lang w:val="pt-BR"/>
    </w:rPr>
  </w:style>
  <w:style w:type="paragraph" w:styleId="Heading1">
    <w:name w:val="heading 1"/>
    <w:basedOn w:val="Normal"/>
    <w:next w:val="Normal"/>
    <w:link w:val="Heading1Char"/>
    <w:uiPriority w:val="9"/>
    <w:qFormat/>
    <w:rsid w:val="00BF3775"/>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BF377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3775"/>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6DF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3775"/>
    <w:rPr>
      <w:rFonts w:ascii="Arial" w:eastAsia="Arial" w:hAnsi="Arial" w:cs="Arial"/>
      <w:sz w:val="40"/>
      <w:szCs w:val="40"/>
      <w:lang w:val="pt-BR"/>
    </w:rPr>
  </w:style>
  <w:style w:type="paragraph" w:styleId="CommentText">
    <w:name w:val="annotation text"/>
    <w:basedOn w:val="Normal"/>
    <w:link w:val="CommentTextChar"/>
    <w:uiPriority w:val="99"/>
    <w:unhideWhenUsed/>
    <w:rsid w:val="00BF3775"/>
    <w:pPr>
      <w:spacing w:line="240" w:lineRule="auto"/>
    </w:pPr>
    <w:rPr>
      <w:sz w:val="20"/>
      <w:szCs w:val="20"/>
    </w:rPr>
  </w:style>
  <w:style w:type="character" w:customStyle="1" w:styleId="CommentTextChar">
    <w:name w:val="Comment Text Char"/>
    <w:basedOn w:val="DefaultParagraphFont"/>
    <w:link w:val="CommentText"/>
    <w:uiPriority w:val="99"/>
    <w:rsid w:val="00BF3775"/>
    <w:rPr>
      <w:rFonts w:ascii="Arial" w:eastAsia="Arial" w:hAnsi="Arial" w:cs="Arial"/>
      <w:sz w:val="20"/>
      <w:szCs w:val="20"/>
      <w:lang w:val="pt-BR"/>
    </w:rPr>
  </w:style>
  <w:style w:type="character" w:styleId="CommentReference">
    <w:name w:val="annotation reference"/>
    <w:basedOn w:val="DefaultParagraphFont"/>
    <w:uiPriority w:val="99"/>
    <w:semiHidden/>
    <w:unhideWhenUsed/>
    <w:rsid w:val="00BF3775"/>
    <w:rPr>
      <w:sz w:val="16"/>
      <w:szCs w:val="16"/>
    </w:rPr>
  </w:style>
  <w:style w:type="character" w:styleId="Hyperlink">
    <w:name w:val="Hyperlink"/>
    <w:basedOn w:val="DefaultParagraphFont"/>
    <w:uiPriority w:val="99"/>
    <w:unhideWhenUsed/>
    <w:rsid w:val="00BF3775"/>
    <w:rPr>
      <w:color w:val="0000FF"/>
      <w:u w:val="single"/>
    </w:rPr>
  </w:style>
  <w:style w:type="character" w:customStyle="1" w:styleId="Heading2Char">
    <w:name w:val="Heading 2 Char"/>
    <w:basedOn w:val="DefaultParagraphFont"/>
    <w:link w:val="Heading2"/>
    <w:uiPriority w:val="9"/>
    <w:rsid w:val="00BF3775"/>
    <w:rPr>
      <w:rFonts w:asciiTheme="majorHAnsi" w:eastAsiaTheme="majorEastAsia" w:hAnsiTheme="majorHAnsi" w:cstheme="majorBidi"/>
      <w:color w:val="2F5496" w:themeColor="accent1" w:themeShade="BF"/>
      <w:sz w:val="26"/>
      <w:szCs w:val="26"/>
      <w:lang w:val="pt-BR"/>
    </w:rPr>
  </w:style>
  <w:style w:type="character" w:customStyle="1" w:styleId="Heading3Char">
    <w:name w:val="Heading 3 Char"/>
    <w:basedOn w:val="DefaultParagraphFont"/>
    <w:link w:val="Heading3"/>
    <w:uiPriority w:val="9"/>
    <w:semiHidden/>
    <w:rsid w:val="00BF3775"/>
    <w:rPr>
      <w:rFonts w:asciiTheme="majorHAnsi" w:eastAsiaTheme="majorEastAsia" w:hAnsiTheme="majorHAnsi" w:cstheme="majorBidi"/>
      <w:color w:val="1F3763" w:themeColor="accent1" w:themeShade="7F"/>
      <w:sz w:val="24"/>
      <w:szCs w:val="24"/>
      <w:lang w:val="pt-BR"/>
    </w:rPr>
  </w:style>
  <w:style w:type="character" w:customStyle="1" w:styleId="Heading4Char">
    <w:name w:val="Heading 4 Char"/>
    <w:basedOn w:val="DefaultParagraphFont"/>
    <w:link w:val="Heading4"/>
    <w:uiPriority w:val="9"/>
    <w:rsid w:val="002A6DF9"/>
    <w:rPr>
      <w:rFonts w:asciiTheme="majorHAnsi" w:eastAsiaTheme="majorEastAsia" w:hAnsiTheme="majorHAnsi" w:cstheme="majorBidi"/>
      <w:i/>
      <w:iCs/>
      <w:color w:val="2F5496" w:themeColor="accent1" w:themeShade="BF"/>
      <w:lang w:val="pt-BR"/>
    </w:rPr>
  </w:style>
  <w:style w:type="paragraph" w:styleId="Caption">
    <w:name w:val="caption"/>
    <w:basedOn w:val="Normal"/>
    <w:next w:val="Normal"/>
    <w:uiPriority w:val="35"/>
    <w:unhideWhenUsed/>
    <w:qFormat/>
    <w:rsid w:val="002A6DF9"/>
    <w:pPr>
      <w:spacing w:after="200" w:line="240" w:lineRule="auto"/>
    </w:pPr>
    <w:rPr>
      <w:i/>
      <w:iCs/>
      <w:color w:val="44546A" w:themeColor="text2"/>
      <w:sz w:val="18"/>
      <w:szCs w:val="18"/>
    </w:rPr>
  </w:style>
  <w:style w:type="paragraph" w:styleId="ListParagraph">
    <w:name w:val="List Paragraph"/>
    <w:basedOn w:val="Normal"/>
    <w:uiPriority w:val="34"/>
    <w:qFormat/>
    <w:rsid w:val="002A6DF9"/>
    <w:pPr>
      <w:ind w:left="720"/>
      <w:contextualSpacing/>
    </w:pPr>
  </w:style>
  <w:style w:type="paragraph" w:styleId="NormalWeb">
    <w:name w:val="Normal (Web)"/>
    <w:basedOn w:val="Normal"/>
    <w:uiPriority w:val="99"/>
    <w:unhideWhenUsed/>
    <w:rsid w:val="00D93705"/>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D93705"/>
    <w:pPr>
      <w:tabs>
        <w:tab w:val="left" w:pos="384"/>
      </w:tabs>
      <w:spacing w:line="240" w:lineRule="auto"/>
      <w:ind w:left="384" w:hanging="384"/>
    </w:pPr>
  </w:style>
  <w:style w:type="paragraph" w:styleId="FootnoteText">
    <w:name w:val="footnote text"/>
    <w:basedOn w:val="Normal"/>
    <w:link w:val="FootnoteTextChar"/>
    <w:uiPriority w:val="99"/>
    <w:semiHidden/>
    <w:unhideWhenUsed/>
    <w:rsid w:val="00643E13"/>
    <w:pPr>
      <w:spacing w:line="240" w:lineRule="auto"/>
    </w:pPr>
    <w:rPr>
      <w:sz w:val="20"/>
      <w:szCs w:val="20"/>
    </w:rPr>
  </w:style>
  <w:style w:type="character" w:customStyle="1" w:styleId="FootnoteTextChar">
    <w:name w:val="Footnote Text Char"/>
    <w:basedOn w:val="DefaultParagraphFont"/>
    <w:link w:val="FootnoteText"/>
    <w:uiPriority w:val="99"/>
    <w:semiHidden/>
    <w:rsid w:val="00643E13"/>
    <w:rPr>
      <w:rFonts w:ascii="Arial" w:eastAsia="Arial" w:hAnsi="Arial" w:cs="Arial"/>
      <w:sz w:val="20"/>
      <w:szCs w:val="20"/>
      <w:lang w:val="pt-BR"/>
    </w:rPr>
  </w:style>
  <w:style w:type="character" w:styleId="FootnoteReference">
    <w:name w:val="footnote reference"/>
    <w:basedOn w:val="DefaultParagraphFont"/>
    <w:uiPriority w:val="99"/>
    <w:semiHidden/>
    <w:unhideWhenUsed/>
    <w:rsid w:val="00643E13"/>
    <w:rPr>
      <w:vertAlign w:val="superscript"/>
    </w:rPr>
  </w:style>
  <w:style w:type="paragraph" w:styleId="CommentSubject">
    <w:name w:val="annotation subject"/>
    <w:basedOn w:val="CommentText"/>
    <w:next w:val="CommentText"/>
    <w:link w:val="CommentSubjectChar"/>
    <w:uiPriority w:val="99"/>
    <w:semiHidden/>
    <w:unhideWhenUsed/>
    <w:rsid w:val="00B87EFC"/>
    <w:rPr>
      <w:b/>
      <w:bCs/>
    </w:rPr>
  </w:style>
  <w:style w:type="character" w:customStyle="1" w:styleId="CommentSubjectChar">
    <w:name w:val="Comment Subject Char"/>
    <w:basedOn w:val="CommentTextChar"/>
    <w:link w:val="CommentSubject"/>
    <w:uiPriority w:val="99"/>
    <w:semiHidden/>
    <w:rsid w:val="00B87EFC"/>
    <w:rPr>
      <w:rFonts w:ascii="Arial" w:eastAsia="Arial" w:hAnsi="Arial" w:cs="Arial"/>
      <w:b/>
      <w:bCs/>
      <w:sz w:val="20"/>
      <w:szCs w:val="20"/>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695787">
      <w:bodyDiv w:val="1"/>
      <w:marLeft w:val="0"/>
      <w:marRight w:val="0"/>
      <w:marTop w:val="0"/>
      <w:marBottom w:val="0"/>
      <w:divBdr>
        <w:top w:val="none" w:sz="0" w:space="0" w:color="auto"/>
        <w:left w:val="none" w:sz="0" w:space="0" w:color="auto"/>
        <w:bottom w:val="none" w:sz="0" w:space="0" w:color="auto"/>
        <w:right w:val="none" w:sz="0" w:space="0" w:color="auto"/>
      </w:divBdr>
    </w:div>
    <w:div w:id="1335183642">
      <w:bodyDiv w:val="1"/>
      <w:marLeft w:val="0"/>
      <w:marRight w:val="0"/>
      <w:marTop w:val="0"/>
      <w:marBottom w:val="0"/>
      <w:divBdr>
        <w:top w:val="none" w:sz="0" w:space="0" w:color="auto"/>
        <w:left w:val="none" w:sz="0" w:space="0" w:color="auto"/>
        <w:bottom w:val="none" w:sz="0" w:space="0" w:color="auto"/>
        <w:right w:val="none" w:sz="0" w:space="0" w:color="auto"/>
      </w:divBdr>
    </w:div>
    <w:div w:id="193666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m.utfpr.edu.b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tayana@icomp.ufam.edu.br" TargetMode="External"/><Relationship Id="rId2" Type="http://schemas.openxmlformats.org/officeDocument/2006/relationships/hyperlink" Target="mailto:bruno@icomp.ufam.edu.br" TargetMode="External"/><Relationship Id="rId1" Type="http://schemas.openxmlformats.org/officeDocument/2006/relationships/hyperlink" Target="mailto:patriciagfm@icomp.ufam.edu.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357F7-BEBA-4047-82E0-2C4E9D4D2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4</Pages>
  <Words>49975</Words>
  <Characters>284860</Characters>
  <Application>Microsoft Office Word</Application>
  <DocSecurity>0</DocSecurity>
  <Lines>2373</Lines>
  <Paragraphs>6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ícia Matsubara</dc:creator>
  <cp:keywords/>
  <dc:description/>
  <cp:lastModifiedBy>Patrícia Matsubara</cp:lastModifiedBy>
  <cp:revision>16</cp:revision>
  <dcterms:created xsi:type="dcterms:W3CDTF">2021-04-21T21:28:00Z</dcterms:created>
  <dcterms:modified xsi:type="dcterms:W3CDTF">2021-08-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SATzGy9"/&gt;&lt;style id="http://www.zotero.org/styles/ieee" locale="en-US" hasBibliography="1" bibliographyStyleHasBeenSet="1"/&gt;&lt;prefs&gt;&lt;pref name="fieldType" value="Field"/&gt;&lt;/prefs&gt;&lt;/data&gt;</vt:lpwstr>
  </property>
</Properties>
</file>